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AF" w:rsidRDefault="00CA6AAF" w:rsidP="001C2664">
      <w:pPr>
        <w:autoSpaceDE w:val="0"/>
        <w:autoSpaceDN w:val="0"/>
        <w:adjustRightInd w:val="0"/>
        <w:spacing w:after="240" w:line="240" w:lineRule="auto"/>
        <w:jc w:val="center"/>
        <w:rPr>
          <w:sz w:val="26"/>
          <w:szCs w:val="26"/>
        </w:rPr>
      </w:pPr>
      <w:r>
        <w:rPr>
          <w:sz w:val="26"/>
          <w:szCs w:val="26"/>
        </w:rPr>
        <w:t>INFORMATICS INSTITUTE OF TECHNOLOGY</w:t>
      </w:r>
    </w:p>
    <w:p w:rsidR="00CA6AAF" w:rsidRDefault="00CA6AAF" w:rsidP="001C2664">
      <w:pPr>
        <w:autoSpaceDE w:val="0"/>
        <w:autoSpaceDN w:val="0"/>
        <w:adjustRightInd w:val="0"/>
        <w:spacing w:after="240" w:line="240" w:lineRule="auto"/>
        <w:jc w:val="center"/>
        <w:rPr>
          <w:sz w:val="26"/>
          <w:szCs w:val="26"/>
        </w:rPr>
      </w:pPr>
      <w:r>
        <w:rPr>
          <w:sz w:val="26"/>
          <w:szCs w:val="26"/>
        </w:rPr>
        <w:t>In collaboration with</w:t>
      </w:r>
    </w:p>
    <w:p w:rsidR="00CA6AAF" w:rsidRDefault="00CA6AAF" w:rsidP="001C2664">
      <w:pPr>
        <w:autoSpaceDE w:val="0"/>
        <w:autoSpaceDN w:val="0"/>
        <w:adjustRightInd w:val="0"/>
        <w:spacing w:after="240" w:line="240" w:lineRule="auto"/>
        <w:jc w:val="center"/>
        <w:rPr>
          <w:sz w:val="26"/>
          <w:szCs w:val="26"/>
        </w:rPr>
      </w:pPr>
      <w:r>
        <w:rPr>
          <w:sz w:val="26"/>
          <w:szCs w:val="26"/>
        </w:rPr>
        <w:t>The University of Westminster, UK</w:t>
      </w:r>
    </w:p>
    <w:p w:rsidR="001C2664" w:rsidRDefault="001C2664" w:rsidP="001C2664">
      <w:pPr>
        <w:autoSpaceDE w:val="0"/>
        <w:autoSpaceDN w:val="0"/>
        <w:adjustRightInd w:val="0"/>
        <w:spacing w:after="0" w:line="240" w:lineRule="auto"/>
        <w:jc w:val="left"/>
        <w:rPr>
          <w:sz w:val="26"/>
          <w:szCs w:val="26"/>
        </w:rPr>
      </w:pPr>
    </w:p>
    <w:p w:rsidR="001C2664" w:rsidRDefault="001C2664" w:rsidP="00CA6AAF">
      <w:pPr>
        <w:autoSpaceDE w:val="0"/>
        <w:autoSpaceDN w:val="0"/>
        <w:adjustRightInd w:val="0"/>
        <w:spacing w:after="0" w:line="240" w:lineRule="auto"/>
        <w:jc w:val="center"/>
        <w:rPr>
          <w:sz w:val="26"/>
          <w:szCs w:val="26"/>
        </w:rPr>
      </w:pPr>
    </w:p>
    <w:p w:rsidR="00AE4404" w:rsidRDefault="00AE440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b/>
          <w:bCs/>
          <w:sz w:val="30"/>
          <w:szCs w:val="30"/>
        </w:rPr>
      </w:pPr>
      <w:r>
        <w:rPr>
          <w:b/>
          <w:bCs/>
          <w:sz w:val="30"/>
          <w:szCs w:val="30"/>
        </w:rPr>
        <w:t>IDExplorer – Inherited Disease Prediction and Disease Genes Prioritization</w:t>
      </w:r>
    </w:p>
    <w:p w:rsidR="001C2664" w:rsidRDefault="001C2664" w:rsidP="00CA6AAF">
      <w:pPr>
        <w:autoSpaceDE w:val="0"/>
        <w:autoSpaceDN w:val="0"/>
        <w:adjustRightInd w:val="0"/>
        <w:spacing w:after="0" w:line="240" w:lineRule="auto"/>
        <w:jc w:val="center"/>
        <w:rPr>
          <w:b/>
          <w:bCs/>
          <w:sz w:val="30"/>
          <w:szCs w:val="30"/>
        </w:rPr>
      </w:pPr>
    </w:p>
    <w:p w:rsidR="00CA6AAF" w:rsidRDefault="00CA6AAF" w:rsidP="001C2664">
      <w:pPr>
        <w:autoSpaceDE w:val="0"/>
        <w:autoSpaceDN w:val="0"/>
        <w:adjustRightInd w:val="0"/>
        <w:spacing w:after="0" w:line="240" w:lineRule="auto"/>
        <w:jc w:val="left"/>
        <w:rPr>
          <w:b/>
          <w:bCs/>
          <w:sz w:val="30"/>
          <w:szCs w:val="30"/>
        </w:rPr>
      </w:pPr>
    </w:p>
    <w:p w:rsidR="00CA6AAF" w:rsidRDefault="00CA6AAF" w:rsidP="001C2664">
      <w:pPr>
        <w:autoSpaceDE w:val="0"/>
        <w:autoSpaceDN w:val="0"/>
        <w:adjustRightInd w:val="0"/>
        <w:spacing w:after="240" w:line="240" w:lineRule="auto"/>
        <w:jc w:val="center"/>
        <w:rPr>
          <w:sz w:val="26"/>
          <w:szCs w:val="26"/>
        </w:rPr>
      </w:pPr>
      <w:r>
        <w:rPr>
          <w:sz w:val="26"/>
          <w:szCs w:val="26"/>
        </w:rPr>
        <w:t>A dissertation by</w:t>
      </w:r>
    </w:p>
    <w:p w:rsidR="00CA6AAF" w:rsidRDefault="00CA6AAF" w:rsidP="001C2664">
      <w:pPr>
        <w:autoSpaceDE w:val="0"/>
        <w:autoSpaceDN w:val="0"/>
        <w:adjustRightInd w:val="0"/>
        <w:spacing w:after="240" w:line="240" w:lineRule="auto"/>
        <w:jc w:val="center"/>
        <w:rPr>
          <w:sz w:val="26"/>
          <w:szCs w:val="26"/>
        </w:rPr>
      </w:pPr>
      <w:r>
        <w:rPr>
          <w:sz w:val="26"/>
          <w:szCs w:val="26"/>
        </w:rPr>
        <w:t>Mr. I.D. Lahiru Manohara</w:t>
      </w: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6"/>
          <w:szCs w:val="26"/>
        </w:rPr>
      </w:pPr>
      <w:r>
        <w:rPr>
          <w:sz w:val="26"/>
          <w:szCs w:val="26"/>
        </w:rPr>
        <w:t>Supervised By</w:t>
      </w:r>
    </w:p>
    <w:p w:rsidR="00CA6AAF" w:rsidRDefault="00CA6AAF" w:rsidP="001C2664">
      <w:pPr>
        <w:autoSpaceDE w:val="0"/>
        <w:autoSpaceDN w:val="0"/>
        <w:adjustRightInd w:val="0"/>
        <w:spacing w:after="240" w:line="240" w:lineRule="auto"/>
        <w:jc w:val="center"/>
        <w:rPr>
          <w:sz w:val="26"/>
          <w:szCs w:val="26"/>
        </w:rPr>
      </w:pPr>
      <w:r>
        <w:rPr>
          <w:sz w:val="26"/>
          <w:szCs w:val="26"/>
        </w:rPr>
        <w:t>Mr. Achala Chathuranga Aponso</w:t>
      </w: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3"/>
          <w:szCs w:val="23"/>
        </w:rPr>
      </w:pPr>
      <w:r>
        <w:rPr>
          <w:sz w:val="23"/>
          <w:szCs w:val="23"/>
        </w:rPr>
        <w:t>Submitted in partial fulfillment of the requirements for the</w:t>
      </w:r>
    </w:p>
    <w:p w:rsidR="00CA6AAF" w:rsidRDefault="00CA6AAF" w:rsidP="001C2664">
      <w:pPr>
        <w:autoSpaceDE w:val="0"/>
        <w:autoSpaceDN w:val="0"/>
        <w:adjustRightInd w:val="0"/>
        <w:spacing w:after="240" w:line="240" w:lineRule="auto"/>
        <w:jc w:val="center"/>
        <w:rPr>
          <w:sz w:val="23"/>
          <w:szCs w:val="23"/>
        </w:rPr>
      </w:pPr>
      <w:r>
        <w:rPr>
          <w:sz w:val="23"/>
          <w:szCs w:val="23"/>
        </w:rPr>
        <w:t>BEng (Hons) Software Engineering degree</w:t>
      </w:r>
    </w:p>
    <w:p w:rsidR="00CA6AAF" w:rsidRDefault="00CA6AAF" w:rsidP="001C2664">
      <w:pPr>
        <w:autoSpaceDE w:val="0"/>
        <w:autoSpaceDN w:val="0"/>
        <w:adjustRightInd w:val="0"/>
        <w:spacing w:after="240" w:line="240" w:lineRule="auto"/>
        <w:jc w:val="center"/>
        <w:rPr>
          <w:sz w:val="23"/>
          <w:szCs w:val="23"/>
        </w:rPr>
      </w:pPr>
      <w:r>
        <w:rPr>
          <w:sz w:val="23"/>
          <w:szCs w:val="23"/>
        </w:rPr>
        <w:t>Department of Computing</w:t>
      </w:r>
    </w:p>
    <w:p w:rsidR="001C2664" w:rsidRDefault="001C2664" w:rsidP="001C2664">
      <w:pPr>
        <w:autoSpaceDE w:val="0"/>
        <w:autoSpaceDN w:val="0"/>
        <w:adjustRightInd w:val="0"/>
        <w:spacing w:after="0" w:line="240" w:lineRule="auto"/>
        <w:jc w:val="left"/>
        <w:rPr>
          <w:sz w:val="23"/>
          <w:szCs w:val="23"/>
        </w:rPr>
      </w:pPr>
    </w:p>
    <w:p w:rsidR="00CA6AAF" w:rsidRDefault="00CA6AAF"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CA6AAF" w:rsidRDefault="00CA6AAF" w:rsidP="00CA6AAF">
      <w:pPr>
        <w:autoSpaceDE w:val="0"/>
        <w:autoSpaceDN w:val="0"/>
        <w:adjustRightInd w:val="0"/>
        <w:spacing w:after="0" w:line="240" w:lineRule="auto"/>
        <w:jc w:val="center"/>
        <w:rPr>
          <w:b/>
          <w:bCs/>
          <w:sz w:val="23"/>
          <w:szCs w:val="23"/>
        </w:rPr>
      </w:pPr>
      <w:r>
        <w:rPr>
          <w:b/>
          <w:bCs/>
          <w:sz w:val="23"/>
          <w:szCs w:val="23"/>
        </w:rPr>
        <w:t>April 2015</w:t>
      </w:r>
    </w:p>
    <w:p w:rsidR="00CA6AAF" w:rsidRDefault="00CA6AAF" w:rsidP="00CA6AAF">
      <w:pPr>
        <w:autoSpaceDE w:val="0"/>
        <w:autoSpaceDN w:val="0"/>
        <w:adjustRightInd w:val="0"/>
        <w:spacing w:after="0" w:line="240" w:lineRule="auto"/>
        <w:jc w:val="center"/>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CA6AAF" w:rsidRDefault="00CA6AAF" w:rsidP="001C2664">
      <w:pPr>
        <w:autoSpaceDE w:val="0"/>
        <w:autoSpaceDN w:val="0"/>
        <w:adjustRightInd w:val="0"/>
        <w:spacing w:after="240" w:line="240" w:lineRule="auto"/>
        <w:jc w:val="center"/>
        <w:rPr>
          <w:sz w:val="23"/>
          <w:szCs w:val="23"/>
        </w:rPr>
      </w:pPr>
      <w:r>
        <w:rPr>
          <w:sz w:val="23"/>
          <w:szCs w:val="23"/>
        </w:rPr>
        <w:t>©The copyright for this project and all its associated products resides with</w:t>
      </w:r>
    </w:p>
    <w:p w:rsidR="003250B5" w:rsidRDefault="00CA6AAF" w:rsidP="001C2664">
      <w:pPr>
        <w:spacing w:after="240"/>
        <w:jc w:val="center"/>
        <w:rPr>
          <w:sz w:val="23"/>
          <w:szCs w:val="23"/>
        </w:rPr>
        <w:sectPr w:rsidR="003250B5" w:rsidSect="00FE7822">
          <w:pgSz w:w="11907" w:h="16839" w:code="9"/>
          <w:pgMar w:top="1440" w:right="1440" w:bottom="1440" w:left="1440" w:header="720" w:footer="720" w:gutter="0"/>
          <w:cols w:space="720"/>
          <w:docGrid w:linePitch="360"/>
        </w:sectPr>
      </w:pPr>
      <w:r>
        <w:rPr>
          <w:sz w:val="23"/>
          <w:szCs w:val="23"/>
        </w:rPr>
        <w:t>Informatics Institute of Technology</w:t>
      </w:r>
    </w:p>
    <w:p w:rsidR="003250B5" w:rsidRDefault="003250B5" w:rsidP="003250B5">
      <w:pPr>
        <w:autoSpaceDE w:val="0"/>
        <w:autoSpaceDN w:val="0"/>
        <w:adjustRightInd w:val="0"/>
        <w:spacing w:after="240" w:line="240" w:lineRule="auto"/>
        <w:jc w:val="center"/>
        <w:rPr>
          <w:b/>
          <w:bCs/>
          <w:sz w:val="34"/>
          <w:szCs w:val="34"/>
        </w:rPr>
      </w:pPr>
      <w:r>
        <w:rPr>
          <w:b/>
          <w:bCs/>
          <w:sz w:val="34"/>
          <w:szCs w:val="34"/>
        </w:rPr>
        <w:lastRenderedPageBreak/>
        <w:t>Declaration</w:t>
      </w:r>
    </w:p>
    <w:p w:rsidR="003250B5" w:rsidRPr="003250B5" w:rsidRDefault="003250B5" w:rsidP="007A768D">
      <w:pPr>
        <w:tabs>
          <w:tab w:val="right" w:pos="9027"/>
        </w:tabs>
        <w:autoSpaceDE w:val="0"/>
        <w:autoSpaceDN w:val="0"/>
        <w:adjustRightInd w:val="0"/>
        <w:spacing w:after="0"/>
      </w:pPr>
      <w:r w:rsidRPr="003250B5">
        <w:t>I hereby certify that this project report and all the artifacts associated with it is my own work</w:t>
      </w:r>
      <w:r w:rsidR="007A768D">
        <w:tab/>
      </w:r>
    </w:p>
    <w:p w:rsidR="003250B5" w:rsidRDefault="003250B5" w:rsidP="007A768D">
      <w:pPr>
        <w:autoSpaceDE w:val="0"/>
        <w:autoSpaceDN w:val="0"/>
        <w:adjustRightInd w:val="0"/>
        <w:spacing w:after="120"/>
      </w:pPr>
      <w:r w:rsidRPr="003250B5">
        <w:t>And that it has not been submitted before nor is currently being submitted for any degree programme.</w:t>
      </w: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 xml:space="preserve">Full Name of Student: </w:t>
      </w:r>
      <w:r w:rsidR="00D12442">
        <w:t>Iddamalgodage Don Lahiru Manohara</w:t>
      </w:r>
    </w:p>
    <w:p w:rsidR="007C752D" w:rsidRDefault="007C752D" w:rsidP="003250B5">
      <w:pPr>
        <w:autoSpaceDE w:val="0"/>
        <w:autoSpaceDN w:val="0"/>
        <w:adjustRightInd w:val="0"/>
        <w:spacing w:after="0" w:line="240" w:lineRule="auto"/>
      </w:pP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Registratio</w:t>
      </w:r>
      <w:r w:rsidR="00D12442">
        <w:t>n No: 2010070</w:t>
      </w:r>
    </w:p>
    <w:p w:rsidR="003250B5" w:rsidRDefault="003250B5" w:rsidP="003250B5">
      <w:pPr>
        <w:autoSpaceDE w:val="0"/>
        <w:autoSpaceDN w:val="0"/>
        <w:adjustRightInd w:val="0"/>
        <w:spacing w:after="0" w:line="240" w:lineRule="auto"/>
      </w:pPr>
    </w:p>
    <w:p w:rsidR="003C479C" w:rsidRPr="003250B5" w:rsidRDefault="003C479C" w:rsidP="003250B5">
      <w:pPr>
        <w:autoSpaceDE w:val="0"/>
        <w:autoSpaceDN w:val="0"/>
        <w:adjustRightInd w:val="0"/>
        <w:spacing w:after="0" w:line="240" w:lineRule="auto"/>
      </w:pPr>
    </w:p>
    <w:p w:rsidR="00CE5BD3" w:rsidRDefault="003250B5" w:rsidP="004972DB">
      <w:pPr>
        <w:spacing w:after="240"/>
      </w:pPr>
      <w:r w:rsidRPr="003250B5">
        <w:t xml:space="preserve">Signature: ………………………………………… </w:t>
      </w:r>
      <w:r w:rsidR="004972DB">
        <w:tab/>
      </w:r>
      <w:r w:rsidR="004972DB">
        <w:tab/>
      </w:r>
      <w:r w:rsidR="004972DB">
        <w:tab/>
      </w:r>
      <w:r w:rsidRPr="003250B5">
        <w:t>Date: ……………….</w:t>
      </w: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4215CB">
      <w:pPr>
        <w:spacing w:after="240"/>
        <w:jc w:val="center"/>
      </w:pPr>
      <w:r>
        <w:t>Dedicating to all those who encourage me for a successful project…</w:t>
      </w: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805E95" w:rsidRDefault="00805E95" w:rsidP="00805E95">
      <w:pPr>
        <w:spacing w:after="240"/>
        <w:jc w:val="center"/>
        <w:rPr>
          <w:b/>
          <w:bCs/>
          <w:sz w:val="32"/>
          <w:szCs w:val="32"/>
        </w:rPr>
      </w:pPr>
      <w:r w:rsidRPr="00383E71">
        <w:rPr>
          <w:b/>
          <w:bCs/>
          <w:sz w:val="32"/>
          <w:szCs w:val="32"/>
        </w:rPr>
        <w:lastRenderedPageBreak/>
        <w:t>ABSTRACT</w:t>
      </w:r>
    </w:p>
    <w:p w:rsidR="00511E82" w:rsidRDefault="00511E82" w:rsidP="00511E82">
      <w:r>
        <w:t xml:space="preserve">Due to the complexity of the genetic inherited diseases, doctors have </w:t>
      </w:r>
      <w:r>
        <w:t>difficulty in</w:t>
      </w:r>
      <w:r>
        <w:t xml:space="preserve"> pinpointing the exact disease and the information associated with it. Genes are playing a major role </w:t>
      </w:r>
      <w:r>
        <w:t>in diseases</w:t>
      </w:r>
      <w:r>
        <w:t xml:space="preserve"> pathogenesis.  There are many patterns that exist </w:t>
      </w:r>
      <w:r>
        <w:t>within the</w:t>
      </w:r>
      <w:r>
        <w:t xml:space="preserve"> genes related </w:t>
      </w:r>
      <w:r>
        <w:t>to one</w:t>
      </w:r>
      <w:r>
        <w:t xml:space="preserve"> disease. So it is difficult to classify weather a set of genes and their patterns are actually related to the particular disease. A machine learning based prediction method, called IDExplorer, is proposed to overcome the current problem of diagnosing the exact cause and the exact type of the gene related disease</w:t>
      </w:r>
      <w:r>
        <w:t>.</w:t>
      </w:r>
      <w:r>
        <w:t xml:space="preserve"> IDExplorer is a supporting system for me</w:t>
      </w:r>
      <w:r>
        <w:t xml:space="preserve">dical </w:t>
      </w:r>
      <w:r w:rsidRPr="00511E82">
        <w:t>practitioner</w:t>
      </w:r>
      <w:r>
        <w:t xml:space="preserve"> </w:t>
      </w:r>
      <w:r>
        <w:t>and allied health professionals to gain knowledge about disease and diseases related information with reasonable level of accuracy.</w:t>
      </w:r>
    </w:p>
    <w:p w:rsidR="00383E71" w:rsidRDefault="00383E71" w:rsidP="00383E71">
      <w:pPr>
        <w:rPr>
          <w:b/>
          <w:bCs/>
        </w:rPr>
      </w:pPr>
      <w:r w:rsidRPr="00383E71">
        <w:rPr>
          <w:b/>
          <w:bCs/>
        </w:rPr>
        <w:t>Subject Descriptors:</w:t>
      </w:r>
    </w:p>
    <w:p w:rsidR="00383E71" w:rsidRDefault="00383E71" w:rsidP="00383E71">
      <w:pPr>
        <w:rPr>
          <w:sz w:val="23"/>
          <w:szCs w:val="23"/>
        </w:rPr>
      </w:pPr>
      <w:r>
        <w:rPr>
          <w:b/>
          <w:bCs/>
          <w:sz w:val="23"/>
          <w:szCs w:val="23"/>
        </w:rPr>
        <w:t>Keywords</w:t>
      </w:r>
      <w:r>
        <w:rPr>
          <w:sz w:val="23"/>
          <w:szCs w:val="23"/>
        </w:rPr>
        <w:t>:</w:t>
      </w:r>
    </w:p>
    <w:p w:rsidR="00383E71" w:rsidRDefault="00383E71" w:rsidP="00383E71">
      <w:r>
        <w:t>Inherited Diseases,</w:t>
      </w:r>
      <w:r w:rsidR="0014713D">
        <w:t xml:space="preserve"> Data Mining, Disease Gene Prior</w:t>
      </w:r>
      <w:r>
        <w:t>i</w:t>
      </w:r>
      <w:r w:rsidR="0014713D">
        <w:t>ti</w:t>
      </w:r>
      <w:r>
        <w:t>zation, Genetic Algorithm</w:t>
      </w:r>
      <w:r w:rsidR="00005820">
        <w:t>, Supervised Learning.</w:t>
      </w:r>
    </w:p>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4215CB">
      <w:pPr>
        <w:jc w:val="center"/>
        <w:rPr>
          <w:b/>
          <w:bCs/>
          <w:sz w:val="32"/>
          <w:szCs w:val="32"/>
        </w:rPr>
      </w:pPr>
      <w:r>
        <w:rPr>
          <w:b/>
          <w:bCs/>
          <w:sz w:val="32"/>
          <w:szCs w:val="32"/>
        </w:rPr>
        <w:t>ACKNOWLEDGEMENT</w:t>
      </w:r>
    </w:p>
    <w:p w:rsidR="006E15BA" w:rsidRDefault="006E15BA" w:rsidP="004215CB">
      <w:pPr>
        <w:jc w:val="cente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59135B" w:rsidRPr="00C1046C" w:rsidRDefault="006E15BA" w:rsidP="00C1046C">
      <w:pPr>
        <w:jc w:val="center"/>
        <w:rPr>
          <w:b/>
          <w:bCs/>
          <w:sz w:val="32"/>
          <w:szCs w:val="32"/>
        </w:rPr>
      </w:pPr>
      <w:r>
        <w:rPr>
          <w:b/>
          <w:bCs/>
          <w:sz w:val="32"/>
          <w:szCs w:val="32"/>
        </w:rPr>
        <w:t>ACRONYMS AND ABBREVIATIONS</w:t>
      </w:r>
    </w:p>
    <w:tbl>
      <w:tblPr>
        <w:tblStyle w:val="TableGrid"/>
        <w:tblW w:w="0" w:type="auto"/>
        <w:tblLook w:val="04A0" w:firstRow="1" w:lastRow="0" w:firstColumn="1" w:lastColumn="0" w:noHBand="0" w:noVBand="1"/>
      </w:tblPr>
      <w:tblGrid>
        <w:gridCol w:w="4621"/>
        <w:gridCol w:w="4622"/>
      </w:tblGrid>
      <w:tr w:rsidR="00C1046C" w:rsidTr="00C1046C">
        <w:tc>
          <w:tcPr>
            <w:tcW w:w="4621" w:type="dxa"/>
            <w:shd w:val="clear" w:color="auto" w:fill="4F81BD" w:themeFill="accent1"/>
          </w:tcPr>
          <w:p w:rsidR="00C1046C" w:rsidRPr="00C1046C" w:rsidRDefault="00C1046C" w:rsidP="00CE5BD3">
            <w:pPr>
              <w:spacing w:line="360" w:lineRule="auto"/>
              <w:jc w:val="center"/>
              <w:rPr>
                <w:b/>
              </w:rPr>
            </w:pPr>
            <w:r w:rsidRPr="00C1046C">
              <w:rPr>
                <w:b/>
                <w:color w:val="FFFFFF"/>
              </w:rPr>
              <w:t>Acronym/Abbreviation</w:t>
            </w:r>
          </w:p>
        </w:tc>
        <w:tc>
          <w:tcPr>
            <w:tcW w:w="4622" w:type="dxa"/>
            <w:shd w:val="clear" w:color="auto" w:fill="4F81BD" w:themeFill="accent1"/>
          </w:tcPr>
          <w:p w:rsidR="00C1046C" w:rsidRPr="00C1046C" w:rsidRDefault="00C1046C" w:rsidP="00CE5BD3">
            <w:pPr>
              <w:spacing w:line="360" w:lineRule="auto"/>
              <w:jc w:val="center"/>
              <w:rPr>
                <w:b/>
              </w:rPr>
            </w:pPr>
            <w:r w:rsidRPr="00C1046C">
              <w:rPr>
                <w:b/>
                <w:color w:val="FFFFFF"/>
              </w:rPr>
              <w:t>Definition</w:t>
            </w:r>
          </w:p>
        </w:tc>
      </w:tr>
      <w:tr w:rsidR="00C1046C" w:rsidTr="00C1046C">
        <w:tc>
          <w:tcPr>
            <w:tcW w:w="4621" w:type="dxa"/>
          </w:tcPr>
          <w:p w:rsidR="00C1046C" w:rsidRPr="00C1046C" w:rsidRDefault="00C1046C" w:rsidP="005C41C3">
            <w:pPr>
              <w:spacing w:line="360" w:lineRule="auto"/>
              <w:jc w:val="left"/>
            </w:pPr>
            <w:r w:rsidRPr="00C1046C">
              <w:t>DNA</w:t>
            </w:r>
          </w:p>
        </w:tc>
        <w:tc>
          <w:tcPr>
            <w:tcW w:w="4622" w:type="dxa"/>
          </w:tcPr>
          <w:p w:rsidR="00C1046C" w:rsidRPr="00C1046C" w:rsidRDefault="00C1046C" w:rsidP="005C41C3">
            <w:pPr>
              <w:spacing w:line="360" w:lineRule="auto"/>
              <w:jc w:val="left"/>
            </w:pPr>
            <w:r w:rsidRPr="00C1046C">
              <w:t>Deoxyribonucleic acid</w:t>
            </w:r>
          </w:p>
        </w:tc>
      </w:tr>
      <w:tr w:rsidR="00C1046C" w:rsidTr="00C1046C">
        <w:tc>
          <w:tcPr>
            <w:tcW w:w="4621" w:type="dxa"/>
          </w:tcPr>
          <w:p w:rsidR="00C1046C" w:rsidRPr="00C1046C" w:rsidRDefault="00C1046C" w:rsidP="005C41C3">
            <w:pPr>
              <w:spacing w:line="360" w:lineRule="auto"/>
              <w:jc w:val="left"/>
            </w:pPr>
            <w:r w:rsidRPr="00C1046C">
              <w:t>SDK</w:t>
            </w:r>
          </w:p>
        </w:tc>
        <w:tc>
          <w:tcPr>
            <w:tcW w:w="4622" w:type="dxa"/>
          </w:tcPr>
          <w:p w:rsidR="00C1046C" w:rsidRPr="00C1046C" w:rsidRDefault="00C1046C" w:rsidP="005C41C3">
            <w:pPr>
              <w:spacing w:line="360" w:lineRule="auto"/>
              <w:jc w:val="left"/>
            </w:pPr>
            <w:r w:rsidRPr="00C1046C">
              <w:t>Software Development Kit</w:t>
            </w:r>
          </w:p>
        </w:tc>
      </w:tr>
      <w:tr w:rsidR="00C1046C" w:rsidTr="00C1046C">
        <w:tc>
          <w:tcPr>
            <w:tcW w:w="4621" w:type="dxa"/>
          </w:tcPr>
          <w:p w:rsidR="00C1046C" w:rsidRPr="00C1046C" w:rsidRDefault="00C1046C" w:rsidP="005C41C3">
            <w:pPr>
              <w:spacing w:line="360" w:lineRule="auto"/>
              <w:jc w:val="left"/>
            </w:pPr>
            <w:r w:rsidRPr="00C1046C">
              <w:t>SMO</w:t>
            </w:r>
          </w:p>
        </w:tc>
        <w:tc>
          <w:tcPr>
            <w:tcW w:w="4622" w:type="dxa"/>
          </w:tcPr>
          <w:p w:rsidR="00C1046C" w:rsidRPr="00C1046C" w:rsidRDefault="00C1046C" w:rsidP="005C41C3">
            <w:pPr>
              <w:spacing w:line="360" w:lineRule="auto"/>
              <w:jc w:val="left"/>
            </w:pPr>
            <w:r w:rsidRPr="00C1046C">
              <w:t>Sequential minimal optimization</w:t>
            </w:r>
          </w:p>
        </w:tc>
      </w:tr>
      <w:tr w:rsidR="00C1046C" w:rsidTr="00C1046C">
        <w:tc>
          <w:tcPr>
            <w:tcW w:w="4621" w:type="dxa"/>
          </w:tcPr>
          <w:p w:rsidR="00C1046C" w:rsidRPr="00C1046C" w:rsidRDefault="00C1046C" w:rsidP="005C41C3">
            <w:pPr>
              <w:spacing w:line="360" w:lineRule="auto"/>
              <w:jc w:val="left"/>
            </w:pPr>
            <w:r w:rsidRPr="00C1046C">
              <w:t>SNP</w:t>
            </w:r>
          </w:p>
        </w:tc>
        <w:tc>
          <w:tcPr>
            <w:tcW w:w="4622" w:type="dxa"/>
          </w:tcPr>
          <w:p w:rsidR="00C1046C" w:rsidRPr="00C1046C" w:rsidRDefault="00C1046C" w:rsidP="005C41C3">
            <w:pPr>
              <w:spacing w:line="360" w:lineRule="auto"/>
              <w:jc w:val="left"/>
            </w:pPr>
            <w:r w:rsidRPr="00C1046C">
              <w:t>Single Nucleotide Polymorphism</w:t>
            </w:r>
          </w:p>
        </w:tc>
      </w:tr>
      <w:tr w:rsidR="00C1046C" w:rsidTr="00C1046C">
        <w:tc>
          <w:tcPr>
            <w:tcW w:w="4621" w:type="dxa"/>
          </w:tcPr>
          <w:p w:rsidR="00C1046C" w:rsidRPr="00C1046C" w:rsidRDefault="00C1046C" w:rsidP="005C41C3">
            <w:pPr>
              <w:spacing w:line="360" w:lineRule="auto"/>
              <w:jc w:val="left"/>
            </w:pPr>
            <w:r w:rsidRPr="00C1046C">
              <w:t>IDE</w:t>
            </w:r>
          </w:p>
        </w:tc>
        <w:tc>
          <w:tcPr>
            <w:tcW w:w="4622" w:type="dxa"/>
          </w:tcPr>
          <w:p w:rsidR="00C1046C" w:rsidRPr="00C1046C" w:rsidRDefault="00C1046C" w:rsidP="005C41C3">
            <w:pPr>
              <w:spacing w:line="360" w:lineRule="auto"/>
              <w:jc w:val="left"/>
            </w:pPr>
            <w:r w:rsidRPr="00C1046C">
              <w:t>Integrated Development Environment</w:t>
            </w:r>
          </w:p>
        </w:tc>
      </w:tr>
      <w:tr w:rsidR="00C1046C" w:rsidTr="00C1046C">
        <w:tc>
          <w:tcPr>
            <w:tcW w:w="4621" w:type="dxa"/>
          </w:tcPr>
          <w:p w:rsidR="00C1046C" w:rsidRPr="00C1046C" w:rsidRDefault="00C1046C" w:rsidP="005C41C3">
            <w:pPr>
              <w:spacing w:line="360" w:lineRule="auto"/>
              <w:jc w:val="left"/>
            </w:pPr>
            <w:r w:rsidRPr="00C1046C">
              <w:t>OS</w:t>
            </w:r>
          </w:p>
        </w:tc>
        <w:tc>
          <w:tcPr>
            <w:tcW w:w="4622" w:type="dxa"/>
          </w:tcPr>
          <w:p w:rsidR="00C1046C" w:rsidRPr="00C1046C" w:rsidRDefault="00C1046C" w:rsidP="005C41C3">
            <w:pPr>
              <w:spacing w:line="360" w:lineRule="auto"/>
              <w:jc w:val="left"/>
            </w:pPr>
            <w:r w:rsidRPr="00C1046C">
              <w:t>Operating System</w:t>
            </w:r>
          </w:p>
        </w:tc>
      </w:tr>
      <w:tr w:rsidR="00C1046C" w:rsidTr="00C1046C">
        <w:tc>
          <w:tcPr>
            <w:tcW w:w="4621" w:type="dxa"/>
          </w:tcPr>
          <w:p w:rsidR="00C1046C" w:rsidRPr="00C1046C" w:rsidRDefault="00C1046C" w:rsidP="005C41C3">
            <w:pPr>
              <w:tabs>
                <w:tab w:val="left" w:pos="3540"/>
              </w:tabs>
              <w:spacing w:line="360" w:lineRule="auto"/>
              <w:jc w:val="left"/>
            </w:pPr>
            <w:r w:rsidRPr="00C1046C">
              <w:t>PC</w:t>
            </w:r>
            <w:r w:rsidRPr="00C1046C">
              <w:tab/>
            </w:r>
          </w:p>
        </w:tc>
        <w:tc>
          <w:tcPr>
            <w:tcW w:w="4622" w:type="dxa"/>
          </w:tcPr>
          <w:p w:rsidR="00C1046C" w:rsidRPr="00C1046C" w:rsidRDefault="00C1046C" w:rsidP="005C41C3">
            <w:pPr>
              <w:spacing w:line="360" w:lineRule="auto"/>
              <w:jc w:val="left"/>
            </w:pPr>
            <w:r w:rsidRPr="00C1046C">
              <w:t>Personal Computer</w:t>
            </w:r>
          </w:p>
        </w:tc>
      </w:tr>
      <w:tr w:rsidR="00791621" w:rsidTr="00C1046C">
        <w:tc>
          <w:tcPr>
            <w:tcW w:w="4621" w:type="dxa"/>
          </w:tcPr>
          <w:p w:rsidR="00791621" w:rsidRPr="00C1046C" w:rsidRDefault="00791621" w:rsidP="005C41C3">
            <w:pPr>
              <w:tabs>
                <w:tab w:val="left" w:pos="3540"/>
              </w:tabs>
              <w:spacing w:line="360" w:lineRule="auto"/>
              <w:jc w:val="left"/>
            </w:pPr>
            <w:r>
              <w:t>HTML</w:t>
            </w:r>
          </w:p>
        </w:tc>
        <w:tc>
          <w:tcPr>
            <w:tcW w:w="4622" w:type="dxa"/>
          </w:tcPr>
          <w:p w:rsidR="00791621" w:rsidRPr="00C1046C" w:rsidRDefault="00791621" w:rsidP="005C41C3">
            <w:pPr>
              <w:spacing w:line="360" w:lineRule="auto"/>
              <w:jc w:val="left"/>
            </w:pPr>
            <w:r>
              <w:t>Hypertext Markup Language</w:t>
            </w:r>
          </w:p>
        </w:tc>
      </w:tr>
      <w:tr w:rsidR="00791621" w:rsidTr="00C1046C">
        <w:tc>
          <w:tcPr>
            <w:tcW w:w="4621" w:type="dxa"/>
          </w:tcPr>
          <w:p w:rsidR="00791621" w:rsidRDefault="00791621" w:rsidP="005C41C3">
            <w:pPr>
              <w:tabs>
                <w:tab w:val="left" w:pos="3540"/>
              </w:tabs>
              <w:spacing w:line="360" w:lineRule="auto"/>
              <w:jc w:val="left"/>
            </w:pPr>
            <w:r>
              <w:t>CSS</w:t>
            </w:r>
          </w:p>
        </w:tc>
        <w:tc>
          <w:tcPr>
            <w:tcW w:w="4622" w:type="dxa"/>
          </w:tcPr>
          <w:p w:rsidR="00791621" w:rsidRDefault="00791621" w:rsidP="005C41C3">
            <w:pPr>
              <w:spacing w:line="360" w:lineRule="auto"/>
              <w:jc w:val="left"/>
            </w:pPr>
            <w:r>
              <w:t>Cascading Style Sheet</w:t>
            </w:r>
          </w:p>
        </w:tc>
      </w:tr>
      <w:tr w:rsidR="00CA411C" w:rsidTr="00C1046C">
        <w:tc>
          <w:tcPr>
            <w:tcW w:w="4621" w:type="dxa"/>
          </w:tcPr>
          <w:p w:rsidR="00CA411C" w:rsidRDefault="00CA411C" w:rsidP="005C41C3">
            <w:pPr>
              <w:tabs>
                <w:tab w:val="left" w:pos="3540"/>
              </w:tabs>
              <w:spacing w:line="360" w:lineRule="auto"/>
              <w:jc w:val="left"/>
            </w:pPr>
            <w:r>
              <w:t>UI</w:t>
            </w:r>
          </w:p>
        </w:tc>
        <w:tc>
          <w:tcPr>
            <w:tcW w:w="4622" w:type="dxa"/>
          </w:tcPr>
          <w:p w:rsidR="00CA411C" w:rsidRDefault="00CA411C" w:rsidP="005C41C3">
            <w:pPr>
              <w:spacing w:line="360" w:lineRule="auto"/>
              <w:jc w:val="left"/>
            </w:pPr>
            <w:r>
              <w:t>User Interface</w:t>
            </w:r>
          </w:p>
        </w:tc>
      </w:tr>
      <w:tr w:rsidR="002B3628" w:rsidTr="00C1046C">
        <w:tc>
          <w:tcPr>
            <w:tcW w:w="4621" w:type="dxa"/>
          </w:tcPr>
          <w:p w:rsidR="002B3628" w:rsidRDefault="002B3628" w:rsidP="005C41C3">
            <w:pPr>
              <w:tabs>
                <w:tab w:val="left" w:pos="3540"/>
              </w:tabs>
              <w:spacing w:line="360" w:lineRule="auto"/>
              <w:jc w:val="left"/>
            </w:pPr>
            <w:r>
              <w:t>SVM</w:t>
            </w:r>
          </w:p>
        </w:tc>
        <w:tc>
          <w:tcPr>
            <w:tcW w:w="4622" w:type="dxa"/>
          </w:tcPr>
          <w:p w:rsidR="002B3628" w:rsidRDefault="002B3628" w:rsidP="005C41C3">
            <w:pPr>
              <w:spacing w:line="360" w:lineRule="auto"/>
              <w:jc w:val="left"/>
            </w:pPr>
            <w:r>
              <w:t>Support Vector Machine</w:t>
            </w:r>
          </w:p>
        </w:tc>
      </w:tr>
      <w:tr w:rsidR="00A56690" w:rsidTr="00C1046C">
        <w:tc>
          <w:tcPr>
            <w:tcW w:w="4621" w:type="dxa"/>
          </w:tcPr>
          <w:p w:rsidR="00A56690" w:rsidRDefault="00A56690" w:rsidP="005C41C3">
            <w:pPr>
              <w:tabs>
                <w:tab w:val="left" w:pos="3540"/>
              </w:tabs>
              <w:jc w:val="left"/>
            </w:pPr>
            <w:r>
              <w:t>IID</w:t>
            </w:r>
          </w:p>
        </w:tc>
        <w:tc>
          <w:tcPr>
            <w:tcW w:w="4622" w:type="dxa"/>
          </w:tcPr>
          <w:p w:rsidR="00A56690" w:rsidRDefault="00A56690" w:rsidP="00A56690">
            <w:pPr>
              <w:jc w:val="left"/>
            </w:pPr>
            <w:r>
              <w:t xml:space="preserve">Iterative and Incremental Design </w:t>
            </w:r>
          </w:p>
        </w:tc>
      </w:tr>
    </w:tbl>
    <w:p w:rsidR="00C1046C" w:rsidRDefault="00C1046C" w:rsidP="006E15BA">
      <w:pPr>
        <w:jc w:val="center"/>
        <w:rPr>
          <w:sz w:val="32"/>
          <w:szCs w:val="32"/>
        </w:rPr>
      </w:pPr>
    </w:p>
    <w:p w:rsidR="002B3A54" w:rsidRDefault="002B3A54" w:rsidP="006E15BA">
      <w:pPr>
        <w:jc w:val="cente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Default="002B3A54" w:rsidP="002B3A54">
      <w:pPr>
        <w:rPr>
          <w:sz w:val="32"/>
          <w:szCs w:val="32"/>
        </w:rPr>
      </w:pPr>
    </w:p>
    <w:p w:rsidR="002B3A54" w:rsidRDefault="002B3A54" w:rsidP="002B3A54">
      <w:pPr>
        <w:ind w:firstLine="720"/>
        <w:rPr>
          <w:sz w:val="32"/>
          <w:szCs w:val="32"/>
        </w:rPr>
        <w:sectPr w:rsidR="002B3A54" w:rsidSect="00FE7822">
          <w:pgSz w:w="11907" w:h="16839" w:code="9"/>
          <w:pgMar w:top="1440" w:right="1440" w:bottom="1440" w:left="1440" w:header="720" w:footer="720" w:gutter="0"/>
          <w:cols w:space="720"/>
          <w:docGrid w:linePitch="360"/>
        </w:sectPr>
      </w:pPr>
    </w:p>
    <w:p w:rsidR="005339F3" w:rsidRDefault="005339F3" w:rsidP="005339F3">
      <w:pPr>
        <w:pStyle w:val="Heading1"/>
      </w:pPr>
      <w:bookmarkStart w:id="0" w:name="_Ref417770130"/>
      <w:r>
        <w:lastRenderedPageBreak/>
        <w:t>INTRODUCTION</w:t>
      </w:r>
      <w:bookmarkEnd w:id="0"/>
    </w:p>
    <w:p w:rsidR="005339F3" w:rsidRDefault="005339F3" w:rsidP="005339F3">
      <w:pPr>
        <w:pStyle w:val="Heading2"/>
      </w:pPr>
      <w:r>
        <w:t>CHAPTER OVERVIEW</w:t>
      </w:r>
    </w:p>
    <w:p w:rsidR="005339F3" w:rsidRPr="005339F3" w:rsidRDefault="005339F3" w:rsidP="005339F3">
      <w:r>
        <w:t>This chapter intends to provide a foreword to IDExplorer project in te</w:t>
      </w:r>
      <w:r w:rsidR="003D32EE">
        <w:t>rms of its background</w:t>
      </w:r>
      <w:r>
        <w:t xml:space="preserve">, problem which was </w:t>
      </w:r>
      <w:r w:rsidR="003D32EE">
        <w:t xml:space="preserve">attempted to solve, identified aims and objectives, </w:t>
      </w:r>
      <w:r w:rsidR="00BB7F87">
        <w:t>activities</w:t>
      </w:r>
      <w:r w:rsidR="003D32EE">
        <w:t xml:space="preserve"> carried out towards the completion, and terminates with an introduction on how the rest of the chapters organized </w:t>
      </w:r>
      <w:r w:rsidR="00BB7F87">
        <w:t>into</w:t>
      </w:r>
      <w:r w:rsidR="003D32EE">
        <w:t xml:space="preserve"> the report context. </w:t>
      </w:r>
    </w:p>
    <w:p w:rsidR="005339F3" w:rsidRDefault="00060FE1" w:rsidP="00060FE1">
      <w:pPr>
        <w:pStyle w:val="Heading2"/>
      </w:pPr>
      <w:r>
        <w:t>PROJECT BACKGROUND</w:t>
      </w:r>
    </w:p>
    <w:p w:rsidR="00060FE1" w:rsidRDefault="00060FE1" w:rsidP="00060FE1">
      <w:r>
        <w:t xml:space="preserve">“What are the chances that we will one day discover that </w:t>
      </w:r>
      <w:smartTag w:uri="urn:schemas-microsoft-com:office:smarttags" w:element="stockticker">
        <w:r>
          <w:t>DNA</w:t>
        </w:r>
      </w:smartTag>
      <w:r>
        <w:t xml:space="preserve"> has absolutely nothing to do with inheritance? They are effectively zero.”</w:t>
      </w:r>
      <w:r w:rsidR="00B3784B">
        <w:fldChar w:fldCharType="begin"/>
      </w:r>
      <w:r w:rsidR="00B3784B">
        <w:instrText xml:space="preserve"> ADDIN EN.CITE &lt;EndNote&gt;&lt;Cite&gt;&lt;Author&gt;Harris&lt;/Author&gt;&lt;Year&gt;2014&lt;/Year&gt;&lt;RecNum&gt;81&lt;/RecNum&gt;&lt;DisplayText&gt;(Harris, 2014)&lt;/DisplayText&gt;&lt;record&gt;&lt;rec-number&gt;81&lt;/rec-number&gt;&lt;foreign-keys&gt;&lt;key app="EN" db-id="zae9a900bav0sqeav9qve5zpwevxrdzs59s5" timestamp="1429884541"&gt;81&lt;/key&gt;&lt;/foreign-keys&gt;&lt;ref-type name="Web Page"&gt;12&lt;/ref-type&gt;&lt;contributors&gt;&lt;authors&gt;&lt;author&gt;Sam Harris&lt;/author&gt;&lt;/authors&gt;&lt;/contributors&gt;&lt;titles&gt;&lt;title&gt;The End of Faith: Religion, Terror, and the Future of Reason&lt;/title&gt;&lt;/titles&gt;&lt;volume&gt;2014&lt;/volume&gt;&lt;dates&gt;&lt;year&gt;2014&lt;/year&gt;&lt;/dates&gt;&lt;urls&gt;&lt;related-urls&gt;&lt;url&gt;https://www.goodreads.com/quotes/261279-what-are-the-chances-that-we-will-one-day-discover&lt;/url&gt;&lt;/related-urls&gt;&lt;/urls&gt;&lt;/record&gt;&lt;/Cite&gt;&lt;/EndNote&gt;</w:instrText>
      </w:r>
      <w:r w:rsidR="00B3784B">
        <w:fldChar w:fldCharType="separate"/>
      </w:r>
      <w:r w:rsidR="00B3784B">
        <w:rPr>
          <w:noProof/>
        </w:rPr>
        <w:t>(</w:t>
      </w:r>
      <w:hyperlink w:anchor="_ENREF_20" w:tooltip="Harris, 2014 #81" w:history="1">
        <w:r w:rsidR="00260D43">
          <w:rPr>
            <w:noProof/>
          </w:rPr>
          <w:t>Harris, 2014</w:t>
        </w:r>
      </w:hyperlink>
      <w:r w:rsidR="00B3784B">
        <w:rPr>
          <w:noProof/>
        </w:rPr>
        <w:t>)</w:t>
      </w:r>
      <w:r w:rsidR="00B3784B">
        <w:fldChar w:fldCharType="end"/>
      </w:r>
      <w:r>
        <w:t xml:space="preserve">. </w:t>
      </w:r>
      <w:smartTag w:uri="urn:schemas-microsoft-com:office:smarttags" w:element="stockticker">
        <w:r>
          <w:t>DNA</w:t>
        </w:r>
      </w:smartTag>
      <w:r>
        <w:t xml:space="preserve"> is established </w:t>
      </w:r>
      <w:r w:rsidR="00F109DC">
        <w:t>in</w:t>
      </w:r>
      <w:r>
        <w:t xml:space="preserve"> connection, and does not change throughout human’s life time. Human receive one-half of </w:t>
      </w:r>
      <w:smartTag w:uri="urn:schemas-microsoft-com:office:smarttags" w:element="stockticker">
        <w:r>
          <w:t>DNA</w:t>
        </w:r>
      </w:smartTag>
      <w:r>
        <w:t xml:space="preserve"> from their mother and the other half from their father. Genetic mutation </w:t>
      </w:r>
      <w:r w:rsidR="00F109DC">
        <w:t>occurs</w:t>
      </w:r>
      <w:r>
        <w:t xml:space="preserve"> when </w:t>
      </w:r>
      <w:smartTag w:uri="urn:schemas-microsoft-com:office:smarttags" w:element="stockticker">
        <w:r>
          <w:t>DNA</w:t>
        </w:r>
      </w:smartTag>
      <w:r>
        <w:t xml:space="preserve"> changes, altering genetic instructions. This may result in inherited diseases. Analyzing </w:t>
      </w:r>
      <w:smartTag w:uri="urn:schemas-microsoft-com:office:smarttags" w:element="stockticker">
        <w:r>
          <w:t>DNA</w:t>
        </w:r>
      </w:smartTag>
      <w:r>
        <w:t xml:space="preserve">, and identify inherited diseases will show future traits of human life. Parents can </w:t>
      </w:r>
      <w:r w:rsidR="00F109DC">
        <w:t>be decided in their</w:t>
      </w:r>
      <w:r>
        <w:t xml:space="preserve"> unborn children’s has </w:t>
      </w:r>
      <w:r w:rsidR="00F109DC">
        <w:t>a future risk</w:t>
      </w:r>
      <w:r>
        <w:t xml:space="preserve"> of having inherited diseases. </w:t>
      </w:r>
    </w:p>
    <w:p w:rsidR="00060FE1" w:rsidRDefault="00060FE1" w:rsidP="00060FE1">
      <w:r>
        <w:t>When someone went to the doctor for some medication for disease, most probably doctor will ask from a patient regarding particular disease affected before one of their family members. This question will explain inheritance cause some of the diseases. The Table 1 shows some diseases and percentages of the inheritance involvement. According to this table inheritance percentage is high, indicates the genetic contribution is a major factor of developing particular disease. Example: - Pyloric stenosis is high probability than for peptic ulcer or congenital heart disease. “These observations have important practical implications for both research and for patient management. If the heritability is high then a search for susceptibility genes is jus</w:t>
      </w:r>
      <w:r w:rsidR="00B3784B">
        <w:t>tified.”</w:t>
      </w:r>
      <w:r w:rsidR="00B3784B">
        <w:fldChar w:fldCharType="begin"/>
      </w:r>
      <w:r w:rsidR="00B3784B">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B3784B">
        <w:fldChar w:fldCharType="separate"/>
      </w:r>
      <w:r w:rsidR="00B3784B">
        <w:rPr>
          <w:noProof/>
        </w:rPr>
        <w:t>(</w:t>
      </w:r>
      <w:hyperlink w:anchor="_ENREF_35" w:tooltip="nicolavich, 2010 #14" w:history="1">
        <w:r w:rsidR="00260D43">
          <w:rPr>
            <w:noProof/>
          </w:rPr>
          <w:t>nicolavich, 2010</w:t>
        </w:r>
      </w:hyperlink>
      <w:r w:rsidR="00B3784B">
        <w:rPr>
          <w:noProof/>
        </w:rPr>
        <w:t>)</w:t>
      </w:r>
      <w:r w:rsidR="00B3784B">
        <w:fldChar w:fldCharType="end"/>
      </w:r>
      <w:r>
        <w:t>.</w:t>
      </w:r>
    </w:p>
    <w:p w:rsidR="00197D19" w:rsidRDefault="00197D19" w:rsidP="00197D19">
      <w:pPr>
        <w:pStyle w:val="Caption"/>
        <w:keepNext/>
      </w:pPr>
    </w:p>
    <w:tbl>
      <w:tblPr>
        <w:tblStyle w:val="TableGrid"/>
        <w:tblW w:w="0" w:type="auto"/>
        <w:tblLook w:val="04A0" w:firstRow="1" w:lastRow="0" w:firstColumn="1" w:lastColumn="0" w:noHBand="0" w:noVBand="1"/>
      </w:tblPr>
      <w:tblGrid>
        <w:gridCol w:w="4621"/>
        <w:gridCol w:w="4622"/>
      </w:tblGrid>
      <w:tr w:rsidR="00060FE1" w:rsidTr="00C1046C">
        <w:tc>
          <w:tcPr>
            <w:tcW w:w="4621" w:type="dxa"/>
            <w:shd w:val="clear" w:color="auto" w:fill="4F81BD" w:themeFill="accent1"/>
          </w:tcPr>
          <w:p w:rsidR="00060FE1" w:rsidRPr="00C1046C" w:rsidRDefault="00060FE1" w:rsidP="00CE5BD3">
            <w:pPr>
              <w:spacing w:line="360" w:lineRule="auto"/>
              <w:jc w:val="center"/>
              <w:rPr>
                <w:b/>
              </w:rPr>
            </w:pPr>
            <w:r>
              <w:rPr>
                <w:b/>
                <w:color w:val="FFFFFF"/>
              </w:rPr>
              <w:t>Diseases</w:t>
            </w:r>
          </w:p>
        </w:tc>
        <w:tc>
          <w:tcPr>
            <w:tcW w:w="4622" w:type="dxa"/>
            <w:shd w:val="clear" w:color="auto" w:fill="4F81BD" w:themeFill="accent1"/>
          </w:tcPr>
          <w:p w:rsidR="00060FE1" w:rsidRPr="00C1046C" w:rsidRDefault="00060FE1" w:rsidP="00CE5BD3">
            <w:pPr>
              <w:spacing w:line="360" w:lineRule="auto"/>
              <w:jc w:val="center"/>
              <w:rPr>
                <w:b/>
              </w:rPr>
            </w:pPr>
            <w:r>
              <w:rPr>
                <w:b/>
                <w:color w:val="FFFFFF"/>
              </w:rPr>
              <w:t>Heritability</w:t>
            </w:r>
            <w:r w:rsidR="00F109DC">
              <w:rPr>
                <w:b/>
                <w:color w:val="FFFFFF"/>
              </w:rPr>
              <w:t xml:space="preserve"> (</w:t>
            </w:r>
            <w:r>
              <w:rPr>
                <w:b/>
                <w:color w:val="FFFFFF"/>
              </w:rPr>
              <w:t>%)</w:t>
            </w:r>
          </w:p>
        </w:tc>
      </w:tr>
      <w:tr w:rsidR="00060FE1" w:rsidTr="00C1046C">
        <w:tc>
          <w:tcPr>
            <w:tcW w:w="4621" w:type="dxa"/>
          </w:tcPr>
          <w:p w:rsidR="00060FE1" w:rsidRPr="00190747" w:rsidRDefault="00060FE1" w:rsidP="00060FE1">
            <w:pPr>
              <w:spacing w:line="360" w:lineRule="auto"/>
            </w:pPr>
            <w:r w:rsidRPr="00190747">
              <w:t>Schizophrenia</w:t>
            </w:r>
          </w:p>
        </w:tc>
        <w:tc>
          <w:tcPr>
            <w:tcW w:w="4622" w:type="dxa"/>
          </w:tcPr>
          <w:p w:rsidR="00060FE1" w:rsidRPr="00190747" w:rsidRDefault="00060FE1" w:rsidP="006B7E52">
            <w:pPr>
              <w:spacing w:line="360" w:lineRule="auto"/>
              <w:jc w:val="center"/>
            </w:pPr>
            <w:r w:rsidRPr="00190747">
              <w:t>85</w:t>
            </w:r>
          </w:p>
        </w:tc>
      </w:tr>
      <w:tr w:rsidR="00060FE1" w:rsidTr="00C1046C">
        <w:tc>
          <w:tcPr>
            <w:tcW w:w="4621" w:type="dxa"/>
          </w:tcPr>
          <w:p w:rsidR="00060FE1" w:rsidRPr="00190747" w:rsidRDefault="00060FE1" w:rsidP="00060FE1">
            <w:pPr>
              <w:spacing w:line="360" w:lineRule="auto"/>
            </w:pPr>
            <w:r w:rsidRPr="00190747">
              <w:t>Asthma</w:t>
            </w:r>
          </w:p>
        </w:tc>
        <w:tc>
          <w:tcPr>
            <w:tcW w:w="4622" w:type="dxa"/>
          </w:tcPr>
          <w:p w:rsidR="00060FE1" w:rsidRPr="00190747" w:rsidRDefault="00060FE1" w:rsidP="006B7E52">
            <w:pPr>
              <w:spacing w:line="360" w:lineRule="auto"/>
              <w:jc w:val="center"/>
            </w:pPr>
            <w:r w:rsidRPr="00190747">
              <w:t>80</w:t>
            </w:r>
          </w:p>
        </w:tc>
      </w:tr>
      <w:tr w:rsidR="00060FE1" w:rsidTr="00C1046C">
        <w:tc>
          <w:tcPr>
            <w:tcW w:w="4621" w:type="dxa"/>
          </w:tcPr>
          <w:p w:rsidR="00060FE1" w:rsidRPr="00190747" w:rsidRDefault="00060FE1" w:rsidP="00060FE1">
            <w:pPr>
              <w:spacing w:line="360" w:lineRule="auto"/>
            </w:pPr>
            <w:r w:rsidRPr="00190747">
              <w:t>Cleft lip / cleft palate</w:t>
            </w:r>
          </w:p>
        </w:tc>
        <w:tc>
          <w:tcPr>
            <w:tcW w:w="4622" w:type="dxa"/>
          </w:tcPr>
          <w:p w:rsidR="00060FE1" w:rsidRPr="00190747" w:rsidRDefault="00060FE1" w:rsidP="006B7E52">
            <w:pPr>
              <w:spacing w:line="360" w:lineRule="auto"/>
              <w:jc w:val="center"/>
            </w:pPr>
            <w:r w:rsidRPr="00190747">
              <w:t>76</w:t>
            </w:r>
          </w:p>
        </w:tc>
      </w:tr>
      <w:tr w:rsidR="00060FE1" w:rsidTr="00C1046C">
        <w:tc>
          <w:tcPr>
            <w:tcW w:w="4621" w:type="dxa"/>
          </w:tcPr>
          <w:p w:rsidR="00060FE1" w:rsidRPr="00190747" w:rsidRDefault="00060FE1" w:rsidP="00060FE1">
            <w:pPr>
              <w:spacing w:line="360" w:lineRule="auto"/>
            </w:pPr>
            <w:r w:rsidRPr="00190747">
              <w:t>Pyloric stenosis</w:t>
            </w:r>
          </w:p>
        </w:tc>
        <w:tc>
          <w:tcPr>
            <w:tcW w:w="4622" w:type="dxa"/>
          </w:tcPr>
          <w:p w:rsidR="00060FE1" w:rsidRPr="00190747" w:rsidRDefault="00060FE1" w:rsidP="006B7E52">
            <w:pPr>
              <w:spacing w:line="360" w:lineRule="auto"/>
              <w:jc w:val="center"/>
            </w:pPr>
            <w:r w:rsidRPr="00190747">
              <w:t>75</w:t>
            </w:r>
          </w:p>
        </w:tc>
      </w:tr>
      <w:tr w:rsidR="00060FE1" w:rsidTr="00C1046C">
        <w:tc>
          <w:tcPr>
            <w:tcW w:w="4621" w:type="dxa"/>
          </w:tcPr>
          <w:p w:rsidR="00060FE1" w:rsidRPr="00190747" w:rsidRDefault="00060FE1" w:rsidP="00060FE1">
            <w:pPr>
              <w:spacing w:line="360" w:lineRule="auto"/>
            </w:pPr>
            <w:r w:rsidRPr="00190747">
              <w:t xml:space="preserve">Ankylosing spondylitis </w:t>
            </w:r>
          </w:p>
        </w:tc>
        <w:tc>
          <w:tcPr>
            <w:tcW w:w="4622" w:type="dxa"/>
          </w:tcPr>
          <w:p w:rsidR="00060FE1" w:rsidRPr="00190747" w:rsidRDefault="00060FE1" w:rsidP="006B7E52">
            <w:pPr>
              <w:spacing w:line="360" w:lineRule="auto"/>
              <w:jc w:val="center"/>
            </w:pPr>
            <w:r w:rsidRPr="00190747">
              <w:t>70</w:t>
            </w:r>
          </w:p>
        </w:tc>
      </w:tr>
      <w:tr w:rsidR="00060FE1" w:rsidTr="00C1046C">
        <w:tc>
          <w:tcPr>
            <w:tcW w:w="4621" w:type="dxa"/>
          </w:tcPr>
          <w:p w:rsidR="00060FE1" w:rsidRPr="00190747" w:rsidRDefault="00060FE1" w:rsidP="00060FE1">
            <w:pPr>
              <w:spacing w:line="360" w:lineRule="auto"/>
            </w:pPr>
            <w:r w:rsidRPr="00190747">
              <w:lastRenderedPageBreak/>
              <w:t>Club foot</w:t>
            </w:r>
          </w:p>
        </w:tc>
        <w:tc>
          <w:tcPr>
            <w:tcW w:w="4622" w:type="dxa"/>
          </w:tcPr>
          <w:p w:rsidR="00060FE1" w:rsidRPr="00190747" w:rsidRDefault="00060FE1" w:rsidP="006B7E52">
            <w:pPr>
              <w:spacing w:line="360" w:lineRule="auto"/>
              <w:jc w:val="center"/>
            </w:pPr>
            <w:r w:rsidRPr="00190747">
              <w:t>68</w:t>
            </w:r>
          </w:p>
        </w:tc>
      </w:tr>
      <w:tr w:rsidR="00060FE1" w:rsidTr="00C1046C">
        <w:tc>
          <w:tcPr>
            <w:tcW w:w="4621" w:type="dxa"/>
          </w:tcPr>
          <w:p w:rsidR="00060FE1" w:rsidRPr="00190747" w:rsidRDefault="00060FE1" w:rsidP="00060FE1">
            <w:pPr>
              <w:spacing w:line="360" w:lineRule="auto"/>
            </w:pPr>
            <w:r w:rsidRPr="00190747">
              <w:t>Coronary artery diseases</w:t>
            </w:r>
          </w:p>
        </w:tc>
        <w:tc>
          <w:tcPr>
            <w:tcW w:w="4622" w:type="dxa"/>
          </w:tcPr>
          <w:p w:rsidR="00060FE1" w:rsidRPr="00190747" w:rsidRDefault="00060FE1" w:rsidP="006B7E52">
            <w:pPr>
              <w:spacing w:line="360" w:lineRule="auto"/>
              <w:jc w:val="center"/>
            </w:pPr>
            <w:r w:rsidRPr="00190747">
              <w:t>6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Peptic ulcer</w:t>
            </w:r>
          </w:p>
        </w:tc>
        <w:tc>
          <w:tcPr>
            <w:tcW w:w="4622" w:type="dxa"/>
          </w:tcPr>
          <w:p w:rsidR="006B7E52" w:rsidRPr="003E404B" w:rsidRDefault="006B7E52" w:rsidP="006B7E52">
            <w:pPr>
              <w:spacing w:line="360" w:lineRule="auto"/>
              <w:jc w:val="center"/>
              <w:rPr>
                <w:rFonts w:cstheme="minorHAnsi"/>
              </w:rPr>
            </w:pPr>
            <w:r w:rsidRPr="003E404B">
              <w:rPr>
                <w:rFonts w:cstheme="minorHAnsi"/>
              </w:rPr>
              <w:t>37</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 xml:space="preserve">Congenital heart disease </w:t>
            </w:r>
          </w:p>
        </w:tc>
        <w:tc>
          <w:tcPr>
            <w:tcW w:w="4622" w:type="dxa"/>
          </w:tcPr>
          <w:p w:rsidR="006B7E52" w:rsidRPr="003E404B" w:rsidRDefault="006B7E52" w:rsidP="006B7E52">
            <w:pPr>
              <w:spacing w:line="360" w:lineRule="auto"/>
              <w:jc w:val="center"/>
              <w:rPr>
                <w:rFonts w:cstheme="minorHAnsi"/>
              </w:rPr>
            </w:pPr>
            <w:r w:rsidRPr="003E404B">
              <w:rPr>
                <w:rFonts w:cstheme="minorHAnsi"/>
              </w:rPr>
              <w:t>3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no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3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bl>
    <w:p w:rsidR="00197D19" w:rsidRPr="00197D19" w:rsidRDefault="00197D19" w:rsidP="00197D19">
      <w:pPr>
        <w:jc w:val="center"/>
        <w:rPr>
          <w:b/>
        </w:rPr>
      </w:pPr>
      <w:r w:rsidRPr="00197D19">
        <w:rPr>
          <w:b/>
        </w:rPr>
        <w:t xml:space="preserve">Table </w:t>
      </w:r>
      <w:r w:rsidRPr="00197D19">
        <w:rPr>
          <w:b/>
        </w:rPr>
        <w:fldChar w:fldCharType="begin"/>
      </w:r>
      <w:r w:rsidRPr="00197D19">
        <w:rPr>
          <w:b/>
        </w:rPr>
        <w:instrText xml:space="preserve"> SEQ Table \* ARABIC </w:instrText>
      </w:r>
      <w:r w:rsidRPr="00197D19">
        <w:rPr>
          <w:b/>
        </w:rPr>
        <w:fldChar w:fldCharType="separate"/>
      </w:r>
      <w:r w:rsidR="00B5673D">
        <w:rPr>
          <w:b/>
          <w:noProof/>
        </w:rPr>
        <w:t>1</w:t>
      </w:r>
      <w:r w:rsidRPr="00197D19">
        <w:rPr>
          <w:b/>
        </w:rPr>
        <w:fldChar w:fldCharType="end"/>
      </w:r>
      <w:r w:rsidRPr="00197D19">
        <w:rPr>
          <w:b/>
        </w:rPr>
        <w:t xml:space="preserve">: </w:t>
      </w:r>
      <w:r w:rsidR="00A24072">
        <w:rPr>
          <w:b/>
        </w:rPr>
        <w:t>Estimates of Heritability of V</w:t>
      </w:r>
      <w:r>
        <w:rPr>
          <w:b/>
        </w:rPr>
        <w:t>ar</w:t>
      </w:r>
      <w:r w:rsidR="00A24072">
        <w:rPr>
          <w:b/>
        </w:rPr>
        <w:t>ious D</w:t>
      </w:r>
      <w:r>
        <w:rPr>
          <w:b/>
        </w:rPr>
        <w:t xml:space="preserve">iseases </w:t>
      </w:r>
      <w:r>
        <w:rPr>
          <w:b/>
        </w:rPr>
        <w:fldChar w:fldCharType="begin"/>
      </w:r>
      <w:r>
        <w:rPr>
          <w:b/>
        </w:rPr>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Pr>
          <w:b/>
        </w:rPr>
        <w:fldChar w:fldCharType="separate"/>
      </w:r>
      <w:r>
        <w:rPr>
          <w:b/>
          <w:noProof/>
        </w:rPr>
        <w:t>(</w:t>
      </w:r>
      <w:hyperlink w:anchor="_ENREF_35" w:tooltip="nicolavich, 2010 #14" w:history="1">
        <w:r w:rsidR="00260D43">
          <w:rPr>
            <w:b/>
            <w:noProof/>
          </w:rPr>
          <w:t>nicolavich, 2010</w:t>
        </w:r>
      </w:hyperlink>
      <w:r>
        <w:rPr>
          <w:b/>
          <w:noProof/>
        </w:rPr>
        <w:t>)</w:t>
      </w:r>
      <w:r>
        <w:rPr>
          <w:b/>
        </w:rPr>
        <w:fldChar w:fldCharType="end"/>
      </w:r>
    </w:p>
    <w:p w:rsidR="00060FE1" w:rsidRDefault="00060FE1" w:rsidP="00060FE1">
      <w:r>
        <w:t>Extract of meaningful information from a large experimental data set is a key element of bioinformatics. DNA pattern analysis and extract meaningful information is a technique to identify inherited diseases. Different algorithms are in data mining techniques involve finding diseases, and visualize sample data set. There are many researches are going into DNA analysis and genetic disease. GWAS (genome-wide association study) is a one of major institute support scientist to identify gene involved in human disease. “Identifying patterns of copy number variants in case control studies of human genetic disorders” research conduct to bring missing DNA data in cell, apart from them it can identify ge</w:t>
      </w:r>
      <w:r w:rsidR="001F4919">
        <w:t xml:space="preserve">netic disorders </w: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 </w:instrText>
      </w:r>
      <w:r w:rsidR="001F4919">
        <w:fldChar w:fldCharType="begin">
          <w:fldData xml:space="preserve">PEVuZE5vdGU+PENpdGU+PEF1dGhvcj5BbHFhbGxhZjwvQXV0aG9yPjxZZWFyPjIwMDk8L1llYXI+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</w:fldData>
        </w:fldChar>
      </w:r>
      <w:r w:rsidR="001F4919">
        <w:instrText xml:space="preserve"> ADDIN EN.CITE.DATA </w:instrText>
      </w:r>
      <w:r w:rsidR="001F4919">
        <w:fldChar w:fldCharType="end"/>
      </w:r>
      <w:r w:rsidR="001F4919">
        <w:fldChar w:fldCharType="separate"/>
      </w:r>
      <w:r w:rsidR="001F4919">
        <w:rPr>
          <w:noProof/>
        </w:rPr>
        <w:t>(</w:t>
      </w:r>
      <w:hyperlink w:anchor="_ENREF_3" w:tooltip="Alqallaf, 2009 #10" w:history="1">
        <w:r w:rsidR="00260D43">
          <w:rPr>
            <w:noProof/>
          </w:rPr>
          <w:t>Alqallaf et al., 2009</w:t>
        </w:r>
      </w:hyperlink>
      <w:r w:rsidR="001F4919">
        <w:rPr>
          <w:noProof/>
        </w:rPr>
        <w:t>)</w:t>
      </w:r>
      <w:r w:rsidR="001F4919">
        <w:fldChar w:fldCharType="end"/>
      </w:r>
      <w:r>
        <w:t xml:space="preserve">.The different of DAN sequence are called single nucleotide polymorphisms(SNPs) . Researchers have found SNPs that may help predict an individual’s response to certain drugs, susceptibility to environmental factors such as toxins, and risk of developing particular diseases. Research like “A SNP and KEGG Based Approach to Mine Risk Pathways Associated with Bipolar Disorder” proved the SNPs are help to </w:t>
      </w:r>
      <w:r w:rsidR="006216FB">
        <w:t xml:space="preserve">identify disorders </w: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 </w:instrText>
      </w:r>
      <w:r w:rsidR="006216FB">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006216FB">
        <w:instrText xml:space="preserve"> ADDIN EN.CITE.DATA </w:instrText>
      </w:r>
      <w:r w:rsidR="006216FB">
        <w:fldChar w:fldCharType="end"/>
      </w:r>
      <w:r w:rsidR="006216FB">
        <w:fldChar w:fldCharType="separate"/>
      </w:r>
      <w:r w:rsidR="006216FB">
        <w:rPr>
          <w:noProof/>
        </w:rPr>
        <w:t>(</w:t>
      </w:r>
      <w:hyperlink w:anchor="_ENREF_31" w:tooltip="Liangcai, 2008 #8" w:history="1">
        <w:r w:rsidR="00260D43">
          <w:rPr>
            <w:noProof/>
          </w:rPr>
          <w:t>Liangcai et al., 2008</w:t>
        </w:r>
      </w:hyperlink>
      <w:r w:rsidR="006216FB">
        <w:rPr>
          <w:noProof/>
        </w:rPr>
        <w:t>)</w:t>
      </w:r>
      <w:r w:rsidR="006216FB">
        <w:fldChar w:fldCharType="end"/>
      </w:r>
      <w:r>
        <w:t>.</w:t>
      </w:r>
    </w:p>
    <w:p w:rsidR="00060FE1" w:rsidRDefault="00060FE1" w:rsidP="00060FE1">
      <w:r>
        <w:t>The Support Vector Machine (SVM) based approach uses to find out gene contributes to inherited disease. SVM is used to classify extracted features from the genes, ba</w:t>
      </w:r>
      <w:r w:rsidR="00367C7B">
        <w:t xml:space="preserve">sed on gene ontology </w:t>
      </w:r>
      <w:r w:rsidR="00367C7B">
        <w:fldChar w:fldCharType="begin"/>
      </w:r>
      <w:r w:rsidR="00367C7B">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367C7B">
        <w:fldChar w:fldCharType="separate"/>
      </w:r>
      <w:r w:rsidR="00367C7B">
        <w:rPr>
          <w:noProof/>
        </w:rPr>
        <w:t>(</w:t>
      </w:r>
      <w:hyperlink w:anchor="_ENREF_50" w:tooltip="Xie, 2012 #12" w:history="1">
        <w:r w:rsidR="00260D43">
          <w:rPr>
            <w:noProof/>
          </w:rPr>
          <w:t>Xie et al., 2012</w:t>
        </w:r>
      </w:hyperlink>
      <w:r w:rsidR="00367C7B">
        <w:rPr>
          <w:noProof/>
        </w:rPr>
        <w:t>)</w:t>
      </w:r>
      <w:r w:rsidR="00367C7B">
        <w:fldChar w:fldCharType="end"/>
      </w:r>
      <w:r>
        <w:t>. Various data manning algorithm has been applied including linear regression, neural network and support vector regression, and create “Hierarchical learning Approach to Calibrate Allele frequencies for SNP Based Genotyping of DNA pools”. This framework explains for basic genomic to a rage of new applicat</w:t>
      </w:r>
      <w:r w:rsidR="00367C7B">
        <w:t xml:space="preserve">ion and studies </w: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 </w:instrText>
      </w:r>
      <w:r w:rsidR="00367C7B">
        <w:fldChar w:fldCharType="begin">
          <w:fldData xml:space="preserve">PEVuZE5vdGU+PENpdGU+PEF1dGhvcj5IZWxsaWNhcjwvQXV0aG9yPjxZZWFyPjIwMTQ8L1llYXI+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</w:fldData>
        </w:fldChar>
      </w:r>
      <w:r w:rsidR="00367C7B">
        <w:instrText xml:space="preserve"> ADDIN EN.CITE.DATA </w:instrText>
      </w:r>
      <w:r w:rsidR="00367C7B">
        <w:fldChar w:fldCharType="end"/>
      </w:r>
      <w:r w:rsidR="00367C7B">
        <w:fldChar w:fldCharType="separate"/>
      </w:r>
      <w:r w:rsidR="00367C7B">
        <w:rPr>
          <w:noProof/>
        </w:rPr>
        <w:t>(</w:t>
      </w:r>
      <w:hyperlink w:anchor="_ENREF_22" w:tooltip="Hellicar, 2014 #6" w:history="1">
        <w:r w:rsidR="00260D43">
          <w:rPr>
            <w:noProof/>
          </w:rPr>
          <w:t>Hellicar et al., 2014</w:t>
        </w:r>
      </w:hyperlink>
      <w:r w:rsidR="00367C7B">
        <w:rPr>
          <w:noProof/>
        </w:rPr>
        <w:t>)</w:t>
      </w:r>
      <w:r w:rsidR="00367C7B">
        <w:fldChar w:fldCharType="end"/>
      </w:r>
      <w:r>
        <w:t xml:space="preserve">. Domain-domain interaction network to detect diseases-associated nsSNPs research </w:t>
      </w:r>
      <w:r>
        <w:lastRenderedPageBreak/>
        <w:t>explains how to find genetic variation and inherited disease based on statistical base</w:t>
      </w:r>
      <w:r w:rsidR="00241F31">
        <w:t xml:space="preserve">d scoring method </w:t>
      </w:r>
      <w:r w:rsidR="00241F31">
        <w:fldChar w:fldCharType="begin"/>
      </w:r>
      <w:r w:rsidR="00241F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41F31">
        <w:fldChar w:fldCharType="separate"/>
      </w:r>
      <w:r w:rsidR="00241F31">
        <w:rPr>
          <w:noProof/>
        </w:rPr>
        <w:t>(</w:t>
      </w:r>
      <w:hyperlink w:anchor="_ENREF_21" w:tooltip="He, 2012 #4" w:history="1">
        <w:r w:rsidR="00260D43">
          <w:rPr>
            <w:noProof/>
          </w:rPr>
          <w:t>He and Jiang, 2012</w:t>
        </w:r>
      </w:hyperlink>
      <w:r w:rsidR="00241F31">
        <w:rPr>
          <w:noProof/>
        </w:rPr>
        <w:t>)</w:t>
      </w:r>
      <w:r w:rsidR="00241F31">
        <w:fldChar w:fldCharType="end"/>
      </w:r>
      <w:r w:rsidR="00704D2A">
        <w:t>.</w:t>
      </w:r>
    </w:p>
    <w:p w:rsidR="00060FE1" w:rsidRDefault="00060FE1" w:rsidP="00060FE1">
      <w:r>
        <w:t>Even though outcomes of research were very successful, DNA analysis and find inherited disease based researches are rare. Most of the researchers are explain the approaches to determine genetic disease. But there is no clear path explain of inherit DNA analysis and identify diseases. ”The inference of genes that are associated with human inherited diseases (diseases gene) has been a task of grate challenging in biolo</w:t>
      </w:r>
      <w:r w:rsidR="002E0F02">
        <w:t xml:space="preserve">gical and medical studies” </w:t>
      </w:r>
      <w:r w:rsidR="002E0F02">
        <w:fldChar w:fldCharType="begin"/>
      </w:r>
      <w:r w:rsidR="002E0F02">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E0F02">
        <w:fldChar w:fldCharType="separate"/>
      </w:r>
      <w:r w:rsidR="002E0F02">
        <w:rPr>
          <w:noProof/>
        </w:rPr>
        <w:t>(</w:t>
      </w:r>
      <w:hyperlink w:anchor="_ENREF_21" w:tooltip="He, 2012 #4" w:history="1">
        <w:r w:rsidR="00260D43">
          <w:rPr>
            <w:noProof/>
          </w:rPr>
          <w:t>He and Jiang, 2012</w:t>
        </w:r>
      </w:hyperlink>
      <w:r w:rsidR="002E0F02">
        <w:rPr>
          <w:noProof/>
        </w:rPr>
        <w:t>)</w:t>
      </w:r>
      <w:r w:rsidR="002E0F02">
        <w:fldChar w:fldCharType="end"/>
      </w:r>
      <w:r>
        <w:t>. Making these research approaches are apply to identify inherited disease based on DNA analysis.</w:t>
      </w:r>
    </w:p>
    <w:p w:rsidR="00060FE1" w:rsidRDefault="00060FE1" w:rsidP="00060FE1">
      <w:r>
        <w:t>The purpose of “I</w:t>
      </w:r>
      <w:r w:rsidR="002E0F02">
        <w:t>DExplorer</w:t>
      </w:r>
      <w:r>
        <w:t>” project is identify inhered disease based on DNA analysis data set which applying different data mining techniques and bioinformatics algorithms to predict probability of having inherited diseases.</w:t>
      </w:r>
    </w:p>
    <w:p w:rsidR="004E14C9" w:rsidRDefault="004E14C9" w:rsidP="004E14C9">
      <w:pPr>
        <w:pStyle w:val="Heading2"/>
      </w:pPr>
      <w:r>
        <w:t>PROJECT AIM</w:t>
      </w:r>
    </w:p>
    <w:p w:rsidR="004E14C9" w:rsidRDefault="004E14C9" w:rsidP="004E14C9">
      <w:r>
        <w:t>The aim of the project is to research, design, develop and evaluate a prototype outcome of the research, identify inherited diseases based on DNA analysis data. Also demonstrate the algorithms and methods which found from the research.</w:t>
      </w:r>
    </w:p>
    <w:p w:rsidR="004E14C9" w:rsidRDefault="004E14C9" w:rsidP="004E14C9">
      <w:r>
        <w:t>Further elaborate on the aim, the system will feed by standard data set and correctly classify which inherited diseases are exists. When creating classification model, machine learning methods for bioinformatics such as supervised learning and unsupervised learning algorithms will help to correctly classify the inherited diseases.</w:t>
      </w:r>
    </w:p>
    <w:p w:rsidR="00763313" w:rsidRDefault="00763313" w:rsidP="00763313">
      <w:pPr>
        <w:pStyle w:val="Heading2"/>
      </w:pPr>
      <w:r>
        <w:t>SCOPE</w:t>
      </w:r>
    </w:p>
    <w:p w:rsidR="00763313" w:rsidRDefault="00763313" w:rsidP="00763313">
      <w:r>
        <w:t xml:space="preserve">First part of the project is search, and finds approaches which researchers were taken in their researches. Based on these approaches try to find out solution to identify inherited disease using visualizes, and running different algorithms on data set in different statistical analysis tools. </w:t>
      </w:r>
    </w:p>
    <w:p w:rsidR="00763313" w:rsidRDefault="00763313" w:rsidP="00763313">
      <w:r>
        <w:t>When successful approach found from the testing and running different algorithms on data sets, develop the prototype application with limited futures. User input sample test data with given format, the application runs the algorithm and display probability of having particular disease.</w:t>
      </w:r>
    </w:p>
    <w:p w:rsidR="00763313" w:rsidRDefault="00763313" w:rsidP="00763313">
      <w:r>
        <w:lastRenderedPageBreak/>
        <w:t>Due to the time constrains the prototype supports essential functionalities but yet sufficient to demonstrate outcome of the research. The feature like visualize data set is not supported in prototype.</w:t>
      </w:r>
    </w:p>
    <w:p w:rsidR="00763313" w:rsidRDefault="00763313" w:rsidP="00763313">
      <w:r>
        <w:t xml:space="preserve">For some disease heritability is directly involve but some disease are not </w:t>
      </w:r>
      <w:r w:rsidR="009A3BE5">
        <w:fldChar w:fldCharType="begin"/>
      </w:r>
      <w:r w:rsidR="009A3BE5">
        <w:instrText xml:space="preserve"> ADDIN EN.CITE &lt;EndNote&gt;&lt;Cite&gt;&lt;Author&gt;nicolavich&lt;/Author&gt;&lt;Year&gt;2010&lt;/Year&gt;&lt;RecNum&gt;14&lt;/RecNum&gt;&lt;DisplayText&gt;(nicolavich, 2010)&lt;/DisplayText&gt;&lt;record&gt;&lt;rec-number&gt;14&lt;/rec-number&gt;&lt;foreign-keys&gt;&lt;key app="EN" db-id="zae9a900bav0sqeav9qve5zpwevxrdzs59s5" timestamp="1412846376"&gt;14&lt;/key&gt;&lt;/foreign-keys&gt;&lt;ref-type name="Generic"&gt;13&lt;/ref-type&gt;&lt;contributors&gt;&lt;authors&gt;&lt;author&gt;vldamir nicolavich &lt;/author&gt;&lt;/authors&gt;&lt;/contributors&gt;&lt;titles&gt;&lt;title&gt;Multifactorial Diseases In Internal Medicine&lt;/title&gt;&lt;/titles&gt;&lt;dates&gt;&lt;year&gt;2010&lt;/year&gt;&lt;/dates&gt;&lt;pub-location&gt;kursk state medical university ,kursk ,russia&lt;/pub-location&gt;&lt;publisher&gt;kursk state medical university&lt;/publisher&gt;&lt;urls&gt;&lt;/urls&gt;&lt;/record&gt;&lt;/Cite&gt;&lt;/EndNote&gt;</w:instrText>
      </w:r>
      <w:r w:rsidR="009A3BE5">
        <w:fldChar w:fldCharType="separate"/>
      </w:r>
      <w:r w:rsidR="009A3BE5">
        <w:rPr>
          <w:noProof/>
        </w:rPr>
        <w:t>(</w:t>
      </w:r>
      <w:hyperlink w:anchor="_ENREF_35" w:tooltip="nicolavich, 2010 #14" w:history="1">
        <w:r w:rsidR="00260D43">
          <w:rPr>
            <w:noProof/>
          </w:rPr>
          <w:t>nicolavich, 2010</w:t>
        </w:r>
      </w:hyperlink>
      <w:r w:rsidR="009A3BE5">
        <w:rPr>
          <w:noProof/>
        </w:rPr>
        <w:t>)</w:t>
      </w:r>
      <w:r w:rsidR="009A3BE5">
        <w:fldChar w:fldCharType="end"/>
      </w:r>
      <w:r>
        <w:t>. These types of diseases not count only inheritance is major factor. So this system has only find the inherited disease such as Schizophrenia, “Schizophrenia is a chronic, severe, and disabling brain disorder that has affected people throughout history”</w:t>
      </w:r>
      <w:r w:rsidR="00904400">
        <w:t xml:space="preserve"> </w:t>
      </w:r>
      <w:r w:rsidR="00904400">
        <w:fldChar w:fldCharType="begin"/>
      </w:r>
      <w:r w:rsidR="00904400">
        <w:instrText xml:space="preserve"> ADDIN EN.CITE &lt;EndNote&gt;&lt;Cite&gt;&lt;Author&gt;NIH&lt;/Author&gt;&lt;Year&gt;2014&lt;/Year&gt;&lt;RecNum&gt;83&lt;/RecNum&gt;&lt;DisplayText&gt;(NIH, 2014)&lt;/DisplayText&gt;&lt;record&gt;&lt;rec-number&gt;83&lt;/rec-number&gt;&lt;foreign-keys&gt;&lt;key app="EN" db-id="zae9a900bav0sqeav9qve5zpwevxrdzs59s5" timestamp="1429884646"&gt;83&lt;/key&gt;&lt;/foreign-keys&gt;&lt;ref-type name="Web Page"&gt;12&lt;/ref-type&gt;&lt;contributors&gt;&lt;authors&gt;&lt;author&gt;NIH&lt;/author&gt;&lt;/authors&gt;&lt;/contributors&gt;&lt;titles&gt;&lt;title&gt;What Is Schizophrenia?&lt;/title&gt;&lt;/titles&gt;&lt;volume&gt;2014&lt;/volume&gt;&lt;dates&gt;&lt;year&gt;2014&lt;/year&gt;&lt;/dates&gt;&lt;publisher&gt;NIH&lt;/publisher&gt;&lt;urls&gt;&lt;related-urls&gt;&lt;url&gt;http://www.nimh.nih.gov/health/topics/schizophrenia/index.shtml&lt;/url&gt;&lt;/related-urls&gt;&lt;/urls&gt;&lt;/record&gt;&lt;/Cite&gt;&lt;/EndNote&gt;</w:instrText>
      </w:r>
      <w:r w:rsidR="00904400">
        <w:fldChar w:fldCharType="separate"/>
      </w:r>
      <w:r w:rsidR="00904400">
        <w:rPr>
          <w:noProof/>
        </w:rPr>
        <w:t>(</w:t>
      </w:r>
      <w:hyperlink w:anchor="_ENREF_36" w:tooltip="NIH, 2014 #83" w:history="1">
        <w:r w:rsidR="00260D43">
          <w:rPr>
            <w:noProof/>
          </w:rPr>
          <w:t>NIH, 2014</w:t>
        </w:r>
      </w:hyperlink>
      <w:r w:rsidR="00904400">
        <w:rPr>
          <w:noProof/>
        </w:rPr>
        <w:t>)</w:t>
      </w:r>
      <w:r w:rsidR="00904400">
        <w:fldChar w:fldCharType="end"/>
      </w:r>
      <w:r w:rsidR="00904400">
        <w:t xml:space="preserve">. </w:t>
      </w:r>
    </w:p>
    <w:p w:rsidR="00D628B8" w:rsidRDefault="00D628B8" w:rsidP="00D628B8">
      <w:pPr>
        <w:pStyle w:val="Heading2"/>
      </w:pPr>
      <w:r>
        <w:t>OBJECTIVES</w:t>
      </w:r>
    </w:p>
    <w:p w:rsidR="00D628B8" w:rsidRDefault="00D628B8" w:rsidP="00A25C11">
      <w:pPr>
        <w:pStyle w:val="ListParagraph"/>
        <w:numPr>
          <w:ilvl w:val="0"/>
          <w:numId w:val="3"/>
        </w:numPr>
      </w:pPr>
      <w:r>
        <w:t>Writing Terms of Reference report to identify the problem domain of the project and define scope, objectives and deliverables.</w:t>
      </w:r>
    </w:p>
    <w:p w:rsidR="008D2573" w:rsidRPr="00DC297E" w:rsidRDefault="00D628B8" w:rsidP="00DC297E">
      <w:pPr>
        <w:pStyle w:val="ListParagraph"/>
        <w:numPr>
          <w:ilvl w:val="0"/>
          <w:numId w:val="4"/>
        </w:numPr>
        <w:spacing w:before="240" w:line="480" w:lineRule="auto"/>
        <w:rPr>
          <w:b/>
        </w:rPr>
      </w:pPr>
      <w:r w:rsidRPr="00A25C11">
        <w:rPr>
          <w:b/>
        </w:rPr>
        <w:t>Output Artifa</w:t>
      </w:r>
      <w:r w:rsidR="00A25C11" w:rsidRPr="00A25C11">
        <w:rPr>
          <w:b/>
        </w:rPr>
        <w:t>ct: Terms of Reference Document</w:t>
      </w:r>
    </w:p>
    <w:p w:rsidR="00D628B8" w:rsidRDefault="00D628B8" w:rsidP="00A25C11">
      <w:pPr>
        <w:pStyle w:val="ListParagraph"/>
        <w:numPr>
          <w:ilvl w:val="0"/>
          <w:numId w:val="3"/>
        </w:numPr>
      </w:pPr>
      <w:r>
        <w:t xml:space="preserve">Conducting a literature survey on the following topics to gain depth knowledge and analyze past works done in those areas and estimate the future work needed to be done. </w:t>
      </w:r>
    </w:p>
    <w:p w:rsidR="00D628B8" w:rsidRDefault="00D628B8" w:rsidP="00FB7E58">
      <w:pPr>
        <w:pStyle w:val="ListParagraph"/>
        <w:numPr>
          <w:ilvl w:val="1"/>
          <w:numId w:val="6"/>
        </w:numPr>
        <w:tabs>
          <w:tab w:val="left" w:pos="720"/>
        </w:tabs>
      </w:pPr>
      <w:r>
        <w:t>Different approaches for analysis DNA patterns.</w:t>
      </w:r>
    </w:p>
    <w:p w:rsidR="00D628B8" w:rsidRDefault="00D628B8" w:rsidP="00BD61D1">
      <w:pPr>
        <w:pStyle w:val="ListParagraph"/>
        <w:numPr>
          <w:ilvl w:val="1"/>
          <w:numId w:val="6"/>
        </w:numPr>
      </w:pPr>
      <w:r>
        <w:t>Existing application and prototype for DNA analysis, and identify diseases.</w:t>
      </w:r>
    </w:p>
    <w:p w:rsidR="00D628B8" w:rsidRDefault="00D628B8" w:rsidP="00BD61D1">
      <w:pPr>
        <w:pStyle w:val="ListParagraph"/>
        <w:numPr>
          <w:ilvl w:val="1"/>
          <w:numId w:val="6"/>
        </w:numPr>
      </w:pPr>
      <w:r>
        <w:t>Data mining techniques related to DNA analysis and classify diseases.</w:t>
      </w:r>
    </w:p>
    <w:p w:rsidR="00D628B8" w:rsidRDefault="00D628B8" w:rsidP="00BD61D1">
      <w:pPr>
        <w:pStyle w:val="ListParagraph"/>
        <w:numPr>
          <w:ilvl w:val="1"/>
          <w:numId w:val="6"/>
        </w:numPr>
      </w:pPr>
      <w:r>
        <w:t>Predictions algorithms for probability of having classified disease.</w:t>
      </w:r>
    </w:p>
    <w:p w:rsidR="008D2573" w:rsidRPr="00DC297E" w:rsidRDefault="00D628B8" w:rsidP="00DC297E">
      <w:pPr>
        <w:pStyle w:val="ListParagraph"/>
        <w:numPr>
          <w:ilvl w:val="0"/>
          <w:numId w:val="4"/>
        </w:numPr>
        <w:spacing w:before="240" w:line="480" w:lineRule="auto"/>
        <w:rPr>
          <w:b/>
        </w:rPr>
      </w:pPr>
      <w:r w:rsidRPr="008D2573">
        <w:rPr>
          <w:b/>
        </w:rPr>
        <w:t>Output Artifact: Literature Review Document</w:t>
      </w:r>
    </w:p>
    <w:p w:rsidR="00D628B8" w:rsidRDefault="00D628B8" w:rsidP="00EC41D0">
      <w:pPr>
        <w:pStyle w:val="ListParagraph"/>
        <w:numPr>
          <w:ilvl w:val="0"/>
          <w:numId w:val="3"/>
        </w:numPr>
      </w:pPr>
      <w:r>
        <w:t>Identify and analyze requirements by conduction online surveys and interviews for a prototype evaluation. This phase helps to improve prototype features.</w:t>
      </w:r>
    </w:p>
    <w:p w:rsidR="00D628B8" w:rsidRPr="00DC297E" w:rsidRDefault="00D628B8" w:rsidP="00DC297E">
      <w:pPr>
        <w:pStyle w:val="ListParagraph"/>
        <w:numPr>
          <w:ilvl w:val="0"/>
          <w:numId w:val="4"/>
        </w:numPr>
        <w:spacing w:line="480" w:lineRule="auto"/>
        <w:rPr>
          <w:b/>
        </w:rPr>
      </w:pPr>
      <w:r w:rsidRPr="00EC41D0">
        <w:rPr>
          <w:b/>
        </w:rPr>
        <w:t>Output Artifact: Software Requirement Specification (SRS)</w:t>
      </w:r>
    </w:p>
    <w:p w:rsidR="00EC41D0" w:rsidRDefault="00D628B8" w:rsidP="00EC41D0">
      <w:pPr>
        <w:pStyle w:val="ListParagraph"/>
        <w:numPr>
          <w:ilvl w:val="0"/>
          <w:numId w:val="3"/>
        </w:numPr>
        <w:spacing w:after="0"/>
      </w:pPr>
      <w:r>
        <w:t>Design the application incorporating the requirements prioritized through analysis and using appropriate design methodology to guide the implementation.</w:t>
      </w:r>
    </w:p>
    <w:p w:rsidR="00EC41D0" w:rsidRDefault="00EC41D0" w:rsidP="00EC41D0">
      <w:pPr>
        <w:pStyle w:val="ListParagraph"/>
        <w:spacing w:after="0"/>
      </w:pPr>
    </w:p>
    <w:p w:rsidR="00B74D93" w:rsidRDefault="00D628B8" w:rsidP="00D628B8">
      <w:pPr>
        <w:pStyle w:val="ListParagraph"/>
        <w:numPr>
          <w:ilvl w:val="0"/>
          <w:numId w:val="3"/>
        </w:numPr>
      </w:pPr>
      <w:r>
        <w:t>Select appropriate development technologies and tools which are very ideal for the development of the application. Identifying the appropriate technology is significant to develop an efficient prototype.</w:t>
      </w:r>
    </w:p>
    <w:p w:rsidR="00B74D93" w:rsidRPr="00DC297E" w:rsidRDefault="00D628B8" w:rsidP="00DC297E">
      <w:pPr>
        <w:pStyle w:val="ListParagraph"/>
        <w:numPr>
          <w:ilvl w:val="0"/>
          <w:numId w:val="4"/>
        </w:numPr>
        <w:spacing w:after="0" w:line="480" w:lineRule="auto"/>
        <w:rPr>
          <w:b/>
        </w:rPr>
      </w:pPr>
      <w:r w:rsidRPr="00B74D93">
        <w:rPr>
          <w:b/>
        </w:rPr>
        <w:t>Output Artifact: Design Specification</w:t>
      </w:r>
    </w:p>
    <w:p w:rsidR="00D628B8" w:rsidRDefault="00D628B8" w:rsidP="00D628B8">
      <w:pPr>
        <w:pStyle w:val="ListParagraph"/>
        <w:numPr>
          <w:ilvl w:val="0"/>
          <w:numId w:val="3"/>
        </w:numPr>
      </w:pPr>
      <w:r>
        <w:t xml:space="preserve">Develop a prototype for demonstrating proposed </w:t>
      </w:r>
      <w:r w:rsidR="007843E1">
        <w:t>features. Developing</w:t>
      </w:r>
      <w:r>
        <w:t xml:space="preserve"> the following components is necessary to fulfill the goals of the project.</w:t>
      </w:r>
    </w:p>
    <w:p w:rsidR="00FB7E58" w:rsidRDefault="00D628B8" w:rsidP="00D628B8">
      <w:pPr>
        <w:pStyle w:val="ListParagraph"/>
        <w:numPr>
          <w:ilvl w:val="0"/>
          <w:numId w:val="8"/>
        </w:numPr>
      </w:pPr>
      <w:r>
        <w:lastRenderedPageBreak/>
        <w:t xml:space="preserve">Development prototype to demonstrate a solution found from the research. </w:t>
      </w:r>
    </w:p>
    <w:p w:rsidR="00FB7E58" w:rsidRPr="00DC297E" w:rsidRDefault="00D628B8" w:rsidP="00DC297E">
      <w:pPr>
        <w:pStyle w:val="ListParagraph"/>
        <w:numPr>
          <w:ilvl w:val="0"/>
          <w:numId w:val="4"/>
        </w:numPr>
        <w:spacing w:after="0" w:line="480" w:lineRule="auto"/>
        <w:rPr>
          <w:b/>
        </w:rPr>
      </w:pPr>
      <w:r w:rsidRPr="00FB7E58">
        <w:rPr>
          <w:b/>
        </w:rPr>
        <w:t>Output Artifact: Application to demonstrate a solution found from the research.</w:t>
      </w:r>
    </w:p>
    <w:p w:rsidR="00D628B8" w:rsidRDefault="00D628B8" w:rsidP="00BD361C">
      <w:pPr>
        <w:pStyle w:val="ListParagraph"/>
        <w:numPr>
          <w:ilvl w:val="0"/>
          <w:numId w:val="3"/>
        </w:numPr>
      </w:pPr>
      <w:r>
        <w:t>Test the prototype by unit testing and also by a black box testing approach to ensure all the requirements gathered in the requirement gathering phase are incorporated and functional.</w:t>
      </w:r>
    </w:p>
    <w:p w:rsidR="00D628B8" w:rsidRDefault="00D628B8" w:rsidP="00BD361C">
      <w:pPr>
        <w:pStyle w:val="ListParagraph"/>
        <w:numPr>
          <w:ilvl w:val="0"/>
          <w:numId w:val="3"/>
        </w:numPr>
      </w:pPr>
      <w:r>
        <w:t>Evaluate the prototype by allowing potential users to use the prototype and obtain feedback to ensure the outcome is good to be usable and user-friendly.</w:t>
      </w:r>
    </w:p>
    <w:p w:rsidR="007611BB" w:rsidRDefault="00D628B8" w:rsidP="00B14AF8">
      <w:pPr>
        <w:pStyle w:val="ListParagraph"/>
        <w:numPr>
          <w:ilvl w:val="1"/>
          <w:numId w:val="3"/>
        </w:numPr>
      </w:pPr>
      <w:r>
        <w:t>Enhance prototype according to user feedbacks.</w:t>
      </w:r>
    </w:p>
    <w:p w:rsidR="00D628B8" w:rsidRDefault="00D628B8" w:rsidP="007611BB">
      <w:pPr>
        <w:pStyle w:val="ListParagraph"/>
        <w:numPr>
          <w:ilvl w:val="0"/>
          <w:numId w:val="3"/>
        </w:numPr>
      </w:pPr>
      <w:r>
        <w:t xml:space="preserve">Submit all the project deliverables with in the dead line.  </w:t>
      </w:r>
    </w:p>
    <w:p w:rsidR="005D6F9D" w:rsidRDefault="005D6F9D" w:rsidP="005D6F9D">
      <w:pPr>
        <w:pStyle w:val="Heading2"/>
      </w:pPr>
      <w:r>
        <w:t xml:space="preserve">FEATURE OF PROTTYPE </w:t>
      </w:r>
    </w:p>
    <w:p w:rsidR="005D6F9D" w:rsidRDefault="005D6F9D" w:rsidP="005D6F9D">
      <w:pPr>
        <w:pStyle w:val="ListParagraph"/>
        <w:numPr>
          <w:ilvl w:val="0"/>
          <w:numId w:val="4"/>
        </w:numPr>
      </w:pPr>
      <w:r w:rsidRPr="00717826">
        <w:t>Plugin data source or data set</w:t>
      </w:r>
    </w:p>
    <w:p w:rsidR="005D6F9D" w:rsidRDefault="005D6F9D" w:rsidP="005D6F9D">
      <w:pPr>
        <w:pStyle w:val="ListParagraph"/>
      </w:pPr>
      <w:r w:rsidRPr="00717826">
        <w:t>The application is able to plug in different data sources with pre-defined data format to analysis, and produce the appropriate result.</w:t>
      </w:r>
      <w:r>
        <w:t xml:space="preserve"> </w:t>
      </w:r>
    </w:p>
    <w:p w:rsidR="005D6F9D" w:rsidRPr="00717826" w:rsidRDefault="005D6F9D" w:rsidP="005D6F9D">
      <w:pPr>
        <w:pStyle w:val="ListParagraph"/>
      </w:pPr>
    </w:p>
    <w:p w:rsidR="005D6F9D" w:rsidRDefault="005D6F9D" w:rsidP="005D6F9D">
      <w:pPr>
        <w:pStyle w:val="ListParagraph"/>
        <w:numPr>
          <w:ilvl w:val="0"/>
          <w:numId w:val="4"/>
        </w:numPr>
      </w:pPr>
      <w:r w:rsidRPr="00717826">
        <w:t>Implemented algorithms found from the research</w:t>
      </w:r>
    </w:p>
    <w:p w:rsidR="005D6F9D" w:rsidRDefault="005D6F9D" w:rsidP="005D6F9D">
      <w:pPr>
        <w:pStyle w:val="ListParagraph"/>
      </w:pPr>
      <w:r>
        <w:t xml:space="preserve">The best approach which found from the research, implement the application with appropriate libraries and custom logic to develop the business logic of the application. </w:t>
      </w:r>
    </w:p>
    <w:p w:rsidR="005D6F9D" w:rsidRPr="00717826" w:rsidRDefault="005D6F9D" w:rsidP="005D6F9D">
      <w:pPr>
        <w:pStyle w:val="ListParagraph"/>
        <w:ind w:left="1080"/>
      </w:pPr>
    </w:p>
    <w:p w:rsidR="005D6F9D" w:rsidRDefault="005D6F9D" w:rsidP="005D6F9D">
      <w:pPr>
        <w:pStyle w:val="ListParagraph"/>
        <w:numPr>
          <w:ilvl w:val="0"/>
          <w:numId w:val="4"/>
        </w:numPr>
      </w:pPr>
      <w:r>
        <w:t>User Interface</w:t>
      </w:r>
      <w:r w:rsidRPr="00717826">
        <w:t xml:space="preserve"> for display result in understanding manner</w:t>
      </w:r>
    </w:p>
    <w:p w:rsidR="005D6F9D" w:rsidRDefault="005D6F9D" w:rsidP="005D6F9D">
      <w:pPr>
        <w:pStyle w:val="ListParagraph"/>
      </w:pPr>
      <w:r>
        <w:t>Eliminate complexity in the process of analyzing data, change threshold in algorithm and easily understand the test result etc. Design simple user interface to understand the process of the analysis and plugin data sources. User will be able to understand process of the application without much hassle.</w:t>
      </w:r>
    </w:p>
    <w:p w:rsidR="009A2621" w:rsidRDefault="009A2621" w:rsidP="005D6F9D">
      <w:pPr>
        <w:pStyle w:val="ListParagraph"/>
      </w:pPr>
    </w:p>
    <w:p w:rsidR="009A2621" w:rsidRDefault="009A2621" w:rsidP="00D436BE">
      <w:bookmarkStart w:id="1" w:name="_Toc400570949"/>
      <w:r>
        <w:rPr>
          <w:noProof/>
        </w:rPr>
        <w:lastRenderedPageBreak/>
        <w:drawing>
          <wp:inline distT="0" distB="0" distL="0" distR="0" wp14:anchorId="0FAE1452" wp14:editId="244E496F">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1"/>
    </w:p>
    <w:p w:rsidR="009A2621" w:rsidRPr="00D436BE" w:rsidRDefault="009A2621" w:rsidP="00D436BE">
      <w:pPr>
        <w:jc w:val="center"/>
        <w:rPr>
          <w:b/>
        </w:rPr>
      </w:pPr>
      <w:bookmarkStart w:id="2" w:name="_Toc400525130"/>
      <w:r w:rsidRPr="00D436BE">
        <w:rPr>
          <w:b/>
        </w:rPr>
        <w:t xml:space="preserve">Figure </w:t>
      </w:r>
      <w:r w:rsidR="00195139" w:rsidRPr="00D436BE">
        <w:rPr>
          <w:b/>
        </w:rPr>
        <w:fldChar w:fldCharType="begin"/>
      </w:r>
      <w:r w:rsidR="00195139" w:rsidRPr="00D436BE">
        <w:rPr>
          <w:b/>
        </w:rPr>
        <w:instrText xml:space="preserve"> SEQ Figure \* ARABIC </w:instrText>
      </w:r>
      <w:r w:rsidR="00195139" w:rsidRPr="00D436BE">
        <w:rPr>
          <w:b/>
        </w:rPr>
        <w:fldChar w:fldCharType="separate"/>
      </w:r>
      <w:r w:rsidR="00B5673D">
        <w:rPr>
          <w:b/>
          <w:noProof/>
        </w:rPr>
        <w:t>1</w:t>
      </w:r>
      <w:r w:rsidR="00195139" w:rsidRPr="00D436BE">
        <w:rPr>
          <w:b/>
          <w:noProof/>
        </w:rPr>
        <w:fldChar w:fldCharType="end"/>
      </w:r>
      <w:r w:rsidRPr="00D436BE">
        <w:rPr>
          <w:b/>
        </w:rPr>
        <w:t xml:space="preserve"> High level view of the I</w:t>
      </w:r>
      <w:bookmarkEnd w:id="2"/>
      <w:r w:rsidR="00D436BE" w:rsidRPr="00D436BE">
        <w:rPr>
          <w:b/>
        </w:rPr>
        <w:t>DExplorer</w:t>
      </w:r>
    </w:p>
    <w:p w:rsidR="009A2621" w:rsidRDefault="009A2621" w:rsidP="00072D26">
      <w:r w:rsidRPr="008D3BF9">
        <w:rPr>
          <w:noProof/>
        </w:rPr>
        <mc:AlternateContent>
          <mc:Choice Requires="wpg">
            <w:drawing>
              <wp:anchor distT="0" distB="0" distL="114300" distR="114300" simplePos="0" relativeHeight="251659264" behindDoc="0" locked="0" layoutInCell="1" allowOverlap="1" wp14:anchorId="6A63F147" wp14:editId="172C1559">
                <wp:simplePos x="0" y="0"/>
                <wp:positionH relativeFrom="column">
                  <wp:posOffset>1881964</wp:posOffset>
                </wp:positionH>
                <wp:positionV relativeFrom="paragraph">
                  <wp:posOffset>626672</wp:posOffset>
                </wp:positionV>
                <wp:extent cx="1808740" cy="4157330"/>
                <wp:effectExtent l="0" t="0" r="20320" b="15240"/>
                <wp:wrapNone/>
                <wp:docPr id="19" name="Group 19"/>
                <wp:cNvGraphicFramePr/>
                <a:graphic xmlns:a="http://schemas.openxmlformats.org/drawingml/2006/main">
                  <a:graphicData uri="http://schemas.microsoft.com/office/word/2010/wordprocessingGroup">
                    <wpg:wgp>
                      <wpg:cNvGrpSpPr/>
                      <wpg:grpSpPr>
                        <a:xfrm>
                          <a:off x="0" y="0"/>
                          <a:ext cx="1808740" cy="4157330"/>
                          <a:chOff x="0" y="-66675"/>
                          <a:chExt cx="1724025" cy="4667250"/>
                        </a:xfrm>
                      </wpg:grpSpPr>
                      <wps:wsp>
                        <wps:cNvPr id="5" name="Rectangle 5"/>
                        <wps:cNvSpPr/>
                        <wps:spPr>
                          <a:xfrm>
                            <a:off x="0" y="-66675"/>
                            <a:ext cx="1657350" cy="695325"/>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072D26">
                              <w:pPr>
                                <w:jc w:val="center"/>
                              </w:pPr>
                              <w:r>
                                <w:t>Gene Data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rot="5400000">
                            <a:off x="581025" y="885825"/>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150" y="13049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9A2621">
                              <w:pPr>
                                <w:jc w:val="center"/>
                              </w:pPr>
                              <w: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150" y="26003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9A2621">
                              <w:pPr>
                                <w:jc w:val="center"/>
                              </w:pPr>
                              <w:r>
                                <w:t>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5400000">
                            <a:off x="581025" y="21717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23825" y="3905250"/>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9A2621">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581025" y="34671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48.2pt;margin-top:49.35pt;width:142.4pt;height:327.35pt;z-index:251659264;mso-width-relative:margin;mso-height-relative:margin" coordorigin=",-666" coordsize="17240,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">
                <v:rect id="Rectangle 5" o:spid="_x0000_s1027" style="position:absolute;top:-666;width:16573;height:6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4B47FC" w:rsidRDefault="004B47FC" w:rsidP="00072D26">
                        <w:pPr>
                          <w:jc w:val="center"/>
                        </w:pPr>
                        <w:r>
                          <w:t>Gene Data sour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8" type="#_x0000_t13" style="position:absolute;left:5810;top:8858;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1sMMA&#10;AADaAAAADwAAAGRycy9kb3ducmV2LnhtbESPQWvCQBSE7wX/w/KE3nQTD6Kpq5SipIcgNLb0+sw+&#10;k2D2bdzdavrvu4LQ4zAz3zCrzWA6cSXnW8sK0mkCgriyuuVawedhN1mA8AFZY2eZFPySh8169LTC&#10;TNsbf9C1DLWIEPYZKmhC6DMpfdWQQT+1PXH0TtYZDFG6WmqHtwg3nZwlyVwabDkuNNjTW0PVufwx&#10;Cjh1Mh+WhbP2a2/y/nI+fhdbpZ7Hw+sLiEBD+A8/2u9awRzuV+IN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1sMMAAADaAAAADwAAAAAAAAAAAAAAAACYAgAAZHJzL2Rv&#10;d25yZXYueG1sUEsFBgAAAAAEAAQA9QAAAIgDAAAAAA==&#10;" adj="16408" fillcolor="black [3200]" strokecolor="black [1600]" strokeweight="2pt"/>
                <v:rect id="Rectangle 9" o:spid="_x0000_s1029" style="position:absolute;left:571;top:13049;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4B47FC" w:rsidRDefault="004B47FC" w:rsidP="009A2621">
                        <w:pPr>
                          <w:jc w:val="center"/>
                        </w:pPr>
                        <w:r>
                          <w:t>Feature Extraction</w:t>
                        </w:r>
                      </w:p>
                    </w:txbxContent>
                  </v:textbox>
                </v:rect>
                <v:rect id="Rectangle 15" o:spid="_x0000_s1030" style="position:absolute;left:571;top:26003;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4B47FC" w:rsidRDefault="004B47FC" w:rsidP="009A2621">
                        <w:pPr>
                          <w:jc w:val="center"/>
                        </w:pPr>
                        <w:r>
                          <w:t>Classifier</w:t>
                        </w:r>
                      </w:p>
                    </w:txbxContent>
                  </v:textbox>
                </v:rect>
                <v:shape id="Right Arrow 16" o:spid="_x0000_s1031" type="#_x0000_t13" style="position:absolute;left:5810;top:21717;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ZbMAA&#10;AADbAAAADwAAAGRycy9kb3ducmV2LnhtbERPS4vCMBC+C/6HMIK3beoeZLcaRcRFD7LgC69jM7bF&#10;ZlKTqPXfm4UFb/PxPWc8bU0t7uR8ZVnBIElBEOdWV1wo2O9+Pr5A+ICssbZMCp7kYTrpdsaYafvg&#10;Dd23oRAxhH2GCsoQmkxKn5dk0Ce2IY7c2TqDIUJXSO3wEcNNLT/TdCgNVhwbSmxoXlJ+2d6MAh44&#10;uWy/187aw69ZNtfL6bheKNXvtbMRiEBteIv/3Ssd5w/h75d4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EZbMAAAADbAAAADwAAAAAAAAAAAAAAAACYAgAAZHJzL2Rvd25y&#10;ZXYueG1sUEsFBgAAAAAEAAQA9QAAAIUDAAAAAA==&#10;" adj="16408" fillcolor="black [3200]" strokecolor="black [1600]" strokeweight="2pt"/>
                <v:rect id="Rectangle 17" o:spid="_x0000_s1032" style="position:absolute;left:1238;top:39052;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4B47FC" w:rsidRDefault="004B47FC" w:rsidP="009A2621">
                        <w:pPr>
                          <w:jc w:val="center"/>
                        </w:pPr>
                        <w:r>
                          <w:t>Prediction</w:t>
                        </w:r>
                      </w:p>
                    </w:txbxContent>
                  </v:textbox>
                </v:rect>
                <v:shape id="Right Arrow 18" o:spid="_x0000_s1033" type="#_x0000_t13" style="position:absolute;left:5810;top:34671;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IohcQA&#10;AADbAAAADwAAAGRycy9kb3ducmV2LnhtbESPQW/CMAyF70j7D5En7QYpHCboSKtpGmIHhARs2tVr&#10;vLaicbokg/Lv8QGJm633/N7nZTm4Tp0oxNazgekkA0VcedtybeDzsBrPQcWEbLHzTAYuFKEsHkZL&#10;zK0/845O+1QrCeGYo4EmpT7XOlYNOYwT3xOL9uuDwyRrqLUNeJZw1+lZlj1rhy1LQ4M9vTVUHff/&#10;zgBPg14Pi03w/mvr1v3f8ed7827M0+Pw+gIq0ZDu5tv1hxV8gZVfZABd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KIXEAAAA2wAAAA8AAAAAAAAAAAAAAAAAmAIAAGRycy9k&#10;b3ducmV2LnhtbFBLBQYAAAAABAAEAPUAAACJAwAAAAA=&#10;" adj="16408" fillcolor="black [3200]" strokecolor="black [1600]" strokeweight="2pt"/>
              </v:group>
            </w:pict>
          </mc:Fallback>
        </mc:AlternateContent>
      </w:r>
      <w:r w:rsidRPr="008D3BF9">
        <w:t xml:space="preserve">The following illustration shows </w:t>
      </w:r>
      <w:r w:rsidR="00D436BE">
        <w:t>the usage</w:t>
      </w:r>
      <w:r w:rsidRPr="008D3BF9">
        <w:t xml:space="preserve"> of different features of the Identify inherited diseases based on DNA system.</w:t>
      </w:r>
    </w:p>
    <w:p w:rsidR="009A2621" w:rsidRDefault="009A2621" w:rsidP="009A2621"/>
    <w:p w:rsidR="009A2621" w:rsidRPr="009A2621" w:rsidRDefault="009A2621" w:rsidP="009A2621"/>
    <w:p w:rsidR="009A2621" w:rsidRDefault="009A2621" w:rsidP="005D6F9D"/>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Default="00072D26" w:rsidP="009A2621">
      <w:pPr>
        <w:tabs>
          <w:tab w:val="left" w:pos="6075"/>
        </w:tabs>
      </w:pPr>
      <w:r>
        <w:rPr>
          <w:noProof/>
        </w:rPr>
        <mc:AlternateContent>
          <mc:Choice Requires="wps">
            <w:drawing>
              <wp:anchor distT="0" distB="0" distL="114300" distR="114300" simplePos="0" relativeHeight="251687936" behindDoc="0" locked="0" layoutInCell="1" allowOverlap="1" wp14:anchorId="113BC808" wp14:editId="3D75A66F">
                <wp:simplePos x="0" y="0"/>
                <wp:positionH relativeFrom="column">
                  <wp:posOffset>1424763</wp:posOffset>
                </wp:positionH>
                <wp:positionV relativeFrom="paragraph">
                  <wp:posOffset>289885</wp:posOffset>
                </wp:positionV>
                <wp:extent cx="3359888" cy="63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359888" cy="635"/>
                        </a:xfrm>
                        <a:prstGeom prst="rect">
                          <a:avLst/>
                        </a:prstGeom>
                        <a:solidFill>
                          <a:prstClr val="white"/>
                        </a:solidFill>
                        <a:ln>
                          <a:noFill/>
                        </a:ln>
                        <a:effectLst/>
                      </wps:spPr>
                      <wps:txbx>
                        <w:txbxContent>
                          <w:p w:rsidR="004B47FC" w:rsidRPr="00072D26" w:rsidRDefault="004B47FC"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sidR="00B5673D">
                              <w:rPr>
                                <w:b/>
                                <w:noProof/>
                              </w:rPr>
                              <w:t>2</w:t>
                            </w:r>
                            <w:r w:rsidRPr="00072D26">
                              <w:rPr>
                                <w:b/>
                              </w:rPr>
                              <w:fldChar w:fldCharType="end"/>
                            </w:r>
                            <w:r w:rsidRPr="00072D26">
                              <w:rPr>
                                <w:b/>
                              </w:rPr>
                              <w:t>: Application Flow of the IDExplor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3" o:spid="_x0000_s1034" type="#_x0000_t202" style="position:absolute;left:0;text-align:left;margin-left:112.2pt;margin-top:22.85pt;width:264.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" stroked="f">
                <v:textbox style="mso-fit-shape-to-text:t" inset="0,0,0,0">
                  <w:txbxContent>
                    <w:p w:rsidR="004B47FC" w:rsidRPr="00072D26" w:rsidRDefault="004B47FC"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sidR="00B5673D">
                        <w:rPr>
                          <w:b/>
                          <w:noProof/>
                        </w:rPr>
                        <w:t>2</w:t>
                      </w:r>
                      <w:r w:rsidRPr="00072D26">
                        <w:rPr>
                          <w:b/>
                        </w:rPr>
                        <w:fldChar w:fldCharType="end"/>
                      </w:r>
                      <w:r w:rsidRPr="00072D26">
                        <w:rPr>
                          <w:b/>
                        </w:rPr>
                        <w:t>: Application Flow of the IDExplorer</w:t>
                      </w:r>
                    </w:p>
                  </w:txbxContent>
                </v:textbox>
              </v:shape>
            </w:pict>
          </mc:Fallback>
        </mc:AlternateContent>
      </w:r>
      <w:r w:rsidR="009A2621">
        <w:tab/>
      </w:r>
    </w:p>
    <w:p w:rsidR="005C41C3" w:rsidRDefault="005C41C3" w:rsidP="005C41C3">
      <w:pPr>
        <w:pStyle w:val="Heading2"/>
      </w:pPr>
      <w:bookmarkStart w:id="3" w:name="_Toc335227284"/>
      <w:bookmarkStart w:id="4" w:name="_Toc400570951"/>
      <w:r w:rsidRPr="005C41C3">
        <w:lastRenderedPageBreak/>
        <w:t>PROJECT DELIVERABLES</w:t>
      </w:r>
    </w:p>
    <w:p w:rsidR="00655EAC" w:rsidRDefault="00655EAC" w:rsidP="00655EAC">
      <w:pPr>
        <w:pStyle w:val="ListParagraph"/>
        <w:numPr>
          <w:ilvl w:val="0"/>
          <w:numId w:val="4"/>
        </w:numPr>
      </w:pPr>
      <w:r>
        <w:t>Terms of Reference</w:t>
      </w:r>
    </w:p>
    <w:p w:rsidR="00655EAC" w:rsidRDefault="00655EAC" w:rsidP="00655EAC">
      <w:pPr>
        <w:pStyle w:val="ListParagraph"/>
      </w:pPr>
      <w:r>
        <w:t>Term of Reference report includes initial project idea. It is clearly state project background, aim, objectives, project deliverables, features of prototype, and activity schedule.</w:t>
      </w:r>
    </w:p>
    <w:p w:rsidR="00D35357" w:rsidRDefault="00D35357" w:rsidP="00655EAC">
      <w:pPr>
        <w:pStyle w:val="ListParagraph"/>
      </w:pPr>
    </w:p>
    <w:p w:rsidR="00D35357" w:rsidRDefault="00655EAC" w:rsidP="00655EAC">
      <w:pPr>
        <w:pStyle w:val="ListParagraph"/>
        <w:numPr>
          <w:ilvl w:val="0"/>
          <w:numId w:val="4"/>
        </w:numPr>
      </w:pPr>
      <w:r>
        <w:t>Literature Review Document</w:t>
      </w:r>
    </w:p>
    <w:p w:rsidR="00655EAC" w:rsidRDefault="00655EAC" w:rsidP="00D35357">
      <w:pPr>
        <w:pStyle w:val="ListParagraph"/>
      </w:pPr>
      <w:r>
        <w:t>Literature Review report discuss, and evaluates past work which other researchers work carried out during their researches.</w:t>
      </w:r>
    </w:p>
    <w:p w:rsidR="00F3303D" w:rsidRDefault="00F3303D" w:rsidP="00D35357">
      <w:pPr>
        <w:pStyle w:val="ListParagraph"/>
      </w:pPr>
    </w:p>
    <w:p w:rsidR="00F3303D" w:rsidRDefault="00655EAC" w:rsidP="00655EAC">
      <w:pPr>
        <w:pStyle w:val="ListParagraph"/>
        <w:numPr>
          <w:ilvl w:val="0"/>
          <w:numId w:val="4"/>
        </w:numPr>
      </w:pPr>
      <w:r>
        <w:t>Requirement Specification Document</w:t>
      </w:r>
      <w:r w:rsidR="00F3303D">
        <w:t xml:space="preserve"> </w:t>
      </w:r>
    </w:p>
    <w:p w:rsidR="00655EAC" w:rsidRDefault="00655EAC" w:rsidP="003A0047">
      <w:pPr>
        <w:pStyle w:val="ListParagraph"/>
      </w:pPr>
      <w:r>
        <w:t xml:space="preserve">Requirement Specification document is a description of what a system should do. It contains functional and nonfunctional requirements need to develop the prototype. </w:t>
      </w:r>
    </w:p>
    <w:p w:rsidR="003A0047" w:rsidRDefault="003A0047" w:rsidP="003A0047">
      <w:pPr>
        <w:pStyle w:val="ListParagraph"/>
      </w:pPr>
    </w:p>
    <w:p w:rsidR="003A0047" w:rsidRDefault="00655EAC" w:rsidP="00655EAC">
      <w:pPr>
        <w:pStyle w:val="ListParagraph"/>
        <w:numPr>
          <w:ilvl w:val="0"/>
          <w:numId w:val="4"/>
        </w:numPr>
      </w:pPr>
      <w:r>
        <w:t>Design Specification</w:t>
      </w:r>
      <w:r w:rsidR="003A0047">
        <w:t xml:space="preserve"> </w:t>
      </w:r>
    </w:p>
    <w:p w:rsidR="00655EAC" w:rsidRDefault="00655EAC" w:rsidP="00E31602">
      <w:pPr>
        <w:pStyle w:val="ListParagraph"/>
      </w:pPr>
      <w:r>
        <w:t>Design Specification is an illustration of high level view of the project architecture</w:t>
      </w:r>
    </w:p>
    <w:p w:rsidR="00E31602" w:rsidRDefault="00E31602" w:rsidP="00E31602">
      <w:pPr>
        <w:pStyle w:val="ListParagraph"/>
      </w:pPr>
    </w:p>
    <w:p w:rsidR="00E31602" w:rsidRDefault="00655EAC" w:rsidP="00655EAC">
      <w:pPr>
        <w:pStyle w:val="ListParagraph"/>
        <w:numPr>
          <w:ilvl w:val="0"/>
          <w:numId w:val="4"/>
        </w:numPr>
      </w:pPr>
      <w:r>
        <w:t>Prototype</w:t>
      </w:r>
      <w:r w:rsidR="00E31602">
        <w:t xml:space="preserve"> </w:t>
      </w:r>
    </w:p>
    <w:p w:rsidR="00655EAC" w:rsidRDefault="00655EAC" w:rsidP="00721C5B">
      <w:pPr>
        <w:pStyle w:val="ListParagraph"/>
      </w:pPr>
      <w:r>
        <w:t>Prototype is an incomplete version of proposed solution which has only basic features are implemented. This is used to get feedback from users.</w:t>
      </w:r>
    </w:p>
    <w:p w:rsidR="00721C5B" w:rsidRDefault="00721C5B" w:rsidP="00721C5B">
      <w:pPr>
        <w:pStyle w:val="ListParagraph"/>
      </w:pPr>
    </w:p>
    <w:p w:rsidR="00721C5B" w:rsidRDefault="00655EAC" w:rsidP="00655EAC">
      <w:pPr>
        <w:pStyle w:val="ListParagraph"/>
        <w:numPr>
          <w:ilvl w:val="0"/>
          <w:numId w:val="4"/>
        </w:numPr>
      </w:pPr>
      <w:r>
        <w:t>Prototype Report</w:t>
      </w:r>
      <w:r w:rsidR="00721C5B">
        <w:t xml:space="preserve"> </w:t>
      </w:r>
    </w:p>
    <w:p w:rsidR="00655EAC" w:rsidRDefault="00655EAC" w:rsidP="00913AB3">
      <w:pPr>
        <w:pStyle w:val="ListParagraph"/>
      </w:pPr>
      <w:r>
        <w:t>Prototype Report explains detailed information of functionality of the prototype.</w:t>
      </w:r>
    </w:p>
    <w:p w:rsidR="00913AB3" w:rsidRDefault="00913AB3" w:rsidP="00913AB3">
      <w:pPr>
        <w:pStyle w:val="ListParagraph"/>
      </w:pPr>
    </w:p>
    <w:p w:rsidR="00913AB3" w:rsidRDefault="00655EAC" w:rsidP="00655EAC">
      <w:pPr>
        <w:pStyle w:val="ListParagraph"/>
        <w:numPr>
          <w:ilvl w:val="0"/>
          <w:numId w:val="4"/>
        </w:numPr>
      </w:pPr>
      <w:r>
        <w:t>Test Report</w:t>
      </w:r>
      <w:r w:rsidR="00913AB3">
        <w:t xml:space="preserve"> </w:t>
      </w:r>
    </w:p>
    <w:p w:rsidR="00655EAC" w:rsidRDefault="00655EAC" w:rsidP="00D45DD3">
      <w:pPr>
        <w:pStyle w:val="ListParagraph"/>
      </w:pPr>
      <w:r>
        <w:t>Test Report is a report which prototype application is working properly on given inputs. Also includes verification and validation of the basic functionalities.</w:t>
      </w:r>
    </w:p>
    <w:p w:rsidR="00D45DD3" w:rsidRDefault="00D45DD3" w:rsidP="00D45DD3">
      <w:pPr>
        <w:pStyle w:val="ListParagraph"/>
      </w:pPr>
    </w:p>
    <w:p w:rsidR="00D45DD3" w:rsidRDefault="00655EAC" w:rsidP="00655EAC">
      <w:pPr>
        <w:pStyle w:val="ListParagraph"/>
        <w:numPr>
          <w:ilvl w:val="0"/>
          <w:numId w:val="4"/>
        </w:numPr>
      </w:pPr>
      <w:r>
        <w:t>Interim Report</w:t>
      </w:r>
      <w:r w:rsidR="00D45DD3">
        <w:t xml:space="preserve"> </w:t>
      </w:r>
    </w:p>
    <w:p w:rsidR="00655EAC" w:rsidRDefault="00655EAC" w:rsidP="00D45DD3">
      <w:pPr>
        <w:pStyle w:val="ListParagraph"/>
      </w:pPr>
      <w:r>
        <w:t>Interim Report analyses how the project is proceeding. The progress of the research and what are the problems encountered, and how project will proceed forward.</w:t>
      </w:r>
    </w:p>
    <w:p w:rsidR="006A623F" w:rsidRDefault="006A623F" w:rsidP="00D45DD3">
      <w:pPr>
        <w:pStyle w:val="ListParagraph"/>
      </w:pPr>
    </w:p>
    <w:p w:rsidR="006A623F" w:rsidRDefault="006A623F" w:rsidP="00D45DD3">
      <w:pPr>
        <w:pStyle w:val="ListParagraph"/>
      </w:pPr>
    </w:p>
    <w:p w:rsidR="00415A50" w:rsidRDefault="00655EAC" w:rsidP="00655EAC">
      <w:pPr>
        <w:pStyle w:val="ListParagraph"/>
        <w:numPr>
          <w:ilvl w:val="0"/>
          <w:numId w:val="4"/>
        </w:numPr>
      </w:pPr>
      <w:r>
        <w:lastRenderedPageBreak/>
        <w:t>Final Report</w:t>
      </w:r>
      <w:r w:rsidR="00415A50">
        <w:t xml:space="preserve"> </w:t>
      </w:r>
    </w:p>
    <w:p w:rsidR="00655EAC" w:rsidRPr="00655EAC" w:rsidRDefault="00655EAC" w:rsidP="00415A50">
      <w:pPr>
        <w:pStyle w:val="ListParagraph"/>
      </w:pPr>
      <w:r>
        <w:t>Final Report consists of all the tasks and documents carried out during the project milestones.</w:t>
      </w:r>
    </w:p>
    <w:p w:rsidR="009A2621" w:rsidRDefault="009A2621" w:rsidP="006778C1">
      <w:pPr>
        <w:pStyle w:val="Heading2"/>
      </w:pPr>
      <w:r w:rsidRPr="006778C1">
        <w:t>R</w:t>
      </w:r>
      <w:bookmarkEnd w:id="3"/>
      <w:bookmarkEnd w:id="4"/>
      <w:r w:rsidR="006778C1">
        <w:t xml:space="preserve">ESOURCE REQUIREMENT </w:t>
      </w:r>
    </w:p>
    <w:p w:rsidR="006778C1" w:rsidRDefault="006778C1" w:rsidP="006778C1">
      <w:pPr>
        <w:pStyle w:val="Heading3"/>
      </w:pPr>
      <w:r>
        <w:t>SOFTWARE REQUIREMENTS</w:t>
      </w:r>
    </w:p>
    <w:p w:rsidR="006778C1" w:rsidRDefault="006778C1" w:rsidP="006778C1">
      <w:pPr>
        <w:pStyle w:val="ListParagraph"/>
        <w:numPr>
          <w:ilvl w:val="0"/>
          <w:numId w:val="4"/>
        </w:numPr>
      </w:pPr>
      <w:r>
        <w:t xml:space="preserve">MATLAB or Octave </w:t>
      </w:r>
    </w:p>
    <w:p w:rsidR="006778C1" w:rsidRDefault="006778C1" w:rsidP="006778C1">
      <w:pPr>
        <w:pStyle w:val="ListParagraph"/>
      </w:pPr>
      <w:r>
        <w:t xml:space="preserve">These are high level languages for prototyping purpose and data visualization. The MATLAB has tool called “BIONIFOMATIC”, it gives more features to analysis gene sequencing and prototype bioinformatics related researches. </w:t>
      </w:r>
    </w:p>
    <w:p w:rsidR="006778C1" w:rsidRDefault="006778C1" w:rsidP="006778C1">
      <w:pPr>
        <w:pStyle w:val="ListParagraph"/>
        <w:numPr>
          <w:ilvl w:val="0"/>
          <w:numId w:val="4"/>
        </w:numPr>
      </w:pPr>
      <w:r>
        <w:t>R software</w:t>
      </w:r>
    </w:p>
    <w:p w:rsidR="006778C1" w:rsidRDefault="006778C1" w:rsidP="006778C1">
      <w:pPr>
        <w:pStyle w:val="ListParagraph"/>
      </w:pPr>
      <w:r>
        <w:t>Statistical data analysis software for calculate statistic of the data sources.</w:t>
      </w:r>
    </w:p>
    <w:p w:rsidR="006778C1" w:rsidRPr="006778C1" w:rsidRDefault="006778C1" w:rsidP="006778C1">
      <w:pPr>
        <w:pStyle w:val="ListParagraph"/>
      </w:pPr>
      <w:r>
        <w:t>Ex: - Calculate mean distribution of the given data set.</w:t>
      </w:r>
    </w:p>
    <w:p w:rsidR="006778C1" w:rsidRPr="006778C1" w:rsidRDefault="006778C1" w:rsidP="006778C1">
      <w:pPr>
        <w:pStyle w:val="Heading3"/>
      </w:pPr>
      <w:r>
        <w:t>HARDWARE REQUIREMENTS</w:t>
      </w:r>
    </w:p>
    <w:p w:rsidR="000C4123" w:rsidRDefault="000C4123" w:rsidP="000C4123">
      <w:pPr>
        <w:pStyle w:val="ListParagraph"/>
        <w:numPr>
          <w:ilvl w:val="0"/>
          <w:numId w:val="4"/>
        </w:numPr>
      </w:pPr>
      <w:r>
        <w:t>Dual Core 2.0 GHz CPU</w:t>
      </w:r>
    </w:p>
    <w:p w:rsidR="000C4123" w:rsidRDefault="000C4123" w:rsidP="000C4123">
      <w:pPr>
        <w:pStyle w:val="ListParagraph"/>
        <w:numPr>
          <w:ilvl w:val="0"/>
          <w:numId w:val="4"/>
        </w:numPr>
      </w:pPr>
      <w:r>
        <w:t>2GB DD2 Ram</w:t>
      </w:r>
    </w:p>
    <w:p w:rsidR="000C4123" w:rsidRDefault="000C4123" w:rsidP="000C4123">
      <w:pPr>
        <w:pStyle w:val="ListParagraph"/>
        <w:numPr>
          <w:ilvl w:val="0"/>
          <w:numId w:val="4"/>
        </w:numPr>
      </w:pPr>
      <w:r>
        <w:t>5GB Hard Disk Free Space</w:t>
      </w:r>
    </w:p>
    <w:p w:rsidR="007F1CA8" w:rsidRDefault="000C4123" w:rsidP="007F1CA8">
      <w:pPr>
        <w:pStyle w:val="ListParagraph"/>
        <w:numPr>
          <w:ilvl w:val="0"/>
          <w:numId w:val="4"/>
        </w:numPr>
      </w:pPr>
      <w:r>
        <w:t xml:space="preserve">Intel HD Graphics Card </w:t>
      </w:r>
    </w:p>
    <w:p w:rsidR="009A2621" w:rsidRDefault="000C4123" w:rsidP="000C4123">
      <w:pPr>
        <w:pStyle w:val="ListParagraph"/>
      </w:pPr>
      <w:r>
        <w:t>Note – Above requirements are subject to change</w:t>
      </w:r>
    </w:p>
    <w:p w:rsidR="00AC3F03" w:rsidRDefault="00AC3F03" w:rsidP="00AC3F03">
      <w:pPr>
        <w:pStyle w:val="Heading2"/>
      </w:pPr>
      <w:r>
        <w:t>CHAPTER WALKTHROUGH</w:t>
      </w:r>
    </w:p>
    <w:p w:rsidR="00704BF8" w:rsidRDefault="0026279A" w:rsidP="00704BF8">
      <w:pPr>
        <w:spacing w:after="0"/>
        <w:rPr>
          <w:b/>
        </w:rPr>
      </w:pPr>
      <w:r w:rsidRPr="00837781">
        <w:rPr>
          <w:b/>
        </w:rPr>
        <w:t xml:space="preserve">Chapter 2: </w:t>
      </w:r>
      <w:r w:rsidRPr="00837781">
        <w:rPr>
          <w:b/>
        </w:rPr>
        <w:fldChar w:fldCharType="begin"/>
      </w:r>
      <w:r w:rsidRPr="00837781">
        <w:rPr>
          <w:b/>
        </w:rPr>
        <w:instrText xml:space="preserve"> REF _Ref417510724 \h </w:instrText>
      </w:r>
      <w:r w:rsidR="00837781">
        <w:rPr>
          <w:b/>
        </w:rPr>
        <w:instrText xml:space="preserve"> \* MERGEFORMAT </w:instrText>
      </w:r>
      <w:r w:rsidRPr="00837781">
        <w:rPr>
          <w:b/>
        </w:rPr>
      </w:r>
      <w:r w:rsidRPr="00837781">
        <w:rPr>
          <w:b/>
        </w:rPr>
        <w:fldChar w:fldCharType="separate"/>
      </w:r>
      <w:r w:rsidR="00B5673D" w:rsidRPr="00B5673D">
        <w:rPr>
          <w:b/>
        </w:rPr>
        <w:t>LITERATURE SURVEY</w:t>
      </w:r>
      <w:r w:rsidRPr="00837781">
        <w:rPr>
          <w:b/>
        </w:rPr>
        <w:fldChar w:fldCharType="end"/>
      </w:r>
    </w:p>
    <w:p w:rsidR="00704BF8" w:rsidRPr="00704BF8" w:rsidRDefault="00704BF8" w:rsidP="00704BF8">
      <w:pPr>
        <w:spacing w:after="0"/>
      </w:pPr>
      <w:r>
        <w:t xml:space="preserve">This chapter will discuss about the review of the published literature related to the inherited disease identification problem domain. It will extensively </w:t>
      </w:r>
      <w:r w:rsidR="00BE3889">
        <w:t>describe</w:t>
      </w:r>
      <w:r>
        <w:t xml:space="preserve"> the problem, </w:t>
      </w:r>
      <w:r w:rsidR="00BE3889">
        <w:t>existing</w:t>
      </w:r>
      <w:r>
        <w:t xml:space="preserve"> </w:t>
      </w:r>
      <w:r w:rsidR="00BE3889">
        <w:t>solutions</w:t>
      </w:r>
      <w:r>
        <w:t>,</w:t>
      </w:r>
      <w:r w:rsidR="00BE3889">
        <w:t xml:space="preserve"> approaches, theories along with their benefits and limitations. It would make reader familiar with the state of art disease identification system and the technologies.</w:t>
      </w:r>
    </w:p>
    <w:p w:rsidR="0026279A" w:rsidRDefault="0026279A" w:rsidP="00704BF8">
      <w:pPr>
        <w:spacing w:after="0"/>
        <w:rPr>
          <w:b/>
        </w:rPr>
      </w:pPr>
      <w:r w:rsidRPr="00837781">
        <w:rPr>
          <w:b/>
        </w:rPr>
        <w:t xml:space="preserve">Chapter 3: </w:t>
      </w:r>
      <w:r w:rsidRPr="00837781">
        <w:rPr>
          <w:b/>
        </w:rPr>
        <w:fldChar w:fldCharType="begin"/>
      </w:r>
      <w:r w:rsidRPr="00837781">
        <w:rPr>
          <w:b/>
        </w:rPr>
        <w:instrText xml:space="preserve"> REF _Ref417550014 \h </w:instrText>
      </w:r>
      <w:r w:rsidR="00837781">
        <w:rPr>
          <w:b/>
        </w:rPr>
        <w:instrText xml:space="preserve"> \* MERGEFORMAT </w:instrText>
      </w:r>
      <w:r w:rsidRPr="00837781">
        <w:rPr>
          <w:b/>
        </w:rPr>
      </w:r>
      <w:r w:rsidRPr="00837781">
        <w:rPr>
          <w:b/>
        </w:rPr>
        <w:fldChar w:fldCharType="separate"/>
      </w:r>
      <w:r w:rsidR="00B5673D" w:rsidRPr="00B5673D">
        <w:rPr>
          <w:b/>
        </w:rPr>
        <w:t>REQUIREMENTS ANALYSIS</w:t>
      </w:r>
      <w:r w:rsidRPr="00837781">
        <w:rPr>
          <w:b/>
        </w:rPr>
        <w:fldChar w:fldCharType="end"/>
      </w:r>
    </w:p>
    <w:p w:rsidR="00A86A91" w:rsidRDefault="00A86A91" w:rsidP="00704BF8">
      <w:pPr>
        <w:spacing w:after="0"/>
      </w:pPr>
      <w:r>
        <w:t xml:space="preserve">This chapter will explain how the </w:t>
      </w:r>
      <w:r w:rsidR="000460FC">
        <w:t>requirement analysis process has been carried out for IDExplorer project.</w:t>
      </w:r>
      <w:r w:rsidR="0064248F">
        <w:t xml:space="preserve"> It will explain the functional and non-functional requirements based on gathered requirements from the different requirement elicitation methods. </w:t>
      </w:r>
    </w:p>
    <w:p w:rsidR="00E7620F" w:rsidRDefault="00E7620F" w:rsidP="00704BF8">
      <w:pPr>
        <w:spacing w:after="0"/>
      </w:pPr>
    </w:p>
    <w:p w:rsidR="00E7620F" w:rsidRDefault="00E7620F" w:rsidP="00704BF8">
      <w:pPr>
        <w:spacing w:after="0"/>
      </w:pPr>
    </w:p>
    <w:p w:rsidR="00E7620F" w:rsidRPr="00A86A91" w:rsidRDefault="00E7620F" w:rsidP="00704BF8">
      <w:pPr>
        <w:spacing w:after="0"/>
      </w:pPr>
    </w:p>
    <w:p w:rsidR="0026279A" w:rsidRDefault="0026279A" w:rsidP="00704BF8">
      <w:pPr>
        <w:spacing w:after="0"/>
        <w:rPr>
          <w:b/>
        </w:rPr>
      </w:pPr>
      <w:r w:rsidRPr="00837781">
        <w:rPr>
          <w:b/>
        </w:rPr>
        <w:lastRenderedPageBreak/>
        <w:t xml:space="preserve">Chapter 4: </w:t>
      </w:r>
      <w:r w:rsidRPr="00837781">
        <w:rPr>
          <w:b/>
        </w:rPr>
        <w:fldChar w:fldCharType="begin"/>
      </w:r>
      <w:r w:rsidRPr="00837781">
        <w:rPr>
          <w:b/>
        </w:rPr>
        <w:instrText xml:space="preserve"> REF _Ref417685870 \h </w:instrText>
      </w:r>
      <w:r w:rsidR="00837781">
        <w:rPr>
          <w:b/>
        </w:rPr>
        <w:instrText xml:space="preserve"> \* MERGEFORMAT </w:instrText>
      </w:r>
      <w:r w:rsidRPr="00837781">
        <w:rPr>
          <w:b/>
        </w:rPr>
      </w:r>
      <w:r w:rsidRPr="00837781">
        <w:rPr>
          <w:b/>
        </w:rPr>
        <w:fldChar w:fldCharType="separate"/>
      </w:r>
      <w:r w:rsidR="00B5673D" w:rsidRPr="00B5673D">
        <w:rPr>
          <w:b/>
        </w:rPr>
        <w:t>SYSTEM ARCHITECTURE AND DESIGN</w:t>
      </w:r>
      <w:r w:rsidRPr="00837781">
        <w:rPr>
          <w:b/>
        </w:rPr>
        <w:fldChar w:fldCharType="end"/>
      </w:r>
    </w:p>
    <w:p w:rsidR="00015CB9" w:rsidRPr="00015CB9" w:rsidRDefault="00015CB9" w:rsidP="00704BF8">
      <w:pPr>
        <w:spacing w:after="0"/>
      </w:pPr>
      <w:r>
        <w:t>This chapter will discuss existing design methodologies and specific</w:t>
      </w:r>
      <w:r w:rsidR="00DC4A88">
        <w:t xml:space="preserve"> alternative</w:t>
      </w:r>
      <w:r>
        <w:t xml:space="preserve"> design methodologies choice for IDExplorer system. It further </w:t>
      </w:r>
      <w:r w:rsidR="00DC4A88">
        <w:t>examines</w:t>
      </w:r>
      <w:r>
        <w:t xml:space="preserve"> the </w:t>
      </w:r>
      <w:r w:rsidR="00DC4A88">
        <w:t>design</w:t>
      </w:r>
      <w:r>
        <w:t xml:space="preserve"> of the proposed prototype solution in details.</w:t>
      </w:r>
    </w:p>
    <w:p w:rsidR="0026279A" w:rsidRDefault="0026279A" w:rsidP="00704BF8">
      <w:pPr>
        <w:spacing w:after="0"/>
        <w:rPr>
          <w:b/>
        </w:rPr>
      </w:pPr>
      <w:r w:rsidRPr="00837781">
        <w:rPr>
          <w:b/>
        </w:rPr>
        <w:t xml:space="preserve">Chapter 5: </w:t>
      </w:r>
      <w:r w:rsidRPr="00837781">
        <w:rPr>
          <w:b/>
        </w:rPr>
        <w:fldChar w:fldCharType="begin"/>
      </w:r>
      <w:r w:rsidRPr="00837781">
        <w:rPr>
          <w:b/>
        </w:rPr>
        <w:instrText xml:space="preserve"> REF _Ref417685885 \h </w:instrText>
      </w:r>
      <w:r w:rsidR="00837781">
        <w:rPr>
          <w:b/>
        </w:rPr>
        <w:instrText xml:space="preserve"> \* MERGEFORMAT </w:instrText>
      </w:r>
      <w:r w:rsidRPr="00837781">
        <w:rPr>
          <w:b/>
        </w:rPr>
      </w:r>
      <w:r w:rsidRPr="00837781">
        <w:rPr>
          <w:b/>
        </w:rPr>
        <w:fldChar w:fldCharType="separate"/>
      </w:r>
      <w:r w:rsidR="00B5673D" w:rsidRPr="00B5673D">
        <w:rPr>
          <w:b/>
        </w:rPr>
        <w:t xml:space="preserve">SYSTEM </w:t>
      </w:r>
      <w:r w:rsidRPr="00837781">
        <w:rPr>
          <w:b/>
        </w:rPr>
        <w:fldChar w:fldCharType="end"/>
      </w:r>
    </w:p>
    <w:p w:rsidR="00DC4A88" w:rsidRPr="00DC4A88" w:rsidRDefault="00F32E17" w:rsidP="00704BF8">
      <w:pPr>
        <w:spacing w:after="0"/>
      </w:pPr>
      <w:r>
        <w:t>A deep look into the development steps of the project is given in this chapter. Technology selection on low level implementation is also documented with relevant justification. Screen shots and code segments are provided for easily un</w:t>
      </w:r>
      <w:r w:rsidR="00CD4FC4">
        <w:t>ders</w:t>
      </w:r>
      <w:r w:rsidR="00FF1F0B">
        <w:t>tand</w:t>
      </w:r>
      <w:r>
        <w:t xml:space="preserve"> the implementation of the prototype.  </w:t>
      </w:r>
    </w:p>
    <w:p w:rsidR="0026279A" w:rsidRDefault="0026279A" w:rsidP="00704BF8">
      <w:pPr>
        <w:spacing w:after="0"/>
        <w:rPr>
          <w:b/>
        </w:rPr>
      </w:pPr>
      <w:r w:rsidRPr="00837781">
        <w:rPr>
          <w:b/>
        </w:rPr>
        <w:t xml:space="preserve">Chapter 6: </w:t>
      </w:r>
      <w:r w:rsidRPr="00837781">
        <w:rPr>
          <w:b/>
        </w:rPr>
        <w:fldChar w:fldCharType="begin"/>
      </w:r>
      <w:r w:rsidRPr="00837781">
        <w:rPr>
          <w:b/>
        </w:rPr>
        <w:instrText xml:space="preserve"> REF _Ref417685900 \h </w:instrText>
      </w:r>
      <w:r w:rsidR="00837781">
        <w:rPr>
          <w:b/>
        </w:rPr>
        <w:instrText xml:space="preserve"> \* MERGEFORMAT </w:instrText>
      </w:r>
      <w:r w:rsidRPr="00837781">
        <w:rPr>
          <w:b/>
        </w:rPr>
      </w:r>
      <w:r w:rsidRPr="00837781">
        <w:rPr>
          <w:b/>
        </w:rPr>
        <w:fldChar w:fldCharType="separate"/>
      </w:r>
      <w:r w:rsidR="00B5673D" w:rsidRPr="00B5673D">
        <w:rPr>
          <w:b/>
        </w:rPr>
        <w:t>TESTING AND EVALUATION</w:t>
      </w:r>
      <w:r w:rsidRPr="00837781">
        <w:rPr>
          <w:b/>
        </w:rPr>
        <w:fldChar w:fldCharType="end"/>
      </w:r>
    </w:p>
    <w:p w:rsidR="00C4029B" w:rsidRPr="00C4029B" w:rsidRDefault="00C4029B" w:rsidP="00704BF8">
      <w:pPr>
        <w:spacing w:after="0"/>
      </w:pPr>
      <w:r w:rsidRPr="00C4029B">
        <w:t>This chapter would</w:t>
      </w:r>
      <w:r>
        <w:t xml:space="preserve"> highlight the evaluation process</w:t>
      </w:r>
      <w:r w:rsidRPr="00C4029B">
        <w:t xml:space="preserve"> </w:t>
      </w:r>
      <w:r w:rsidR="00D15A7F">
        <w:t>carried out to measure the success rate of the project. The evaluation techniques, evaluation criteria, details on evaluation audience and the results gathered from the evaluation will be presented.</w:t>
      </w:r>
      <w:r w:rsidR="00EF423D">
        <w:t xml:space="preserve"> </w:t>
      </w:r>
      <w:r w:rsidR="00A654C8">
        <w:t>Also t</w:t>
      </w:r>
      <w:r w:rsidR="00EF423D">
        <w:t xml:space="preserve">he Author critical evaluation will be presented as well. </w:t>
      </w:r>
      <w:r w:rsidR="001C5782">
        <w:t>Comprehensive details of application testing will contain in</w:t>
      </w:r>
      <w:r w:rsidR="00A654C8">
        <w:t xml:space="preserve"> this chapter.</w:t>
      </w:r>
    </w:p>
    <w:p w:rsidR="0026279A" w:rsidRDefault="0026279A" w:rsidP="00704BF8">
      <w:pPr>
        <w:spacing w:after="0"/>
        <w:rPr>
          <w:b/>
        </w:rPr>
      </w:pPr>
      <w:r w:rsidRPr="00837781">
        <w:rPr>
          <w:b/>
        </w:rPr>
        <w:t xml:space="preserve">Chapter 7: </w:t>
      </w:r>
      <w:r w:rsidR="00DF112A" w:rsidRPr="00DF112A">
        <w:rPr>
          <w:b/>
        </w:rPr>
        <w:fldChar w:fldCharType="begin"/>
      </w:r>
      <w:r w:rsidR="00DF112A" w:rsidRPr="00DF112A">
        <w:rPr>
          <w:b/>
        </w:rPr>
        <w:instrText xml:space="preserve"> REF _Ref417760692 \h  \* MERGEFORMAT </w:instrText>
      </w:r>
      <w:r w:rsidR="00DF112A" w:rsidRPr="00DF112A">
        <w:rPr>
          <w:b/>
        </w:rPr>
      </w:r>
      <w:r w:rsidR="00DF112A" w:rsidRPr="00DF112A">
        <w:rPr>
          <w:b/>
        </w:rPr>
        <w:fldChar w:fldCharType="separate"/>
      </w:r>
      <w:r w:rsidR="00B5673D" w:rsidRPr="00B5673D">
        <w:rPr>
          <w:b/>
        </w:rPr>
        <w:t>CONCLUSION</w:t>
      </w:r>
      <w:r w:rsidR="00DF112A" w:rsidRPr="00DF112A">
        <w:rPr>
          <w:b/>
        </w:rPr>
        <w:fldChar w:fldCharType="end"/>
      </w:r>
    </w:p>
    <w:p w:rsidR="00C4029B" w:rsidRPr="008F20EF" w:rsidRDefault="00AC01D0" w:rsidP="00704BF8">
      <w:pPr>
        <w:spacing w:after="0"/>
      </w:pPr>
      <w:r>
        <w:t xml:space="preserve">This chapter will conclude this project. </w:t>
      </w:r>
      <w:r w:rsidR="00BF0D24">
        <w:t xml:space="preserve">It will explain how each milestone was passed and how overcome the encountered problems during the project life cycle. It also concludes with suggestion for further </w:t>
      </w:r>
      <w:r w:rsidR="00B54DF6">
        <w:t xml:space="preserve">enhancements proposed </w:t>
      </w:r>
      <w:r w:rsidR="002E2AEF">
        <w:t>solution</w:t>
      </w:r>
      <w:r w:rsidR="00B54DF6">
        <w:t xml:space="preserve"> which wer</w:t>
      </w:r>
      <w:r w:rsidR="002E2AEF">
        <w:t>e identified during the project life cycle.</w:t>
      </w:r>
    </w:p>
    <w:p w:rsidR="00916DA6" w:rsidRDefault="00916DA6" w:rsidP="004347BD"/>
    <w:p w:rsidR="00C75BF6" w:rsidRDefault="00C75BF6" w:rsidP="004347BD">
      <w:pPr>
        <w:sectPr w:rsidR="00C75BF6" w:rsidSect="00FE7822">
          <w:pgSz w:w="11907" w:h="16839" w:code="9"/>
          <w:pgMar w:top="1440" w:right="1440" w:bottom="1440" w:left="1440" w:header="720" w:footer="720" w:gutter="0"/>
          <w:cols w:space="720"/>
          <w:docGrid w:linePitch="360"/>
        </w:sectPr>
      </w:pPr>
    </w:p>
    <w:p w:rsidR="004347BD" w:rsidRDefault="00916DA6" w:rsidP="00916DA6">
      <w:pPr>
        <w:pStyle w:val="Heading1"/>
      </w:pPr>
      <w:bookmarkStart w:id="5" w:name="_Ref417510724"/>
      <w:r>
        <w:lastRenderedPageBreak/>
        <w:t>LITERATURE SURVEY</w:t>
      </w:r>
      <w:bookmarkEnd w:id="5"/>
    </w:p>
    <w:p w:rsidR="00916DA6" w:rsidRDefault="00F133BC" w:rsidP="00F133BC">
      <w:pPr>
        <w:pStyle w:val="Heading2"/>
      </w:pPr>
      <w:r>
        <w:t>CHAPTER OVERVIEW</w:t>
      </w:r>
    </w:p>
    <w:p w:rsidR="00FB11C1" w:rsidRDefault="00D4221E" w:rsidP="00FB11C1">
      <w:r>
        <w:t xml:space="preserve">The previous chapter discussed the background of the problem domain on the inherited disease identification system and overview of the </w:t>
      </w:r>
      <w:r w:rsidR="006E1445">
        <w:t>project. This</w:t>
      </w:r>
      <w:r>
        <w:t xml:space="preserve"> chapter attempts to document the findings of the literature review conducted on the problem domain. The literature review carried out on existing problem of the already existing system, invented methodologies to tackle the problem, available tools and techniques and similar solutions with advantages and limitations of existing systems. </w:t>
      </w:r>
    </w:p>
    <w:p w:rsidR="00BA4000" w:rsidRDefault="00BA4000" w:rsidP="00BA4000">
      <w:pPr>
        <w:pStyle w:val="Heading2"/>
      </w:pPr>
      <w:r>
        <w:t>FOREWORD</w:t>
      </w:r>
    </w:p>
    <w:p w:rsidR="005C4323" w:rsidRDefault="004A25FF" w:rsidP="005C4323">
      <w:r w:rsidRPr="00A7233D">
        <w:t xml:space="preserve">The diseases are main threat </w:t>
      </w:r>
      <w:r>
        <w:t>to</w:t>
      </w:r>
      <w:r w:rsidRPr="00A7233D">
        <w:t xml:space="preserve"> the human life. Inherit factor acts</w:t>
      </w:r>
      <w:r>
        <w:t xml:space="preserve"> as a</w:t>
      </w:r>
      <w:r w:rsidRPr="00A7233D">
        <w:t xml:space="preserve"> main role of the diseases</w:t>
      </w:r>
      <w:r>
        <w:t xml:space="preserve"> </w:t>
      </w:r>
      <w:r w:rsidRPr="00A7233D">
        <w:t>paradigm. Advancement of technology and science contributes to identify inherited diseases based on DNA. There are various methods introduce</w:t>
      </w:r>
      <w:r>
        <w:t>d</w:t>
      </w:r>
      <w:r w:rsidRPr="00A7233D">
        <w:t xml:space="preserve"> in many researches to identify inherited disease based on genetic variations in DNA sequences </w:t>
      </w:r>
      <w:r w:rsidRPr="00A7233D">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A7233D">
        <w:fldChar w:fldCharType="separate"/>
      </w:r>
      <w:r>
        <w:rPr>
          <w:noProof/>
        </w:rPr>
        <w:t>(</w:t>
      </w:r>
      <w:hyperlink w:anchor="_ENREF_26" w:tooltip="Jiaxin, 2010 #17" w:history="1">
        <w:r w:rsidR="00260D43">
          <w:rPr>
            <w:noProof/>
          </w:rPr>
          <w:t>Jiaxin et al., 2010</w:t>
        </w:r>
      </w:hyperlink>
      <w:r>
        <w:rPr>
          <w:noProof/>
        </w:rPr>
        <w:t>)</w:t>
      </w:r>
      <w:r w:rsidRPr="00A7233D">
        <w:fldChar w:fldCharType="end"/>
      </w:r>
      <w:r w:rsidRPr="00A7233D">
        <w:t xml:space="preserve"> prioritize candidate genes and identify inherited diseases</w:t>
      </w:r>
      <w:r w:rsidRPr="00A7233D">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A7233D">
        <w:fldChar w:fldCharType="separate"/>
      </w:r>
      <w:r>
        <w:rPr>
          <w:noProof/>
        </w:rPr>
        <w:t>(</w:t>
      </w:r>
      <w:hyperlink w:anchor="_ENREF_50" w:tooltip="Xie, 2012 #12" w:history="1">
        <w:r w:rsidR="00260D43">
          <w:rPr>
            <w:noProof/>
          </w:rPr>
          <w:t>Xie et al., 2012</w:t>
        </w:r>
      </w:hyperlink>
      <w:r>
        <w:rPr>
          <w:noProof/>
        </w:rPr>
        <w:t>)</w:t>
      </w:r>
      <w:r w:rsidRPr="00A7233D">
        <w:fldChar w:fldCharType="end"/>
      </w:r>
      <w:r w:rsidRPr="00A7233D">
        <w:t xml:space="preserve"> and Single nucleotide based genetic mapping method for complex diseases</w:t>
      </w:r>
      <w:r w:rsidRPr="00A7233D">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 </w:instrText>
      </w:r>
      <w:r>
        <w:fldChar w:fldCharType="begin">
          <w:fldData xml:space="preserve">PEVuZE5vdGU+PENpdGU+PEF1dGhvcj5EYXd5PC9BdXRob3I+PFllYXI+MjAwODwvWWVhcj48UmVj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</w:fldData>
        </w:fldChar>
      </w:r>
      <w:r>
        <w:instrText xml:space="preserve"> ADDIN EN.CITE.DATA </w:instrText>
      </w:r>
      <w:r>
        <w:fldChar w:fldCharType="end"/>
      </w:r>
      <w:r w:rsidRPr="00A7233D">
        <w:fldChar w:fldCharType="separate"/>
      </w:r>
      <w:r>
        <w:rPr>
          <w:noProof/>
        </w:rPr>
        <w:t>(</w:t>
      </w:r>
      <w:hyperlink w:anchor="_ENREF_11" w:tooltip="Dawy, 2008 #11" w:history="1">
        <w:r w:rsidR="00260D43">
          <w:rPr>
            <w:noProof/>
          </w:rPr>
          <w:t>Dawy et al., 2008</w:t>
        </w:r>
      </w:hyperlink>
      <w:r>
        <w:rPr>
          <w:noProof/>
        </w:rPr>
        <w:t>)</w:t>
      </w:r>
      <w:r w:rsidRPr="00A7233D">
        <w:fldChar w:fldCharType="end"/>
      </w:r>
      <w:r w:rsidR="00D056A9">
        <w:t>.</w:t>
      </w:r>
    </w:p>
    <w:p w:rsidR="00075CE6" w:rsidRPr="00A7233D" w:rsidRDefault="00075CE6" w:rsidP="00075CE6">
      <w:r w:rsidRPr="00A7233D">
        <w:t>It is a challenging task to identify inherited diseases without applying bioinformatics techniques and algorithms</w:t>
      </w:r>
      <w:r w:rsidRPr="00A7233D">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7233D">
        <w:fldChar w:fldCharType="separate"/>
      </w:r>
      <w:r>
        <w:rPr>
          <w:noProof/>
        </w:rPr>
        <w:t>(</w:t>
      </w:r>
      <w:hyperlink w:anchor="_ENREF_47" w:tooltip="Tranchevent, 2010 #44" w:history="1">
        <w:r w:rsidR="00260D43">
          <w:rPr>
            <w:noProof/>
          </w:rPr>
          <w:t>Tranchevent et al., 2010</w:t>
        </w:r>
      </w:hyperlink>
      <w:r>
        <w:rPr>
          <w:noProof/>
        </w:rPr>
        <w:t>)</w:t>
      </w:r>
      <w:r w:rsidRPr="00A7233D">
        <w:fldChar w:fldCharType="end"/>
      </w:r>
      <w:r w:rsidRPr="00A7233D">
        <w:t>.Finding the inherited disease gene from human genome is one of the most major task</w:t>
      </w:r>
      <w:r>
        <w:t>s</w:t>
      </w:r>
      <w:r w:rsidRPr="00A7233D">
        <w:t xml:space="preserve"> in bioinformatics research </w:t>
      </w:r>
      <w:r w:rsidRPr="00A7233D">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A7233D">
        <w:fldChar w:fldCharType="separate"/>
      </w:r>
      <w:r>
        <w:rPr>
          <w:noProof/>
        </w:rPr>
        <w:t>(</w:t>
      </w:r>
      <w:hyperlink w:anchor="_ENREF_51" w:tooltip="Xu, 2006 #16" w:history="1">
        <w:r w:rsidR="00260D43">
          <w:rPr>
            <w:noProof/>
          </w:rPr>
          <w:t>Xu and Li, 2006</w:t>
        </w:r>
      </w:hyperlink>
      <w:r>
        <w:rPr>
          <w:noProof/>
        </w:rPr>
        <w:t>)</w:t>
      </w:r>
      <w:r w:rsidRPr="00A7233D">
        <w:fldChar w:fldCharType="end"/>
      </w:r>
      <w:r w:rsidRPr="00A7233D">
        <w:t>.Data mining techniques in genetic studies are  help</w:t>
      </w:r>
      <w:r>
        <w:t>ful</w:t>
      </w:r>
      <w:r w:rsidRPr="00A7233D">
        <w:t xml:space="preserve"> to</w:t>
      </w:r>
      <w:r>
        <w:t xml:space="preserve"> </w:t>
      </w:r>
      <w:r w:rsidRPr="00A7233D">
        <w:t xml:space="preserve">identify inherited diseases </w:t>
      </w:r>
      <w:r w:rsidRPr="00A7233D">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A7233D">
        <w:fldChar w:fldCharType="separate"/>
      </w:r>
      <w:r>
        <w:rPr>
          <w:noProof/>
        </w:rPr>
        <w:t>(</w:t>
      </w:r>
      <w:hyperlink w:anchor="_ENREF_14" w:tooltip="Fiaschi, 2009 #1" w:history="1">
        <w:r w:rsidR="00260D43">
          <w:rPr>
            <w:noProof/>
          </w:rPr>
          <w:t>Fiaschi et al., 2009</w:t>
        </w:r>
      </w:hyperlink>
      <w:r>
        <w:rPr>
          <w:noProof/>
        </w:rPr>
        <w:t>)</w:t>
      </w:r>
      <w:r w:rsidRPr="00A7233D">
        <w:fldChar w:fldCharType="end"/>
      </w:r>
      <w:r w:rsidRPr="00A7233D">
        <w:t xml:space="preserve">.  </w:t>
      </w:r>
    </w:p>
    <w:p w:rsidR="00075CE6" w:rsidRDefault="00075CE6" w:rsidP="00075CE6">
      <w:r>
        <w:t xml:space="preserve">The review is willing to examine following areas in order to better understanding of the DNA contribution of inherited diseases. </w:t>
      </w:r>
    </w:p>
    <w:p w:rsidR="00075CE6" w:rsidRDefault="00075CE6" w:rsidP="00075CE6">
      <w:pPr>
        <w:pStyle w:val="ListParagraph"/>
        <w:numPr>
          <w:ilvl w:val="0"/>
          <w:numId w:val="22"/>
        </w:numPr>
      </w:pPr>
      <w:r>
        <w:t>Single Nucleotide Polymorphism</w:t>
      </w:r>
      <w:r w:rsidR="00EF24F2">
        <w:t xml:space="preserve"> </w:t>
      </w:r>
      <w:r>
        <w:t>(SNP).</w:t>
      </w:r>
    </w:p>
    <w:p w:rsidR="00075CE6" w:rsidRDefault="00075CE6" w:rsidP="00075CE6">
      <w:pPr>
        <w:pStyle w:val="ListParagraph"/>
        <w:numPr>
          <w:ilvl w:val="0"/>
          <w:numId w:val="22"/>
        </w:numPr>
      </w:pPr>
      <w:r w:rsidRPr="00BD6A7C">
        <w:t>Non-synonymous single nucleotide polymorphisms</w:t>
      </w:r>
      <w:r w:rsidR="007B6373">
        <w:t xml:space="preserve"> </w:t>
      </w:r>
      <w:r w:rsidR="00EF24F2">
        <w:t>(nsSNPs)</w:t>
      </w:r>
      <w:r>
        <w:t>.</w:t>
      </w:r>
    </w:p>
    <w:p w:rsidR="00075CE6" w:rsidRDefault="00075CE6" w:rsidP="00075CE6">
      <w:pPr>
        <w:pStyle w:val="ListParagraph"/>
        <w:numPr>
          <w:ilvl w:val="0"/>
          <w:numId w:val="22"/>
        </w:numPr>
      </w:pPr>
      <w:r>
        <w:t>Gene ontology for inherited genes.</w:t>
      </w:r>
    </w:p>
    <w:p w:rsidR="00075CE6" w:rsidRDefault="00075CE6" w:rsidP="00075CE6">
      <w:pPr>
        <w:pStyle w:val="ListParagraph"/>
        <w:numPr>
          <w:ilvl w:val="0"/>
          <w:numId w:val="22"/>
        </w:numPr>
      </w:pPr>
      <w:r>
        <w:t>Protein-protein interaction network.</w:t>
      </w:r>
    </w:p>
    <w:p w:rsidR="00075CE6" w:rsidRDefault="00075CE6" w:rsidP="00075CE6">
      <w:r>
        <w:t xml:space="preserve"> Evaluation will be discussed through advantages and disadvantages of previous work to find appropriate solution for identify inherited diseases based on DNA system.</w:t>
      </w:r>
    </w:p>
    <w:p w:rsidR="008835AF" w:rsidRDefault="008835AF" w:rsidP="00075CE6"/>
    <w:p w:rsidR="008835AF" w:rsidRDefault="008835AF" w:rsidP="008835AF">
      <w:pPr>
        <w:pStyle w:val="Heading2"/>
      </w:pPr>
      <w:bookmarkStart w:id="6" w:name="_Toc401785163"/>
      <w:bookmarkStart w:id="7" w:name="_Toc401788357"/>
      <w:r>
        <w:lastRenderedPageBreak/>
        <w:t xml:space="preserve">SINGLE NUCLEOTIDE POLYMORPHISM BASED APPROACHES </w:t>
      </w:r>
      <w:bookmarkEnd w:id="6"/>
      <w:bookmarkEnd w:id="7"/>
    </w:p>
    <w:p w:rsidR="008835AF" w:rsidRPr="00785F8E" w:rsidRDefault="008835AF" w:rsidP="008835AF">
      <w:r>
        <w:t>Single Nucleotide Polymorphism</w:t>
      </w:r>
      <w:r w:rsidRPr="00785F8E">
        <w:t xml:space="preserve"> </w:t>
      </w:r>
      <w:r>
        <w:t>(</w:t>
      </w:r>
      <w:r w:rsidRPr="00785F8E">
        <w:t>SNP</w:t>
      </w:r>
      <w:r>
        <w:t>)</w:t>
      </w:r>
      <w:r w:rsidRPr="00785F8E">
        <w:t>s are genetic variants in single bases of DNA sequence</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 xml:space="preserve">. </w:t>
      </w:r>
      <w:r>
        <w:t xml:space="preserve">It has been suggested that </w:t>
      </w:r>
      <w:r w:rsidRPr="00785F8E">
        <w:t>different traditional classification methods and novel data mining techniques are applied to classification problem</w:t>
      </w:r>
      <w:r>
        <w:t xml:space="preserve"> and a</w:t>
      </w:r>
      <w:r w:rsidRPr="00785F8E">
        <w:t>lso explains effective</w:t>
      </w:r>
      <w:r>
        <w:t>ness</w:t>
      </w:r>
      <w:r w:rsidRPr="00785F8E">
        <w:t xml:space="preserve"> of identifying the disease associate with</w:t>
      </w:r>
      <w:r>
        <w:t xml:space="preserve"> </w:t>
      </w:r>
      <w:r w:rsidRPr="00785F8E">
        <w:t>SNPs and performance of the different algorithms.</w:t>
      </w:r>
    </w:p>
    <w:p w:rsidR="008835AF" w:rsidRPr="00785F8E" w:rsidRDefault="008835AF" w:rsidP="008835AF">
      <w:r w:rsidRPr="00785F8E">
        <w:t xml:space="preserve">SNPs in protein coding </w:t>
      </w:r>
      <w:r>
        <w:t xml:space="preserve"> </w:t>
      </w:r>
      <w:r w:rsidRPr="00785F8E">
        <w:t xml:space="preserve"> further categorized </w:t>
      </w:r>
      <w:r>
        <w:t xml:space="preserve">them </w:t>
      </w:r>
      <w:r w:rsidRPr="00785F8E">
        <w:t>into synonymous SNPs whose occur will not alter encoded amino acids and nonsynonymous SNPs(nsSNPs)</w:t>
      </w:r>
      <w:r>
        <w:t xml:space="preserve"> is single base alternations leading alternate to the amino acid sequence of the encoded protein</w: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 </w:instrText>
      </w:r>
      <w:r>
        <w:fldChar w:fldCharType="begin">
          <w:fldData xml:space="preserve">PEVuZE5vdGU+PENpdGU+PEF1dGhvcj5ZYXRlczwvQXV0aG9yPjxZZWFyPjIwMTM8L1llYXI+PFJl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xDaXRlPjxBdXRob3I+SGU8L0F1dGhvcj48WWVhcj4yMDEyPC9ZZWFyPjxSZWNOdW0+NDwv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=
</w:fldData>
        </w:fldChar>
      </w:r>
      <w:r>
        <w:instrText xml:space="preserve"> ADDIN EN.CITE.DATA </w:instrText>
      </w:r>
      <w:r>
        <w:fldChar w:fldCharType="end"/>
      </w:r>
      <w:r>
        <w:fldChar w:fldCharType="separate"/>
      </w:r>
      <w:r>
        <w:rPr>
          <w:noProof/>
        </w:rPr>
        <w:t>(</w:t>
      </w:r>
      <w:hyperlink w:anchor="_ENREF_52" w:tooltip="Yates, 2013 #24" w:history="1">
        <w:r w:rsidR="00260D43">
          <w:rPr>
            <w:noProof/>
          </w:rPr>
          <w:t>Yates and Sternberg, 2013</w:t>
        </w:r>
      </w:hyperlink>
      <w:r>
        <w:rPr>
          <w:noProof/>
        </w:rPr>
        <w:t xml:space="preserve">, </w:t>
      </w:r>
      <w:hyperlink w:anchor="_ENREF_26" w:tooltip="Jiaxin, 2010 #17" w:history="1">
        <w:r w:rsidR="00260D43">
          <w:rPr>
            <w:noProof/>
          </w:rPr>
          <w:t>Jiaxin et al., 2010</w:t>
        </w:r>
      </w:hyperlink>
      <w:r>
        <w:rPr>
          <w:noProof/>
        </w:rPr>
        <w:t xml:space="preserve">, </w:t>
      </w:r>
      <w:hyperlink w:anchor="_ENREF_21" w:tooltip="He, 2012 #4" w:history="1">
        <w:r w:rsidR="00260D43">
          <w:rPr>
            <w:noProof/>
          </w:rPr>
          <w:t>He and Jiang, 2012</w:t>
        </w:r>
      </w:hyperlink>
      <w:r>
        <w:rPr>
          <w:noProof/>
        </w:rPr>
        <w:t>)</w:t>
      </w:r>
      <w:r>
        <w:fldChar w:fldCharType="end"/>
      </w:r>
      <w:r w:rsidRPr="00785F8E">
        <w:t>.In protein level, nsSNPs suppl</w:t>
      </w:r>
      <w:r>
        <w:t>y</w:t>
      </w:r>
      <w:r w:rsidRPr="00785F8E">
        <w:t xml:space="preserve"> amino acid substitutions, which potentially cause protein system and functions, and further affects human diseases</w:t>
      </w:r>
      <w:r w:rsidRPr="00785F8E">
        <w:fldChar w:fldCharType="begin"/>
      </w:r>
      <w:r>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Pr="00785F8E">
        <w:fldChar w:fldCharType="separate"/>
      </w:r>
      <w:r>
        <w:rPr>
          <w:noProof/>
        </w:rPr>
        <w:t>(</w:t>
      </w:r>
      <w:hyperlink w:anchor="_ENREF_52" w:tooltip="Yates, 2013 #24" w:history="1">
        <w:r w:rsidR="00260D43">
          <w:rPr>
            <w:noProof/>
          </w:rPr>
          <w:t>Yates and Sternberg, 2013</w:t>
        </w:r>
      </w:hyperlink>
      <w:r>
        <w:rPr>
          <w:noProof/>
        </w:rPr>
        <w:t>)</w:t>
      </w:r>
      <w:r w:rsidRPr="00785F8E">
        <w:fldChar w:fldCharType="end"/>
      </w:r>
      <w:r w:rsidRPr="00785F8E">
        <w:t>. They believed nsSNPs that are associated with the diseases from group of candidate</w:t>
      </w:r>
      <w:r>
        <w:t xml:space="preserve"> </w:t>
      </w:r>
      <w:r w:rsidRPr="00785F8E">
        <w:t>nsSNPs as a binary classification problem.</w:t>
      </w:r>
      <w:r>
        <w:t xml:space="preserve"> </w:t>
      </w:r>
      <w:r w:rsidRPr="00785F8E">
        <w:t>To solve this problem they used different classification algorithms.</w:t>
      </w:r>
    </w:p>
    <w:p w:rsidR="008835AF" w:rsidRPr="00785F8E" w:rsidRDefault="004B47FC" w:rsidP="008835AF">
      <w:hyperlink w:anchor="_ENREF_26" w:tooltip="Jiaxin, 2010 #17" w:history="1">
        <w:r w:rsidR="00260D43"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785F8E">
          <w:fldChar w:fldCharType="separate"/>
        </w:r>
        <w:r w:rsidR="00260D43">
          <w:rPr>
            <w:noProof/>
          </w:rPr>
          <w:t>Jiaxin et al. (2010)</w:t>
        </w:r>
        <w:r w:rsidR="00260D43" w:rsidRPr="00785F8E">
          <w:fldChar w:fldCharType="end"/>
        </w:r>
      </w:hyperlink>
      <w:r w:rsidR="008835AF" w:rsidRPr="00785F8E">
        <w:t xml:space="preserve"> assert that LogitBoost ensemble learning approach achieve the best performance among all the  other method such as AdaBoost, Random forest, L2boosting , stochastic gradient regression with two common classification method decision tree, and support vector machines. The five ensemble learning approaches and two classification methods are briefly explain</w:t>
      </w:r>
      <w:r w:rsidR="008835AF">
        <w:t>ed</w:t>
      </w:r>
      <w:r w:rsidR="008835AF" w:rsidRPr="00785F8E">
        <w:t xml:space="preserve"> as follows.</w:t>
      </w:r>
    </w:p>
    <w:p w:rsidR="0073570B" w:rsidRDefault="008835AF" w:rsidP="0074494B">
      <w:pPr>
        <w:pStyle w:val="ListParagraph"/>
        <w:numPr>
          <w:ilvl w:val="0"/>
          <w:numId w:val="25"/>
        </w:numPr>
        <w:rPr>
          <w:b/>
        </w:rPr>
      </w:pPr>
      <w:r w:rsidRPr="0073570B">
        <w:rPr>
          <w:b/>
        </w:rPr>
        <w:t>AdaBoost</w:t>
      </w:r>
    </w:p>
    <w:p w:rsidR="008835AF" w:rsidRPr="0073570B" w:rsidRDefault="008835AF" w:rsidP="0074494B">
      <w:pPr>
        <w:pStyle w:val="ListParagraph"/>
        <w:rPr>
          <w:b/>
        </w:rPr>
      </w:pPr>
      <w:r w:rsidRPr="00785F8E">
        <w:t>Adaboosting (adaptive boosting) is one of the most popular boosting algorithms. This algorithm</w:t>
      </w:r>
      <w:r>
        <w:t xml:space="preserve"> is</w:t>
      </w:r>
      <w:r w:rsidRPr="00785F8E">
        <w:t xml:space="preserve"> characterized by its adaptive changes to fit sample weights during the boosting process, according to the weighted classification error identify from the last training. In each iteration, a sample-based “weak” classifier is constructed, and the weights of each incorrectly classified sample are become grater (or other way, the weights of the each correctly classified sample are become smaller), as a result driving new classifier to focus more on those “hard” samples, Otherwise classifier not correctly classified with previous weakly classified samples. This is working with sequence of weighted samples, and then final classifier defined to be a linear combination of the classifiers from each stage. Adaboost algorithm can be combined with many other learning algorithms to gain its performance as a Meta algorithm. It </w:t>
      </w:r>
      <w:r w:rsidRPr="00785F8E">
        <w:lastRenderedPageBreak/>
        <w:t>has been largely used with decision tree is “the best off-the-self classifier in the world”</w:t>
      </w:r>
      <w:r w:rsidRPr="00785F8E">
        <w:fldChar w:fldCharType="begin"/>
      </w:r>
      <w:r>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Pr="00785F8E">
        <w:fldChar w:fldCharType="separate"/>
      </w:r>
      <w:r>
        <w:rPr>
          <w:noProof/>
        </w:rPr>
        <w:t>(</w:t>
      </w:r>
      <w:hyperlink w:anchor="_ENREF_48" w:tooltip="Vladimir, 1992 #19" w:history="1">
        <w:r w:rsidR="00260D43">
          <w:rPr>
            <w:noProof/>
          </w:rPr>
          <w:t>Vladimir, 1992</w:t>
        </w:r>
      </w:hyperlink>
      <w:r>
        <w:rPr>
          <w:noProof/>
        </w:rPr>
        <w:t>)</w:t>
      </w:r>
      <w:r w:rsidRPr="00785F8E">
        <w:fldChar w:fldCharType="end"/>
      </w:r>
      <w:r w:rsidRPr="00785F8E">
        <w:t>. So this research takes the advantage of the decision tree as the basic “weak” classifier</w:t>
      </w:r>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977870" w:rsidRDefault="00977870" w:rsidP="0074494B">
      <w:pPr>
        <w:pStyle w:val="ListParagraph"/>
        <w:numPr>
          <w:ilvl w:val="0"/>
          <w:numId w:val="25"/>
        </w:numPr>
        <w:rPr>
          <w:b/>
        </w:rPr>
      </w:pPr>
      <w:r>
        <w:rPr>
          <w:b/>
        </w:rPr>
        <w:t>LogitBoost</w:t>
      </w:r>
    </w:p>
    <w:p w:rsidR="00977870" w:rsidRDefault="00977870" w:rsidP="0074494B">
      <w:pPr>
        <w:pStyle w:val="ListParagraph"/>
      </w:pPr>
      <w:r w:rsidRPr="00FB7694">
        <w:t>Logiboost</w:t>
      </w:r>
      <w:r>
        <w:t xml:space="preserve"> is an improved version of the AdaBoost algorithm. The difference between Adaboost and Logiboost is that Logiboost confidence on the binomial log-likelihood as a loss function, which is a more natural basis in binary classification than the exponential basis underlying the Adaboost algorithms. Compared with Adaboost, LogitBoost is more strongly work in noisy problems, easy to implement and does not require tuning and model or kernel selection like neural networks or support vector machines. LogitBoost can work with Logit models, decision stump, or decision trees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60D43">
          <w:rPr>
            <w:noProof/>
          </w:rPr>
          <w:t>Jiaxin et al., 2010</w:t>
        </w:r>
      </w:hyperlink>
      <w:r>
        <w:rPr>
          <w:noProof/>
        </w:rPr>
        <w:t>)</w:t>
      </w:r>
      <w:r>
        <w:fldChar w:fldCharType="end"/>
      </w:r>
      <w:r>
        <w:t>.</w:t>
      </w:r>
    </w:p>
    <w:p w:rsidR="009D789D" w:rsidRDefault="009D789D" w:rsidP="0074494B">
      <w:pPr>
        <w:pStyle w:val="ListParagraph"/>
        <w:numPr>
          <w:ilvl w:val="0"/>
          <w:numId w:val="25"/>
        </w:numPr>
        <w:rPr>
          <w:b/>
        </w:rPr>
      </w:pPr>
      <w:r>
        <w:rPr>
          <w:b/>
        </w:rPr>
        <w:t xml:space="preserve">Random Forests </w:t>
      </w:r>
    </w:p>
    <w:p w:rsidR="009D789D" w:rsidRDefault="009D789D" w:rsidP="0074494B">
      <w:pPr>
        <w:pStyle w:val="ListParagraph"/>
      </w:pPr>
      <w:r w:rsidRPr="00785F8E">
        <w:t>Random forest is a boosting method implemented for vote most popular tree after grown many classification trees.</w:t>
      </w:r>
      <w:r>
        <w:t xml:space="preserve"> </w:t>
      </w:r>
      <w:r w:rsidRPr="00785F8E">
        <w:t>In large data set this method will show outstanding efficiency, few parameters to be adjusted, no over-fitting problem, fast computational speed, and a strong ability of anti-noise characteristic</w:t>
      </w:r>
      <w:r>
        <w:t>s</w:t>
      </w:r>
      <w:r w:rsidRPr="00785F8E">
        <w:t xml:space="preserve">. Also, Random forests have a build in method to estimate the importance of features. This method is usefully to prioritize the features by their importance and reduce the feature set in order to improve the computational complexity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E4F99" w:rsidRDefault="00AE4F99" w:rsidP="0074494B">
      <w:pPr>
        <w:pStyle w:val="ListParagraph"/>
        <w:numPr>
          <w:ilvl w:val="0"/>
          <w:numId w:val="25"/>
        </w:numPr>
        <w:spacing w:after="120"/>
        <w:rPr>
          <w:b/>
        </w:rPr>
      </w:pPr>
      <w:r w:rsidRPr="00AE4F99">
        <w:rPr>
          <w:b/>
        </w:rPr>
        <w:t>L2booting</w:t>
      </w:r>
      <w:r>
        <w:rPr>
          <w:b/>
        </w:rPr>
        <w:t xml:space="preserve"> </w:t>
      </w:r>
    </w:p>
    <w:p w:rsidR="00AE4F99" w:rsidRDefault="00AE4F99" w:rsidP="0074494B">
      <w:pPr>
        <w:pStyle w:val="ListParagraph"/>
        <w:spacing w:after="120"/>
      </w:pPr>
      <w:r w:rsidRPr="00785F8E">
        <w:t>L2boosting is</w:t>
      </w:r>
      <w:r>
        <w:t xml:space="preserve"> a</w:t>
      </w:r>
      <w:r w:rsidRPr="00785F8E">
        <w:t xml:space="preserve"> gradient boosting </w:t>
      </w:r>
      <w:r>
        <w:t xml:space="preserve">algorithm </w:t>
      </w:r>
      <w:r w:rsidRPr="00785F8E">
        <w:t xml:space="preserve">for optimizing arbitrary loss functions where component </w:t>
      </w:r>
      <w:r w:rsidR="006F2214" w:rsidRPr="00785F8E">
        <w:t xml:space="preserve">based </w:t>
      </w:r>
      <w:r w:rsidR="006F2214">
        <w:t>liner</w:t>
      </w:r>
      <w:r w:rsidRPr="00785F8E">
        <w:t xml:space="preserve"> models are make a use of based leaners. It is shown batter performance with stumps (tree with two terminal nodes) and other more common competitors, particularly when the predictor space is multi-dimensional. In addition, L2boosting is working with both regression and classification problems. It shows competitive performance classification relative problems like LogitBoost</w:t>
      </w:r>
      <w:r>
        <w:t xml:space="preserve">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4411CF" w:rsidRDefault="004411CF" w:rsidP="0074494B">
      <w:pPr>
        <w:pStyle w:val="ListParagraph"/>
        <w:numPr>
          <w:ilvl w:val="0"/>
          <w:numId w:val="25"/>
        </w:numPr>
        <w:spacing w:after="120"/>
        <w:rPr>
          <w:b/>
        </w:rPr>
      </w:pPr>
      <w:r w:rsidRPr="004411CF">
        <w:rPr>
          <w:b/>
        </w:rPr>
        <w:t>Stochastic gradient regression</w:t>
      </w:r>
      <w:r>
        <w:rPr>
          <w:b/>
        </w:rPr>
        <w:t xml:space="preserve"> </w:t>
      </w:r>
    </w:p>
    <w:p w:rsidR="004411CF" w:rsidRDefault="004411CF" w:rsidP="0074494B">
      <w:pPr>
        <w:pStyle w:val="ListParagraph"/>
        <w:spacing w:after="120"/>
      </w:pPr>
      <w:r w:rsidRPr="00785F8E">
        <w:t>Stochastic gradient is regression prediction method.</w:t>
      </w:r>
      <w:r>
        <w:t xml:space="preserve"> </w:t>
      </w:r>
      <w:r w:rsidRPr="00785F8E">
        <w:t>This method uses regression tree as base learner.</w:t>
      </w:r>
      <w:r>
        <w:t xml:space="preserve"> </w:t>
      </w:r>
      <w:r w:rsidRPr="00785F8E">
        <w:t>The optimization of the gradient descent, stochastic gradient regression utilizes the pseudo-residuals result from negative gradient of loss function to set up iterative regression tree.</w:t>
      </w:r>
      <w:r>
        <w:t xml:space="preserve"> </w:t>
      </w:r>
      <w:r w:rsidRPr="00785F8E">
        <w:t xml:space="preserve">According to idea of Bagging, this algorithm randomly selects part of the pseudo-residual to make regression tree instead of the </w:t>
      </w:r>
      <w:r w:rsidRPr="00785F8E">
        <w:lastRenderedPageBreak/>
        <w:t>whole pseudo-residuals.</w:t>
      </w:r>
      <w:r>
        <w:t xml:space="preserve"> </w:t>
      </w:r>
      <w:r w:rsidRPr="00785F8E">
        <w:t xml:space="preserve">This model can be </w:t>
      </w:r>
      <w:r>
        <w:t>linear</w:t>
      </w:r>
      <w:r w:rsidRPr="00785F8E">
        <w:t xml:space="preserve"> combination of some regression trees </w:t>
      </w:r>
      <w:r w:rsidRPr="00785F8E">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785F8E">
        <w:fldChar w:fldCharType="separate"/>
      </w:r>
      <w:r>
        <w:rPr>
          <w:noProof/>
        </w:rPr>
        <w:t>(</w:t>
      </w:r>
      <w:hyperlink w:anchor="_ENREF_26" w:tooltip="Jiaxin, 2010 #17" w:history="1">
        <w:r w:rsidR="00260D43">
          <w:rPr>
            <w:noProof/>
          </w:rPr>
          <w:t>Jiaxin et al., 2010</w:t>
        </w:r>
      </w:hyperlink>
      <w:r>
        <w:rPr>
          <w:noProof/>
        </w:rPr>
        <w:t>)</w:t>
      </w:r>
      <w:r w:rsidRPr="00785F8E">
        <w:fldChar w:fldCharType="end"/>
      </w:r>
      <w:r w:rsidRPr="00785F8E">
        <w:t>.</w:t>
      </w:r>
    </w:p>
    <w:p w:rsidR="00AC6F02" w:rsidRDefault="00821DC9" w:rsidP="0074494B">
      <w:pPr>
        <w:pStyle w:val="ListParagraph"/>
        <w:numPr>
          <w:ilvl w:val="0"/>
          <w:numId w:val="25"/>
        </w:numPr>
        <w:spacing w:after="120"/>
        <w:rPr>
          <w:b/>
        </w:rPr>
      </w:pPr>
      <w:r w:rsidRPr="00821DC9">
        <w:rPr>
          <w:b/>
        </w:rPr>
        <w:t>Support Vector Machines</w:t>
      </w:r>
      <w:r w:rsidR="00AC6F02">
        <w:rPr>
          <w:b/>
        </w:rPr>
        <w:t xml:space="preserve"> </w:t>
      </w:r>
    </w:p>
    <w:p w:rsidR="009F1C93" w:rsidRPr="003250FC" w:rsidRDefault="00AC6F02" w:rsidP="003250FC">
      <w:pPr>
        <w:pStyle w:val="ListParagraph"/>
        <w:spacing w:after="120"/>
        <w:rPr>
          <w:b/>
        </w:rPr>
      </w:pPr>
      <w:r w:rsidRPr="00785F8E">
        <w:t xml:space="preserve">Support Vector Machine </w:t>
      </w:r>
      <w:r>
        <w:t xml:space="preserve">(SVM) </w:t>
      </w:r>
      <w:r w:rsidRPr="00785F8E">
        <w:t xml:space="preserve">also known as </w:t>
      </w:r>
      <w:r>
        <w:t>“</w:t>
      </w:r>
      <w:r w:rsidRPr="00785F8E">
        <w:t>Support Vector Network</w:t>
      </w:r>
      <w:r>
        <w:t>” which</w:t>
      </w:r>
      <w:r w:rsidRPr="00785F8E">
        <w:t xml:space="preserve"> is </w:t>
      </w:r>
      <w:r>
        <w:t xml:space="preserve">a </w:t>
      </w:r>
      <w:r w:rsidRPr="00785F8E">
        <w:t xml:space="preserve">machine learning method for two-group classification problems. </w:t>
      </w:r>
      <w:r>
        <w:t xml:space="preserve"> The idea behind the support vector machine is to map input vectors to infinite dimensional feature space</w:t>
      </w:r>
      <w:r w:rsidRPr="00785F8E">
        <w:t>. In this feature space a line</w:t>
      </w:r>
      <w:r>
        <w:t>a</w:t>
      </w:r>
      <w:r w:rsidRPr="00785F8E">
        <w:t>r decision environment is buil</w:t>
      </w:r>
      <w:r>
        <w:t>t</w:t>
      </w:r>
      <w:r w:rsidRPr="00785F8E">
        <w:t>. Special properties of the decision environment ensure</w:t>
      </w:r>
      <w:r>
        <w:t xml:space="preserve"> about</w:t>
      </w:r>
      <w:r w:rsidRPr="00785F8E">
        <w:t xml:space="preserve"> high generalization ability of how to learn a machine.  The idea behind the support vector network is previously implemented</w:t>
      </w:r>
      <w:r>
        <w:t xml:space="preserve"> with</w:t>
      </w:r>
      <w:r w:rsidRPr="00785F8E">
        <w:t xml:space="preserve"> some method for the restricted case where training data can be separated without errors, extend this result to non-separable training data</w:t>
      </w:r>
      <w:r w:rsidRPr="00785F8E">
        <w:fldChar w:fldCharType="begin"/>
      </w:r>
      <w:r>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Pr="00785F8E">
        <w:fldChar w:fldCharType="separate"/>
      </w:r>
      <w:r>
        <w:rPr>
          <w:noProof/>
        </w:rPr>
        <w:t>(</w:t>
      </w:r>
      <w:hyperlink w:anchor="_ENREF_10" w:tooltip="Cortes, 1995 #20" w:history="1">
        <w:r w:rsidR="00260D43">
          <w:rPr>
            <w:noProof/>
          </w:rPr>
          <w:t>Cortes and Vapnik, 1995</w:t>
        </w:r>
      </w:hyperlink>
      <w:r>
        <w:rPr>
          <w:noProof/>
        </w:rPr>
        <w:t>)</w:t>
      </w:r>
      <w:r w:rsidRPr="00785F8E">
        <w:fldChar w:fldCharType="end"/>
      </w:r>
      <w:r w:rsidRPr="00785F8E">
        <w:t>.</w:t>
      </w:r>
    </w:p>
    <w:p w:rsidR="0074494B" w:rsidRDefault="0074494B" w:rsidP="0074494B">
      <w:pPr>
        <w:pStyle w:val="ListParagraph"/>
        <w:numPr>
          <w:ilvl w:val="0"/>
          <w:numId w:val="25"/>
        </w:numPr>
        <w:rPr>
          <w:b/>
        </w:rPr>
      </w:pPr>
      <w:r w:rsidRPr="0074494B">
        <w:rPr>
          <w:b/>
        </w:rPr>
        <w:t>Decision trees</w:t>
      </w:r>
    </w:p>
    <w:p w:rsidR="0074494B" w:rsidRPr="0074494B" w:rsidRDefault="0074494B" w:rsidP="0074494B">
      <w:pPr>
        <w:pStyle w:val="ListParagraph"/>
        <w:rPr>
          <w:b/>
        </w:rPr>
      </w:pPr>
      <w:r w:rsidRPr="00785F8E">
        <w:t>Decision tree uses to solve complex decisional problems with significant uncertainty. This method applies to scenarios which specified decision alternative cannot be predicted with certainty</w:t>
      </w:r>
      <w:r>
        <w:t>.</w:t>
      </w:r>
      <w:r w:rsidR="00F95C8C">
        <w:t xml:space="preserve"> </w:t>
      </w:r>
      <w:r>
        <w:t>W</w:t>
      </w:r>
      <w:r w:rsidRPr="00785F8E">
        <w:t>hen making a decision a lot of different factor taken as inputs,</w:t>
      </w:r>
      <w:r>
        <w:t xml:space="preserve"> </w:t>
      </w:r>
      <w:r w:rsidRPr="00785F8E">
        <w:t>may be useful to reduce uncertainty in decision by collecting additional information, and the decision maker’s behavior is going on to risk taking impact the relative advantageous of different alternatives</w:t>
      </w:r>
      <w:r w:rsidRPr="00785F8E">
        <w:fldChar w:fldCharType="begin"/>
      </w:r>
      <w:r>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Pr="00785F8E">
        <w:fldChar w:fldCharType="separate"/>
      </w:r>
      <w:r>
        <w:rPr>
          <w:noProof/>
        </w:rPr>
        <w:t>(</w:t>
      </w:r>
      <w:hyperlink w:anchor="_ENREF_7" w:tooltip="Breiman, 1999 #21" w:history="1">
        <w:r w:rsidR="00260D43">
          <w:rPr>
            <w:noProof/>
          </w:rPr>
          <w:t>Breiman et al., 1999</w:t>
        </w:r>
      </w:hyperlink>
      <w:r>
        <w:rPr>
          <w:noProof/>
        </w:rPr>
        <w:t>)</w:t>
      </w:r>
      <w:r w:rsidRPr="00785F8E">
        <w:fldChar w:fldCharType="end"/>
      </w:r>
      <w:r w:rsidRPr="00785F8E">
        <w:t xml:space="preserve">. </w:t>
      </w:r>
    </w:p>
    <w:p w:rsidR="00773859" w:rsidRDefault="00773859" w:rsidP="00773859">
      <w:r>
        <w:t xml:space="preserve">Figure 1 and Figure 2 shows the performance of the algorithms. Four evaluation criteria are accuracy of the prediction (ACC), the area under receiver operating characteristic (ROC) curve (AUC), the balanced error rate (BER) and Mtatthew’s correlation coefficient (MCC). Generally, best classification method displays the smaller BER, larger ACC and MCC. The result shows the best method is Logitboost algorithm </w: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fldChar w:fldCharType="separate"/>
      </w:r>
      <w:r>
        <w:rPr>
          <w:noProof/>
        </w:rPr>
        <w:t>(</w:t>
      </w:r>
      <w:hyperlink w:anchor="_ENREF_26" w:tooltip="Jiaxin, 2010 #17" w:history="1">
        <w:r w:rsidR="00260D43">
          <w:rPr>
            <w:noProof/>
          </w:rPr>
          <w:t>Jiaxin et al., 2010</w:t>
        </w:r>
      </w:hyperlink>
      <w:r>
        <w:rPr>
          <w:noProof/>
        </w:rPr>
        <w:t>)</w:t>
      </w:r>
      <w:r>
        <w:fldChar w:fldCharType="end"/>
      </w:r>
      <w:r>
        <w:t>.</w:t>
      </w:r>
    </w:p>
    <w:p w:rsidR="00773859" w:rsidRDefault="00773859" w:rsidP="00773859">
      <w:pPr>
        <w:pStyle w:val="ListParagraph"/>
      </w:pPr>
      <w:r>
        <w:rPr>
          <w:noProof/>
        </w:rPr>
        <w:drawing>
          <wp:anchor distT="0" distB="0" distL="114300" distR="114300" simplePos="0" relativeHeight="251726848" behindDoc="1" locked="0" layoutInCell="1" allowOverlap="1" wp14:anchorId="657ECDC2" wp14:editId="4CA878B9">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73859" w:rsidRDefault="00773859" w:rsidP="00773859">
      <w:pPr>
        <w:pStyle w:val="ListParagraph"/>
        <w:keepNext/>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773859" w:rsidRDefault="00773859" w:rsidP="00773859">
      <w:pPr>
        <w:pStyle w:val="Caption"/>
        <w:jc w:val="both"/>
      </w:pPr>
    </w:p>
    <w:p w:rsidR="004411CF" w:rsidRPr="007610D9" w:rsidRDefault="00773859" w:rsidP="007610D9">
      <w:pPr>
        <w:jc w:val="center"/>
        <w:rPr>
          <w:b/>
        </w:rPr>
      </w:pPr>
      <w:bookmarkStart w:id="8" w:name="_Toc401785231"/>
      <w:r w:rsidRPr="007610D9">
        <w:rPr>
          <w:b/>
        </w:rPr>
        <w:lastRenderedPageBreak/>
        <w:t xml:space="preserve">Figure </w:t>
      </w:r>
      <w:r w:rsidR="003D0A46" w:rsidRPr="007610D9">
        <w:rPr>
          <w:b/>
        </w:rPr>
        <w:fldChar w:fldCharType="begin"/>
      </w:r>
      <w:r w:rsidR="003D0A46" w:rsidRPr="007610D9">
        <w:rPr>
          <w:b/>
        </w:rPr>
        <w:instrText xml:space="preserve"> SEQ Figure \* ARABIC </w:instrText>
      </w:r>
      <w:r w:rsidR="003D0A46" w:rsidRPr="007610D9">
        <w:rPr>
          <w:b/>
        </w:rPr>
        <w:fldChar w:fldCharType="separate"/>
      </w:r>
      <w:r w:rsidR="00B5673D">
        <w:rPr>
          <w:b/>
          <w:noProof/>
        </w:rPr>
        <w:t>3</w:t>
      </w:r>
      <w:r w:rsidR="003D0A46" w:rsidRPr="007610D9">
        <w:rPr>
          <w:b/>
          <w:noProof/>
        </w:rPr>
        <w:fldChar w:fldCharType="end"/>
      </w:r>
      <w:r w:rsidR="007610D9">
        <w:rPr>
          <w:b/>
        </w:rPr>
        <w:t>. Four Evaluation C</w:t>
      </w:r>
      <w:r w:rsidRPr="007610D9">
        <w:rPr>
          <w:b/>
        </w:rPr>
        <w:t xml:space="preserve">riteria </w: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 </w:instrText>
      </w:r>
      <w:r w:rsidRPr="007610D9">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7610D9">
        <w:rPr>
          <w:b/>
        </w:rPr>
        <w:instrText xml:space="preserve"> ADDIN EN.CITE.DATA </w:instrText>
      </w:r>
      <w:r w:rsidRPr="007610D9">
        <w:rPr>
          <w:b/>
        </w:rPr>
      </w:r>
      <w:r w:rsidRPr="007610D9">
        <w:rPr>
          <w:b/>
        </w:rPr>
        <w:fldChar w:fldCharType="end"/>
      </w:r>
      <w:r w:rsidRPr="007610D9">
        <w:rPr>
          <w:b/>
        </w:rPr>
      </w:r>
      <w:r w:rsidRPr="007610D9">
        <w:rPr>
          <w:b/>
        </w:rPr>
        <w:fldChar w:fldCharType="separate"/>
      </w:r>
      <w:bookmarkEnd w:id="8"/>
      <w:r w:rsidRPr="007610D9">
        <w:rPr>
          <w:b/>
          <w:noProof/>
        </w:rPr>
        <w:t>(</w:t>
      </w:r>
      <w:hyperlink w:anchor="_ENREF_26" w:tooltip="Jiaxin, 2010 #17" w:history="1">
        <w:r w:rsidR="00260D43" w:rsidRPr="007610D9">
          <w:rPr>
            <w:b/>
            <w:noProof/>
          </w:rPr>
          <w:t>Jiaxin et al., 2010</w:t>
        </w:r>
      </w:hyperlink>
      <w:r w:rsidRPr="007610D9">
        <w:rPr>
          <w:b/>
          <w:noProof/>
        </w:rPr>
        <w:t>)</w:t>
      </w:r>
      <w:r w:rsidRPr="007610D9">
        <w:rPr>
          <w:b/>
        </w:rPr>
        <w:fldChar w:fldCharType="end"/>
      </w:r>
    </w:p>
    <w:p w:rsidR="00AE4F99" w:rsidRPr="00AE4F99" w:rsidRDefault="00773859" w:rsidP="00AE4F99">
      <w:pPr>
        <w:pStyle w:val="ListParagraph"/>
        <w:rPr>
          <w:b/>
        </w:rPr>
      </w:pPr>
      <w:r>
        <w:rPr>
          <w:noProof/>
        </w:rPr>
        <w:drawing>
          <wp:anchor distT="0" distB="0" distL="114300" distR="114300" simplePos="0" relativeHeight="251728896" behindDoc="1" locked="0" layoutInCell="1" allowOverlap="1" wp14:anchorId="762C2499" wp14:editId="16850828">
            <wp:simplePos x="0" y="0"/>
            <wp:positionH relativeFrom="column">
              <wp:posOffset>409575</wp:posOffset>
            </wp:positionH>
            <wp:positionV relativeFrom="paragraph">
              <wp:posOffset>129540</wp:posOffset>
            </wp:positionV>
            <wp:extent cx="4572000" cy="3397885"/>
            <wp:effectExtent l="0" t="0" r="0" b="0"/>
            <wp:wrapThrough wrapText="bothSides">
              <wp:wrapPolygon edited="0">
                <wp:start x="0" y="0"/>
                <wp:lineTo x="0" y="21434"/>
                <wp:lineTo x="21510" y="21434"/>
                <wp:lineTo x="21510" y="0"/>
                <wp:lineTo x="0" y="0"/>
              </wp:wrapPolygon>
            </wp:wrapThrough>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D789D" w:rsidRPr="009D789D" w:rsidRDefault="009D789D" w:rsidP="009D789D">
      <w:pPr>
        <w:pStyle w:val="ListParagraph"/>
      </w:pPr>
    </w:p>
    <w:p w:rsidR="00D056A9" w:rsidRDefault="00D056A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Default="00773859" w:rsidP="00977870">
      <w:pPr>
        <w:pStyle w:val="ListParagraph"/>
      </w:pPr>
    </w:p>
    <w:p w:rsidR="00773859" w:rsidRPr="00B22DE3" w:rsidRDefault="00773859" w:rsidP="00B22DE3">
      <w:pPr>
        <w:jc w:val="center"/>
        <w:rPr>
          <w:b/>
        </w:rPr>
      </w:pPr>
      <w:bookmarkStart w:id="9" w:name="_Toc401785232"/>
      <w:r w:rsidRPr="00B22DE3">
        <w:rPr>
          <w:b/>
        </w:rPr>
        <w:t xml:space="preserve">Figure </w:t>
      </w:r>
      <w:r w:rsidR="003D0A46" w:rsidRPr="00B22DE3">
        <w:rPr>
          <w:b/>
        </w:rPr>
        <w:fldChar w:fldCharType="begin"/>
      </w:r>
      <w:r w:rsidR="003D0A46" w:rsidRPr="00B22DE3">
        <w:rPr>
          <w:b/>
        </w:rPr>
        <w:instrText xml:space="preserve"> SEQ Figure \* ARABIC </w:instrText>
      </w:r>
      <w:r w:rsidR="003D0A46" w:rsidRPr="00B22DE3">
        <w:rPr>
          <w:b/>
        </w:rPr>
        <w:fldChar w:fldCharType="separate"/>
      </w:r>
      <w:r w:rsidR="00B5673D">
        <w:rPr>
          <w:b/>
          <w:noProof/>
        </w:rPr>
        <w:t>4</w:t>
      </w:r>
      <w:r w:rsidR="003D0A46" w:rsidRPr="00B22DE3">
        <w:rPr>
          <w:b/>
          <w:noProof/>
        </w:rPr>
        <w:fldChar w:fldCharType="end"/>
      </w:r>
      <w:r w:rsidR="00B22DE3">
        <w:rPr>
          <w:b/>
        </w:rPr>
        <w:t>. Performance of the 7 A</w:t>
      </w:r>
      <w:r w:rsidRPr="00B22DE3">
        <w:rPr>
          <w:b/>
        </w:rPr>
        <w:t xml:space="preserve">pproaches </w: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 </w:instrText>
      </w:r>
      <w:r w:rsidRPr="00B22DE3">
        <w:rPr>
          <w:b/>
        </w:rP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rsidRPr="00B22DE3">
        <w:rPr>
          <w:b/>
        </w:rPr>
        <w:instrText xml:space="preserve"> ADDIN EN.CITE.DATA </w:instrText>
      </w:r>
      <w:r w:rsidRPr="00B22DE3">
        <w:rPr>
          <w:b/>
        </w:rPr>
      </w:r>
      <w:r w:rsidRPr="00B22DE3">
        <w:rPr>
          <w:b/>
        </w:rPr>
        <w:fldChar w:fldCharType="end"/>
      </w:r>
      <w:r w:rsidRPr="00B22DE3">
        <w:rPr>
          <w:b/>
        </w:rPr>
      </w:r>
      <w:r w:rsidRPr="00B22DE3">
        <w:rPr>
          <w:b/>
        </w:rPr>
        <w:fldChar w:fldCharType="separate"/>
      </w:r>
      <w:bookmarkEnd w:id="9"/>
      <w:r w:rsidRPr="00B22DE3">
        <w:rPr>
          <w:b/>
          <w:noProof/>
        </w:rPr>
        <w:t>(</w:t>
      </w:r>
      <w:hyperlink w:anchor="_ENREF_26" w:tooltip="Jiaxin, 2010 #17" w:history="1">
        <w:r w:rsidR="00260D43" w:rsidRPr="00B22DE3">
          <w:rPr>
            <w:b/>
            <w:noProof/>
          </w:rPr>
          <w:t>Jiaxin et al., 2010</w:t>
        </w:r>
      </w:hyperlink>
      <w:r w:rsidRPr="00B22DE3">
        <w:rPr>
          <w:b/>
          <w:noProof/>
        </w:rPr>
        <w:t>)</w:t>
      </w:r>
      <w:r w:rsidRPr="00B22DE3">
        <w:rPr>
          <w:b/>
        </w:rPr>
        <w:fldChar w:fldCharType="end"/>
      </w:r>
    </w:p>
    <w:p w:rsidR="00773859" w:rsidRDefault="004B47FC" w:rsidP="003104F8">
      <w:hyperlink w:anchor="_ENREF_45" w:tooltip="Rui, 2011 #5" w:history="1">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fldChar w:fldCharType="separate"/>
        </w:r>
        <w:r w:rsidR="00260D43">
          <w:rPr>
            <w:noProof/>
          </w:rPr>
          <w:t>Rui and Jiaxin (2011)</w:t>
        </w:r>
        <w:r w:rsidR="00260D43">
          <w:fldChar w:fldCharType="end"/>
        </w:r>
      </w:hyperlink>
      <w:r w:rsidR="009233CA">
        <w:t xml:space="preserve"> Explain</w:t>
      </w:r>
      <w:r w:rsidR="00773859">
        <w:t xml:space="preserve"> different approach to find nsSNPs associated with disease.  The method is prio</w:t>
      </w:r>
      <w:r w:rsidR="009233CA">
        <w:t>ritizing</w:t>
      </w:r>
      <w:r w:rsidR="00773859">
        <w:t xml:space="preserve"> candidate nsSNPs depends on the integrated use of two sequence conservation features and a domain-domain interaction network.  In order to predict possible </w:t>
      </w:r>
      <w:r w:rsidR="00773859" w:rsidRPr="009233CA">
        <w:t xml:space="preserve">effects of nsSNPs, bioinformatics method such as PolyPhen </w:t>
      </w:r>
      <w:r w:rsidR="00773859" w:rsidRPr="009233CA">
        <w:fldChar w:fldCharType="begin"/>
      </w:r>
      <w:r w:rsidR="00773859" w:rsidRPr="009233CA">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773859" w:rsidRPr="009233CA">
        <w:rPr>
          <w:rFonts w:ascii="Cambria Math" w:hAnsi="Cambria Math" w:cs="Cambria Math"/>
        </w:rPr>
        <w:instrText>‐</w:instrText>
      </w:r>
      <w:r w:rsidR="00773859" w:rsidRPr="009233CA">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773859" w:rsidRPr="009233CA">
        <w:fldChar w:fldCharType="separate"/>
      </w:r>
      <w:r w:rsidR="00773859" w:rsidRPr="009233CA">
        <w:t>(</w:t>
      </w:r>
      <w:hyperlink w:anchor="_ENREF_42" w:tooltip="Ramensky, 2002 #25" w:history="1">
        <w:r w:rsidR="00260D43" w:rsidRPr="009233CA">
          <w:t>Ramensky et al., 2002</w:t>
        </w:r>
      </w:hyperlink>
      <w:r w:rsidR="00773859" w:rsidRPr="009233CA">
        <w:t>)</w:t>
      </w:r>
      <w:r w:rsidR="00773859" w:rsidRPr="009233CA">
        <w:fldChar w:fldCharType="end"/>
      </w:r>
      <w:r w:rsidR="00773859" w:rsidRPr="009233CA">
        <w:t>, SIFT</w:t>
      </w:r>
      <w:r w:rsidR="00773859" w:rsidRPr="00773859">
        <w:t xml:space="preserve"> </w:t>
      </w:r>
      <w:r w:rsidR="00773859" w:rsidRPr="00773859">
        <w:fldChar w:fldCharType="begin"/>
      </w:r>
      <w:r w:rsidR="00773859" w:rsidRPr="00773859">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773859" w:rsidRPr="00773859">
        <w:fldChar w:fldCharType="separate"/>
      </w:r>
      <w:r w:rsidR="00773859" w:rsidRPr="00773859">
        <w:t>(</w:t>
      </w:r>
      <w:hyperlink w:anchor="_ENREF_33" w:tooltip="Ng, 2003 #26" w:history="1">
        <w:r w:rsidR="00260D43" w:rsidRPr="00773859">
          <w:t>Ng and Henikoff, 2003</w:t>
        </w:r>
      </w:hyperlink>
      <w:r w:rsidR="00773859" w:rsidRPr="00773859">
        <w:t>)</w:t>
      </w:r>
      <w:r w:rsidR="00773859" w:rsidRPr="00773859">
        <w:fldChar w:fldCharType="end"/>
      </w:r>
      <w:r w:rsidR="00773859" w:rsidRPr="00773859">
        <w:t xml:space="preserve">, KBAC </w:t>
      </w:r>
      <w:r w:rsidR="00773859" w:rsidRPr="00773859">
        <w:fldChar w:fldCharType="begin"/>
      </w:r>
      <w:r w:rsidR="00773859" w:rsidRPr="00773859">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773859" w:rsidRPr="00773859">
        <w:fldChar w:fldCharType="separate"/>
      </w:r>
      <w:r w:rsidR="00773859" w:rsidRPr="00773859">
        <w:t>(</w:t>
      </w:r>
      <w:hyperlink w:anchor="_ENREF_32" w:tooltip="Liu, 2010 #27" w:history="1">
        <w:r w:rsidR="00260D43" w:rsidRPr="00773859">
          <w:t>Liu and Leal, 2010</w:t>
        </w:r>
      </w:hyperlink>
      <w:r w:rsidR="00773859" w:rsidRPr="00773859">
        <w:t>)</w:t>
      </w:r>
      <w:r w:rsidR="00773859" w:rsidRPr="00773859">
        <w:fldChar w:fldCharType="end"/>
      </w:r>
      <w:r w:rsidR="00773859" w:rsidRPr="00773859">
        <w:t xml:space="preserve"> and MSRV </w:t>
      </w:r>
      <w:r w:rsidR="00773859" w:rsidRPr="00773859">
        <w:fldChar w:fldCharType="begin"/>
      </w:r>
      <w:r w:rsidR="00773859" w:rsidRPr="00773859">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773859" w:rsidRPr="00773859">
        <w:fldChar w:fldCharType="separate"/>
      </w:r>
      <w:r w:rsidR="00773859" w:rsidRPr="00773859">
        <w:t>(</w:t>
      </w:r>
      <w:hyperlink w:anchor="_ENREF_25" w:tooltip="Jiang, 2007 #22" w:history="1">
        <w:r w:rsidR="00260D43" w:rsidRPr="00773859">
          <w:t>Jiang et al., 2007</w:t>
        </w:r>
      </w:hyperlink>
      <w:r w:rsidR="00773859" w:rsidRPr="00773859">
        <w:t>)</w:t>
      </w:r>
      <w:r w:rsidR="00773859" w:rsidRPr="00773859">
        <w:fldChar w:fldCharType="end"/>
      </w:r>
      <w:r w:rsidR="00773859" w:rsidRPr="00773859">
        <w:t xml:space="preserve"> has been proposed.  These methods and ensemble learning methods are binary classification methods. But </w:t>
      </w:r>
      <w:hyperlink w:anchor="_ENREF_45" w:tooltip="Rui, 2011 #5" w:history="1">
        <w:r w:rsidR="00260D43"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rsidRPr="00773859">
          <w:instrText xml:space="preserve"> ADDIN EN.CITE </w:instrText>
        </w:r>
        <w:r w:rsidR="00260D43" w:rsidRPr="00773859">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rsidRPr="00773859">
          <w:instrText xml:space="preserve"> ADDIN EN.CITE.DATA </w:instrText>
        </w:r>
        <w:r w:rsidR="00260D43" w:rsidRPr="00773859">
          <w:fldChar w:fldCharType="end"/>
        </w:r>
        <w:r w:rsidR="00260D43" w:rsidRPr="00773859">
          <w:fldChar w:fldCharType="separate"/>
        </w:r>
        <w:r w:rsidR="00260D43" w:rsidRPr="00773859">
          <w:t>Rui and Jiaxin (2011)</w:t>
        </w:r>
        <w:r w:rsidR="00260D43" w:rsidRPr="00773859">
          <w:fldChar w:fldCharType="end"/>
        </w:r>
      </w:hyperlink>
      <w:r w:rsidR="00773859" w:rsidRPr="00773859">
        <w:t xml:space="preserve"> believes classification methods provide limited information to beneficiation of diseases associated nsSNPs. And also they argue multiple sequence alignment method is limiting to detect disease associated nsSNPs. But </w:t>
      </w:r>
      <w:hyperlink w:anchor="_ENREF_26" w:tooltip="Jiaxin, 2010 #17" w:history="1">
        <w:r w:rsidR="00260D43"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rsidRPr="00773859">
          <w:instrText xml:space="preserve"> ADDIN EN.CITE </w:instrText>
        </w:r>
        <w:r w:rsidR="00260D43" w:rsidRPr="00773859">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rsidRPr="00773859">
          <w:instrText xml:space="preserve"> ADDIN EN.CITE.DATA </w:instrText>
        </w:r>
        <w:r w:rsidR="00260D43" w:rsidRPr="00773859">
          <w:fldChar w:fldCharType="end"/>
        </w:r>
        <w:r w:rsidR="00260D43" w:rsidRPr="00773859">
          <w:fldChar w:fldCharType="separate"/>
        </w:r>
        <w:r w:rsidR="00260D43" w:rsidRPr="00773859">
          <w:t>Jiaxin et al. (2010)</w:t>
        </w:r>
        <w:r w:rsidR="00260D43" w:rsidRPr="00773859">
          <w:fldChar w:fldCharType="end"/>
        </w:r>
      </w:hyperlink>
      <w:r w:rsidR="00773859" w:rsidRPr="00773859">
        <w:t xml:space="preserve"> used multiple sequence alignment method (MAS) to extract conserved protein domains the query protein sequence and purely relying on it.  To</w:t>
      </w:r>
      <w:r w:rsidR="00773859">
        <w:t xml:space="preserve"> overcome this limitation, in </w:t>
      </w:r>
      <w:hyperlink w:anchor="_ENREF_45" w:tooltip="Rui, 2011 #5" w:history="1">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fldChar w:fldCharType="separate"/>
        </w:r>
        <w:r w:rsidR="00260D43">
          <w:rPr>
            <w:noProof/>
          </w:rPr>
          <w:t>Rui and Jiaxin (2011)</w:t>
        </w:r>
        <w:r w:rsidR="00260D43">
          <w:fldChar w:fldCharType="end"/>
        </w:r>
      </w:hyperlink>
      <w:r w:rsidR="00773859">
        <w:t xml:space="preserve"> introduce a method, integrate two conservation properties of amino acids and a domain-domain interaction network to calculate association score. Domain-domain interaction method briefly describe as follows.</w:t>
      </w:r>
    </w:p>
    <w:p w:rsidR="003104F8" w:rsidRDefault="003104F8" w:rsidP="002C2BD8">
      <w:pPr>
        <w:pStyle w:val="ListParagraph"/>
        <w:numPr>
          <w:ilvl w:val="0"/>
          <w:numId w:val="28"/>
        </w:numPr>
      </w:pPr>
      <w:r w:rsidRPr="00785F8E">
        <w:t>Data source</w:t>
      </w:r>
      <w:r>
        <w:t xml:space="preserve"> </w:t>
      </w:r>
    </w:p>
    <w:p w:rsidR="00D2317D" w:rsidRPr="00785F8E" w:rsidRDefault="003104F8" w:rsidP="005A0129">
      <w:pPr>
        <w:pStyle w:val="ListParagraph"/>
      </w:pPr>
      <w:r w:rsidRPr="00785F8E">
        <w:lastRenderedPageBreak/>
        <w:t>The proposed approach depends on the integrated use of tree categories of data 1). Annotations of nsSNPs extracted from the Swiss-Prot database</w:t>
      </w:r>
      <w:r w:rsidRPr="00785F8E">
        <w:fldChar w:fldCharType="begin"/>
      </w:r>
      <w:r>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Pr="00785F8E">
        <w:fldChar w:fldCharType="separate"/>
      </w:r>
      <w:r>
        <w:rPr>
          <w:noProof/>
        </w:rPr>
        <w:t>(</w:t>
      </w:r>
      <w:hyperlink w:anchor="_ENREF_9" w:tooltip="Consortium, 2010 #28" w:history="1">
        <w:r w:rsidR="00260D43">
          <w:rPr>
            <w:noProof/>
          </w:rPr>
          <w:t>Consortium, 2010</w:t>
        </w:r>
      </w:hyperlink>
      <w:r>
        <w:rPr>
          <w:noProof/>
        </w:rPr>
        <w:t>)</w:t>
      </w:r>
      <w:r w:rsidRPr="00785F8E">
        <w:fldChar w:fldCharType="end"/>
      </w:r>
      <w:r w:rsidRPr="00785F8E">
        <w:t>, 2) annotation of the protein families and structural domains extracted from Pfam database</w:t>
      </w:r>
      <w:r w:rsidRPr="00785F8E">
        <w:fldChar w:fldCharType="begin"/>
      </w:r>
      <w:r>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Pr="00785F8E">
        <w:fldChar w:fldCharType="separate"/>
      </w:r>
      <w:r>
        <w:rPr>
          <w:noProof/>
        </w:rPr>
        <w:t>(</w:t>
      </w:r>
      <w:hyperlink w:anchor="_ENREF_15" w:tooltip="Finn, 2006 #29" w:history="1">
        <w:r w:rsidR="00260D43">
          <w:rPr>
            <w:noProof/>
          </w:rPr>
          <w:t>Finn et al., 2006</w:t>
        </w:r>
      </w:hyperlink>
      <w:r>
        <w:rPr>
          <w:noProof/>
        </w:rPr>
        <w:t>)</w:t>
      </w:r>
      <w:r w:rsidRPr="00785F8E">
        <w:fldChar w:fldCharType="end"/>
      </w:r>
      <w:r w:rsidRPr="00785F8E">
        <w:t>, and 3) a domain-domain interaction network obtain from the DOMINE</w:t>
      </w:r>
      <w:r w:rsidRPr="00785F8E">
        <w:fldChar w:fldCharType="begin"/>
      </w:r>
      <w:r>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Pr="00785F8E">
        <w:fldChar w:fldCharType="separate"/>
      </w:r>
      <w:r>
        <w:rPr>
          <w:noProof/>
        </w:rPr>
        <w:t>(</w:t>
      </w:r>
      <w:hyperlink w:anchor="_ENREF_41" w:tooltip="Raghavachari, 2008 #30" w:history="1">
        <w:r w:rsidR="00260D43">
          <w:rPr>
            <w:noProof/>
          </w:rPr>
          <w:t>Raghavachari et al., 2008</w:t>
        </w:r>
      </w:hyperlink>
      <w:r>
        <w:rPr>
          <w:noProof/>
        </w:rPr>
        <w:t>)</w:t>
      </w:r>
      <w:r w:rsidRPr="00785F8E">
        <w:fldChar w:fldCharType="end"/>
      </w:r>
      <w:r w:rsidRPr="00785F8E">
        <w:t xml:space="preserve"> and the InterDom database</w:t>
      </w:r>
      <w:r w:rsidRPr="00785F8E">
        <w:fldChar w:fldCharType="begin"/>
      </w:r>
      <w:r>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Pr="00785F8E">
        <w:fldChar w:fldCharType="separate"/>
      </w:r>
      <w:r>
        <w:rPr>
          <w:noProof/>
        </w:rPr>
        <w:t>(</w:t>
      </w:r>
      <w:hyperlink w:anchor="_ENREF_34" w:tooltip="Ng, 2003 #31" w:history="1">
        <w:r w:rsidR="00260D43">
          <w:rPr>
            <w:noProof/>
          </w:rPr>
          <w:t>Ng et al., 2003</w:t>
        </w:r>
      </w:hyperlink>
      <w:r>
        <w:rPr>
          <w:noProof/>
        </w:rPr>
        <w:t>)</w:t>
      </w:r>
      <w:r w:rsidRPr="00785F8E">
        <w:fldChar w:fldCharType="end"/>
      </w:r>
      <w:r w:rsidRPr="00785F8E">
        <w:t>.</w:t>
      </w:r>
    </w:p>
    <w:p w:rsidR="00F352B7" w:rsidRDefault="006A72DE" w:rsidP="00F352B7">
      <w:pPr>
        <w:pStyle w:val="ListParagraph"/>
        <w:numPr>
          <w:ilvl w:val="0"/>
          <w:numId w:val="28"/>
        </w:numPr>
      </w:pPr>
      <w:r>
        <w:t>Calculation of similarity score between nsSNPs</w:t>
      </w:r>
      <w:r w:rsidR="00F352B7">
        <w:t xml:space="preserve"> </w:t>
      </w:r>
    </w:p>
    <w:p w:rsidR="00F352B7" w:rsidRDefault="006A72DE" w:rsidP="00F352B7">
      <w:pPr>
        <w:pStyle w:val="ListParagraph"/>
      </w:pPr>
      <w:r>
        <w:t xml:space="preserve">Following three similarity scores measure from a pair of two nsSNPs. </w:t>
      </w:r>
    </w:p>
    <w:p w:rsidR="00F352B7" w:rsidRDefault="006A72DE" w:rsidP="00F352B7">
      <w:pPr>
        <w:pStyle w:val="ListParagraph"/>
      </w:pPr>
      <w:r>
        <w:t>First equation corresponds to probability of occurrence of the original amino acid (P</w:t>
      </w:r>
      <w:r w:rsidRPr="006A52B5">
        <w:rPr>
          <w:i/>
          <w:vertAlign w:val="subscript"/>
        </w:rPr>
        <w:t>org</w:t>
      </w:r>
      <w:r>
        <w:t>).</w:t>
      </w:r>
    </w:p>
    <w:p w:rsidR="00F352B7" w:rsidRDefault="006A72DE" w:rsidP="00F352B7">
      <w:pPr>
        <w:pStyle w:val="ListParagraph"/>
        <w:rPr>
          <w:position w:val="-14"/>
        </w:rPr>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6" o:title=""/>
          </v:shape>
          <o:OLEObject Type="Embed" ProgID="Equation.3" ShapeID="_x0000_i1025" DrawAspect="Content" ObjectID="_1491613741" r:id="rId17"/>
        </w:object>
      </w:r>
    </w:p>
    <w:p w:rsidR="00F352B7" w:rsidRDefault="006A72DE" w:rsidP="00F352B7">
      <w:pPr>
        <w:pStyle w:val="ListParagraph"/>
      </w:pPr>
      <w:r>
        <w:t>Second equation corresponds to probability of occurrence of the substituted amino acid (p</w:t>
      </w:r>
      <w:r w:rsidRPr="00096CC1">
        <w:rPr>
          <w:i/>
          <w:vertAlign w:val="subscript"/>
        </w:rPr>
        <w:t>sub</w:t>
      </w:r>
      <w:r>
        <w:t>).</w:t>
      </w:r>
    </w:p>
    <w:p w:rsidR="00F352B7" w:rsidRDefault="006A72DE" w:rsidP="00F352B7">
      <w:pPr>
        <w:pStyle w:val="ListParagraph"/>
        <w:rPr>
          <w:position w:val="-14"/>
        </w:rPr>
      </w:pPr>
      <w:r w:rsidRPr="007E40EE">
        <w:rPr>
          <w:position w:val="-14"/>
        </w:rPr>
        <w:object w:dxaOrig="3800" w:dyaOrig="400">
          <v:shape id="_x0000_i1026" type="#_x0000_t75" style="width:189.8pt;height:20.25pt" o:ole="">
            <v:imagedata r:id="rId18" o:title=""/>
          </v:shape>
          <o:OLEObject Type="Embed" ProgID="Equation.3" ShapeID="_x0000_i1026" DrawAspect="Content" ObjectID="_1491613742" r:id="rId19"/>
        </w:object>
      </w:r>
    </w:p>
    <w:p w:rsidR="00F352B7" w:rsidRDefault="006A72DE" w:rsidP="00F352B7">
      <w:pPr>
        <w:pStyle w:val="ListParagraph"/>
      </w:pPr>
      <w:r>
        <w:t>Third equation corresponds to calculation of diffusion kernel of the domain-domain interaction network</w:t>
      </w:r>
    </w:p>
    <w:p w:rsidR="003104F8" w:rsidRDefault="006A72DE" w:rsidP="00F352B7">
      <w:pPr>
        <w:pStyle w:val="ListParagraph"/>
        <w:rPr>
          <w:position w:val="-10"/>
        </w:rPr>
      </w:pPr>
      <w:r w:rsidRPr="008B023F">
        <w:rPr>
          <w:position w:val="-10"/>
        </w:rPr>
        <w:object w:dxaOrig="2480" w:dyaOrig="320">
          <v:shape id="_x0000_i1027" type="#_x0000_t75" style="width:123.75pt;height:15.75pt" o:ole="">
            <v:imagedata r:id="rId20" o:title=""/>
          </v:shape>
          <o:OLEObject Type="Embed" ProgID="Equation.3" ShapeID="_x0000_i1027" DrawAspect="Content" ObjectID="_1491613743" r:id="rId21"/>
        </w:object>
      </w:r>
    </w:p>
    <w:p w:rsidR="00606A5B" w:rsidRPr="00785F8E" w:rsidRDefault="00606A5B" w:rsidP="00606A5B">
      <w:pPr>
        <w:pStyle w:val="ListParagraph"/>
        <w:numPr>
          <w:ilvl w:val="0"/>
          <w:numId w:val="28"/>
        </w:numPr>
        <w:spacing w:after="120"/>
      </w:pPr>
      <w:r w:rsidRPr="00785F8E">
        <w:t>Prioritization of candidate nsSNPs</w:t>
      </w:r>
    </w:p>
    <w:p w:rsidR="00606A5B" w:rsidRPr="00785F8E" w:rsidRDefault="00606A5B" w:rsidP="00606A5B">
      <w:pPr>
        <w:pStyle w:val="ListParagraph"/>
        <w:spacing w:after="120"/>
      </w:pPr>
      <w:r w:rsidRPr="00785F8E">
        <w:t>After calculating single pairwise similarity measure of nsSNPs  it</w:t>
      </w:r>
      <w:r>
        <w:t xml:space="preserve"> has been applied it</w:t>
      </w:r>
      <w:r w:rsidRPr="00785F8E">
        <w:t xml:space="preserve"> to prioritization a set of  candidate nsSNPs done according to the “guilt-by-association principle”</w:t>
      </w:r>
      <w:r w:rsidRPr="00785F8E">
        <w:fldChar w:fldCharType="begin"/>
      </w:r>
      <w:r>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Pr="00785F8E">
        <w:fldChar w:fldCharType="separate"/>
      </w:r>
      <w:r>
        <w:rPr>
          <w:noProof/>
        </w:rPr>
        <w:t>(</w:t>
      </w:r>
      <w:hyperlink w:anchor="_ENREF_5" w:tooltip="Altshuler, 2000 #32" w:history="1">
        <w:r w:rsidR="00260D43">
          <w:rPr>
            <w:noProof/>
          </w:rPr>
          <w:t>Altshuler et al., 2000</w:t>
        </w:r>
      </w:hyperlink>
      <w:r>
        <w:rPr>
          <w:noProof/>
        </w:rPr>
        <w:t>)</w:t>
      </w:r>
      <w:r w:rsidRPr="00785F8E">
        <w:fldChar w:fldCharType="end"/>
      </w:r>
      <w:r w:rsidRPr="00785F8E">
        <w:t>.Calculation of the association score for a candidate nsSNPs as the mean similarity value between the nsSNP and all seed nsSNPs, as</w:t>
      </w:r>
    </w:p>
    <w:p w:rsidR="00606A5B" w:rsidRPr="00785F8E" w:rsidRDefault="00606A5B" w:rsidP="00606A5B">
      <w:pPr>
        <w:pStyle w:val="ListParagraph"/>
        <w:spacing w:after="120"/>
      </w:pPr>
      <w:r w:rsidRPr="00785F8E">
        <w:object w:dxaOrig="2520" w:dyaOrig="680">
          <v:shape id="_x0000_i1028" type="#_x0000_t75" style="width:126pt;height:33.75pt" o:ole="">
            <v:imagedata r:id="rId22" o:title=""/>
          </v:shape>
          <o:OLEObject Type="Embed" ProgID="Equation.3" ShapeID="_x0000_i1028" DrawAspect="Content" ObjectID="_1491613744" r:id="rId23"/>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606A5B" w:rsidRPr="00785F8E" w:rsidRDefault="00606A5B" w:rsidP="00606A5B">
      <w:pPr>
        <w:spacing w:after="120"/>
        <w:ind w:left="720"/>
      </w:pPr>
      <w:r w:rsidRPr="00785F8E">
        <w:t>A(c) is the association score and S(d) the set of seed nsSNPs from query disease d.</w:t>
      </w:r>
    </w:p>
    <w:p w:rsidR="001C10D5" w:rsidRPr="00785F8E" w:rsidRDefault="001C10D5" w:rsidP="001C10D5">
      <w:pPr>
        <w:pStyle w:val="ListParagraph"/>
        <w:numPr>
          <w:ilvl w:val="0"/>
          <w:numId w:val="28"/>
        </w:numPr>
        <w:spacing w:after="120"/>
      </w:pPr>
      <w:r w:rsidRPr="00785F8E">
        <w:t>Integrating of multiple ranks</w:t>
      </w:r>
    </w:p>
    <w:p w:rsidR="001C10D5" w:rsidRPr="00785F8E" w:rsidRDefault="001C10D5" w:rsidP="001C10D5">
      <w:pPr>
        <w:pStyle w:val="ListParagraph"/>
        <w:spacing w:after="120"/>
      </w:pPr>
      <w:r w:rsidRPr="00785F8E">
        <w:t>Applying “guilt-by-association” method to individual data source, it is given multiple ranking lists. Resorting purpose the Stouffer’s Z-score method for combine the ranks and obtain a single ranking list. Inverse normal transformation of the ranks in the list to contain corresponding Z-score, as</w:t>
      </w:r>
    </w:p>
    <w:p w:rsidR="001C10D5" w:rsidRPr="00785F8E" w:rsidRDefault="001C10D5" w:rsidP="001C10D5">
      <w:pPr>
        <w:pStyle w:val="ListParagraph"/>
        <w:spacing w:after="120"/>
      </w:pPr>
      <w:r w:rsidRPr="00785F8E">
        <w:object w:dxaOrig="2880" w:dyaOrig="800">
          <v:shape id="_x0000_i1029" type="#_x0000_t75" style="width:2in;height:39.75pt" o:ole="">
            <v:imagedata r:id="rId24" o:title=""/>
          </v:shape>
          <o:OLEObject Type="Embed" ProgID="Equation.3" ShapeID="_x0000_i1029" DrawAspect="Content" ObjectID="_1491613745" r:id="rId25"/>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1C10D5" w:rsidRPr="00785F8E" w:rsidRDefault="001C10D5" w:rsidP="001C10D5">
      <w:pPr>
        <w:pStyle w:val="ListParagraph"/>
        <w:spacing w:after="120"/>
      </w:pPr>
      <w:r w:rsidRPr="00785F8E">
        <w:t>Then obtain a combined Z-score by adding up their corresponding Z-score, as</w:t>
      </w:r>
    </w:p>
    <w:p w:rsidR="001C10D5" w:rsidRPr="00785F8E" w:rsidRDefault="001C10D5" w:rsidP="001C10D5">
      <w:pPr>
        <w:pStyle w:val="ListParagraph"/>
        <w:spacing w:after="120"/>
      </w:pPr>
      <w:r w:rsidRPr="00785F8E">
        <w:object w:dxaOrig="1420" w:dyaOrig="700">
          <v:shape id="_x0000_i1030" type="#_x0000_t75" style="width:71.3pt;height:35.25pt" o:ole="">
            <v:imagedata r:id="rId26" o:title=""/>
          </v:shape>
          <o:OLEObject Type="Embed" ProgID="Equation.3" ShapeID="_x0000_i1030" DrawAspect="Content" ObjectID="_1491613746" r:id="rId27"/>
        </w:object>
      </w:r>
      <w:r>
        <w:t xml:space="preserve"> </w: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fldChar w:fldCharType="separate"/>
      </w:r>
      <w:r>
        <w:rPr>
          <w:noProof/>
        </w:rPr>
        <w:t>(</w:t>
      </w:r>
      <w:hyperlink w:anchor="_ENREF_45" w:tooltip="Rui, 2011 #5" w:history="1">
        <w:r w:rsidR="00260D43">
          <w:rPr>
            <w:noProof/>
          </w:rPr>
          <w:t>Rui and Jiaxin, 2011</w:t>
        </w:r>
      </w:hyperlink>
      <w:r>
        <w:rPr>
          <w:noProof/>
        </w:rPr>
        <w:t>)</w:t>
      </w:r>
      <w:r>
        <w:fldChar w:fldCharType="end"/>
      </w:r>
    </w:p>
    <w:p w:rsidR="005A0129" w:rsidRPr="00785F8E" w:rsidRDefault="005A0129" w:rsidP="005A0129">
      <w:r w:rsidRPr="00785F8E">
        <w:t>There are certainly several limitations in the proposed proof-of-concept search. This approach currently resort the Pfam database to extract conserved protein domain for candidate nsSNPs</w:t>
      </w:r>
      <w:r>
        <w:t xml:space="preserve"> as</w:t>
      </w:r>
      <w:r w:rsidRPr="00785F8E">
        <w:t xml:space="preserve"> because</w:t>
      </w:r>
      <w:r>
        <w:t xml:space="preserve"> </w:t>
      </w:r>
      <w:r w:rsidRPr="00785F8E">
        <w:t>known protein domain variation are limited.</w:t>
      </w:r>
      <w:r>
        <w:t xml:space="preserve"> </w:t>
      </w:r>
      <w:r w:rsidRPr="00785F8E">
        <w:t>To overcome the problem</w:t>
      </w:r>
      <w:r>
        <w:t xml:space="preserve"> it</w:t>
      </w:r>
      <w:r w:rsidRPr="00785F8E">
        <w:t xml:space="preserve"> can be use any other sequence alignment tool such as BLAST or PSIBLAST to extract sequence conservation features</w:t>
      </w:r>
      <w:r w:rsidRPr="00785F8E">
        <w:fldChar w:fldCharType="begin"/>
      </w:r>
      <w:r w:rsidR="00D46F5D">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Pr="00785F8E">
        <w:fldChar w:fldCharType="separate"/>
      </w:r>
      <w:r w:rsidR="00D46F5D">
        <w:rPr>
          <w:noProof/>
        </w:rPr>
        <w:t>(</w:t>
      </w:r>
      <w:hyperlink w:anchor="_ENREF_4" w:tooltip="Altschul, 1997 #33" w:history="1">
        <w:r w:rsidR="00260D43">
          <w:rPr>
            <w:noProof/>
          </w:rPr>
          <w:t>Altschul et al., 1997</w:t>
        </w:r>
      </w:hyperlink>
      <w:r w:rsidR="00D46F5D">
        <w:rPr>
          <w:noProof/>
        </w:rPr>
        <w:t>)</w:t>
      </w:r>
      <w:r w:rsidRPr="00785F8E">
        <w:fldChar w:fldCharType="end"/>
      </w:r>
      <w:r w:rsidRPr="00785F8E">
        <w:t>.</w:t>
      </w:r>
      <w:hyperlink w:anchor="_ENREF_45" w:tooltip="Rui, 2011 #5" w:history="1">
        <w:r w:rsidR="00260D43" w:rsidRPr="00785F8E">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 </w:instrText>
        </w:r>
        <w:r w:rsidR="00260D43">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cmVsYXRlZC11
cmxzPjx1cmw+aHR0cDovL2llZWV4cGxvcmUuaWVlZS5vcmcveHBsL2FydGljbGVEZXRhaWxzLmpz
cD9hcm51bWJlcj02MTEyMzg1PC91cmw+PC9yZWxhdGVkLXVybHM+PC91cmxzPjxlbGVjdHJvbmlj
LXJlc291cmNlLW51bT4xMC4xMTA5L0JJQk1XLjIwMTEuNjExMjM4NTwvZWxlY3Ryb25pYy1yZXNv
dXJjZS1udW0+PC9yZWNvcmQ+PC9DaXRlPjwvRW5kTm90ZT4A
</w:fldData>
          </w:fldChar>
        </w:r>
        <w:r w:rsidR="00260D43">
          <w:instrText xml:space="preserve"> ADDIN EN.CITE.DATA </w:instrText>
        </w:r>
        <w:r w:rsidR="00260D43">
          <w:fldChar w:fldCharType="end"/>
        </w:r>
        <w:r w:rsidR="00260D43" w:rsidRPr="00785F8E">
          <w:fldChar w:fldCharType="separate"/>
        </w:r>
        <w:r w:rsidR="00260D43">
          <w:rPr>
            <w:noProof/>
          </w:rPr>
          <w:t>Rui and Jiaxin (2011)</w:t>
        </w:r>
        <w:r w:rsidR="00260D43" w:rsidRPr="00785F8E">
          <w:fldChar w:fldCharType="end"/>
        </w:r>
      </w:hyperlink>
      <w:r w:rsidRPr="00785F8E">
        <w:t xml:space="preserve"> And </w:t>
      </w:r>
      <w:hyperlink w:anchor="_ENREF_26" w:tooltip="Jiaxin, 2010 #17" w:history="1">
        <w:r w:rsidR="00260D43" w:rsidRPr="00785F8E">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785F8E">
          <w:fldChar w:fldCharType="separate"/>
        </w:r>
        <w:r w:rsidR="00260D43">
          <w:rPr>
            <w:noProof/>
          </w:rPr>
          <w:t>Jiaxin et al. (2010)</w:t>
        </w:r>
        <w:r w:rsidR="00260D43" w:rsidRPr="00785F8E">
          <w:fldChar w:fldCharType="end"/>
        </w:r>
      </w:hyperlink>
      <w:r w:rsidRPr="00785F8E">
        <w:t xml:space="preserve"> both</w:t>
      </w:r>
      <w:r>
        <w:t xml:space="preserve"> have</w:t>
      </w:r>
      <w:r w:rsidRPr="00785F8E">
        <w:t xml:space="preserve"> mention</w:t>
      </w:r>
      <w:r>
        <w:t>ed</w:t>
      </w:r>
      <w:r w:rsidRPr="00785F8E">
        <w:t xml:space="preserve"> in their researches, mutation in other genome regions such as transcriptional-factor binding sites or promoter regions may also cause to human diseases.</w:t>
      </w:r>
    </w:p>
    <w:p w:rsidR="005A0129" w:rsidRPr="00785F8E" w:rsidRDefault="005A0129" w:rsidP="005A0129">
      <w:r w:rsidRPr="00785F8E">
        <w:t>The binary classification solution which is</w:t>
      </w:r>
      <w:r>
        <w:t xml:space="preserve"> </w:t>
      </w:r>
      <w:r w:rsidRPr="00785F8E">
        <w:t>applied to identify diseases associated with nsSNPs, the Logitboost is the more accurate classification algorithm. But it is fully depends on the multiple sequence alignment. Combination of the multiple sequence analysis and domain-domain interaction method is best method to identify nsSNPs associate with diseases.</w:t>
      </w:r>
      <w:r>
        <w:t xml:space="preserve"> </w:t>
      </w:r>
      <w:r w:rsidRPr="00785F8E">
        <w:t>Further enhancement can be added to domain-domain interaction model. There are other data source</w:t>
      </w:r>
      <w:r>
        <w:t xml:space="preserve"> which</w:t>
      </w:r>
      <w:r w:rsidRPr="00785F8E">
        <w:t xml:space="preserve"> can be used to evaluate functional similarity between two genes and their products.</w:t>
      </w:r>
      <w:r>
        <w:t xml:space="preserve"> </w:t>
      </w:r>
      <w:r w:rsidRPr="00785F8E">
        <w:t>These data source contain gene expression profile, gene ontology annotations, protein-protein interaction, and many others</w:t>
      </w:r>
      <w:r>
        <w:t xml:space="preserve"> </w:t>
      </w:r>
      <w:r w:rsidRPr="00785F8E">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 </w:instrText>
      </w:r>
      <w:r w:rsidR="00D46F5D">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rsidR="00D46F5D">
        <w:instrText xml:space="preserve"> ADDIN EN.CITE.DATA </w:instrText>
      </w:r>
      <w:r w:rsidR="00D46F5D">
        <w:fldChar w:fldCharType="end"/>
      </w:r>
      <w:r w:rsidRPr="00785F8E">
        <w:fldChar w:fldCharType="separate"/>
      </w:r>
      <w:r w:rsidR="00D46F5D">
        <w:rPr>
          <w:noProof/>
        </w:rPr>
        <w:t>(</w:t>
      </w:r>
      <w:hyperlink w:anchor="_ENREF_45" w:tooltip="Rui, 2011 #5" w:history="1">
        <w:r w:rsidR="00260D43">
          <w:rPr>
            <w:noProof/>
          </w:rPr>
          <w:t>Rui and Jiaxin, 2011</w:t>
        </w:r>
      </w:hyperlink>
      <w:r w:rsidR="00D46F5D">
        <w:rPr>
          <w:noProof/>
        </w:rPr>
        <w:t>)</w:t>
      </w:r>
      <w:r w:rsidRPr="00785F8E">
        <w:fldChar w:fldCharType="end"/>
      </w:r>
      <w:r w:rsidRPr="00785F8E">
        <w:t>.</w:t>
      </w:r>
    </w:p>
    <w:p w:rsidR="00606A5B" w:rsidRDefault="00D46F5D" w:rsidP="00196AC3">
      <w:pPr>
        <w:pStyle w:val="Heading2"/>
      </w:pPr>
      <w:bookmarkStart w:id="10" w:name="_Toc401785164"/>
      <w:bookmarkStart w:id="11" w:name="_Toc401788358"/>
      <w:r>
        <w:t>COMBINATION OF SNPS AND OTHER METHODOLOGIES</w:t>
      </w:r>
      <w:bookmarkEnd w:id="10"/>
      <w:bookmarkEnd w:id="11"/>
    </w:p>
    <w:p w:rsidR="00196AC3" w:rsidRDefault="004B47FC" w:rsidP="00196AC3">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96AC3">
        <w:t xml:space="preserve"> suggest</w:t>
      </w:r>
      <w:r w:rsidR="00196AC3" w:rsidRPr="009134F8">
        <w:t xml:space="preserve"> that SNPs and other clinical contribute for the inherited diseases. The general framework is proposed to solve that problem and apply it</w:t>
      </w:r>
      <w:r w:rsidR="00196AC3">
        <w:t xml:space="preserve"> to</w:t>
      </w:r>
      <w:r w:rsidR="00196AC3" w:rsidRPr="009134F8">
        <w:t xml:space="preserve"> find pre-eclampsia, a progressive disorder which occurs during pregnancy and soon after the birth, affecting both the mother and their babies</w:t>
      </w:r>
      <w:r w:rsidR="00196AC3" w:rsidRPr="009134F8">
        <w:fldChar w:fldCharType="begin"/>
      </w:r>
      <w:r w:rsidR="00196AC3">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196AC3" w:rsidRPr="009134F8">
        <w:fldChar w:fldCharType="separate"/>
      </w:r>
      <w:r w:rsidR="00196AC3">
        <w:rPr>
          <w:noProof/>
        </w:rPr>
        <w:t>(</w:t>
      </w:r>
      <w:hyperlink w:anchor="_ENREF_44" w:tooltip="Roberts, 1989 #34" w:history="1">
        <w:r w:rsidR="00260D43">
          <w:rPr>
            <w:noProof/>
          </w:rPr>
          <w:t>Roberts et al., 1989</w:t>
        </w:r>
      </w:hyperlink>
      <w:r w:rsidR="00196AC3">
        <w:rPr>
          <w:noProof/>
        </w:rPr>
        <w:t>)</w:t>
      </w:r>
      <w:r w:rsidR="00196AC3" w:rsidRPr="009134F8">
        <w:fldChar w:fldCharType="end"/>
      </w:r>
      <w:r w:rsidR="00196AC3" w:rsidRPr="009134F8">
        <w:t>.</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96AC3" w:rsidRPr="009134F8">
        <w:t xml:space="preserve"> argue mutated risk genes and jointly genetic and environmental factors, which are thought to be key importance</w:t>
      </w:r>
      <w:r w:rsidR="00196AC3" w:rsidRPr="009134F8">
        <w:fldChar w:fldCharType="begin"/>
      </w:r>
      <w:r w:rsidR="00196AC3">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196AC3" w:rsidRPr="009134F8">
        <w:fldChar w:fldCharType="separate"/>
      </w:r>
      <w:r w:rsidR="00196AC3">
        <w:rPr>
          <w:noProof/>
        </w:rPr>
        <w:t>(</w:t>
      </w:r>
      <w:hyperlink w:anchor="_ENREF_43" w:tooltip="Risch, 1996 #35" w:history="1">
        <w:r w:rsidR="00260D43">
          <w:rPr>
            <w:noProof/>
          </w:rPr>
          <w:t>Risch and Merikangas, 1996</w:t>
        </w:r>
      </w:hyperlink>
      <w:r w:rsidR="00196AC3">
        <w:rPr>
          <w:noProof/>
        </w:rPr>
        <w:t>)</w:t>
      </w:r>
      <w:r w:rsidR="00196AC3" w:rsidRPr="009134F8">
        <w:fldChar w:fldCharType="end"/>
      </w:r>
      <w:r w:rsidR="00196AC3" w:rsidRPr="009134F8">
        <w:t>.Proposed method is appl</w:t>
      </w:r>
      <w:r w:rsidR="00196AC3">
        <w:t>icable</w:t>
      </w:r>
      <w:r w:rsidR="00196AC3" w:rsidRPr="009134F8">
        <w:t xml:space="preserve"> for analysis risk pathway of the bipolar disorder(BD) and proved this method is correct</w:t>
      </w:r>
      <w:r w:rsidR="00196AC3" w:rsidRPr="009134F8">
        <w:fldChar w:fldCharType="begin"/>
      </w:r>
      <w:r w:rsidR="00196AC3">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196AC3" w:rsidRPr="009134F8">
        <w:fldChar w:fldCharType="separate"/>
      </w:r>
      <w:r w:rsidR="00196AC3">
        <w:rPr>
          <w:noProof/>
        </w:rPr>
        <w:t>(</w:t>
      </w:r>
      <w:hyperlink w:anchor="_ENREF_23" w:tooltip="Hirschfeld, 2003 #36" w:history="1">
        <w:r w:rsidR="00260D43">
          <w:rPr>
            <w:noProof/>
          </w:rPr>
          <w:t>Hirschfeld et al., 2003</w:t>
        </w:r>
      </w:hyperlink>
      <w:r w:rsidR="00196AC3">
        <w:rPr>
          <w:noProof/>
        </w:rPr>
        <w:t>)</w:t>
      </w:r>
      <w:r w:rsidR="00196AC3" w:rsidRPr="009134F8">
        <w:fldChar w:fldCharType="end"/>
      </w:r>
      <w:r w:rsidR="00196AC3" w:rsidRPr="009134F8">
        <w:t>.</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E81500">
        <w:t xml:space="preserve"> </w:t>
      </w:r>
      <w:r w:rsidR="00196AC3">
        <w:t>suggest</w:t>
      </w:r>
      <w:r w:rsidR="00196AC3" w:rsidRPr="009134F8">
        <w:t xml:space="preserve"> detecting association between human genetic variant and their phenotypic involvement is a significant problem in understanding genetic bases human-inherited diseases.</w:t>
      </w:r>
      <w:r w:rsidR="00196AC3">
        <w:t xml:space="preserve"> </w:t>
      </w:r>
      <w:r w:rsidR="00196AC3" w:rsidRPr="009134F8">
        <w:t xml:space="preserve">Most of the current system predicts association between nsSNPs and </w:t>
      </w:r>
      <w:r w:rsidR="00196AC3" w:rsidRPr="00196AC3">
        <w:t>diseases based on features obtain from only protein sequence and/or structure information, and not given details about which specific disease in nsSNPs.</w:t>
      </w:r>
    </w:p>
    <w:p w:rsidR="00196AC3" w:rsidRPr="009134F8" w:rsidRDefault="004B47FC" w:rsidP="00196AC3">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E81500">
        <w:t xml:space="preserve"> </w:t>
      </w:r>
      <w:r w:rsidR="00196AC3" w:rsidRPr="009134F8">
        <w:t>explain case and control study method. This method is create</w:t>
      </w:r>
      <w:r w:rsidR="00196AC3">
        <w:t>d</w:t>
      </w:r>
      <w:r w:rsidR="00196AC3" w:rsidRPr="009134F8">
        <w:t xml:space="preserve"> two different groups among the population. One group is labeled as ‘case’ (people with diseases or a condition) and the other group is labeled as ‘controls’. Case control analysis in SNPs studies widely used sub-class algorithm of the decision tree. In the study three algorithm taken in consideration: ID3</w:t>
      </w:r>
      <w:r w:rsidR="00196AC3" w:rsidRPr="009134F8">
        <w:fldChar w:fldCharType="begin"/>
      </w:r>
      <w:r w:rsidR="00196AC3">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96AC3" w:rsidRPr="009134F8">
        <w:fldChar w:fldCharType="separate"/>
      </w:r>
      <w:r w:rsidR="00196AC3">
        <w:rPr>
          <w:noProof/>
        </w:rPr>
        <w:t>(</w:t>
      </w:r>
      <w:hyperlink w:anchor="_ENREF_7" w:tooltip="Breiman, 1999 #21" w:history="1">
        <w:r w:rsidR="00260D43">
          <w:rPr>
            <w:noProof/>
          </w:rPr>
          <w:t>Breiman et al., 1999</w:t>
        </w:r>
      </w:hyperlink>
      <w:r w:rsidR="00196AC3">
        <w:rPr>
          <w:noProof/>
        </w:rPr>
        <w:t>)</w:t>
      </w:r>
      <w:r w:rsidR="00196AC3" w:rsidRPr="009134F8">
        <w:fldChar w:fldCharType="end"/>
      </w:r>
      <w:r w:rsidR="00196AC3" w:rsidRPr="009134F8">
        <w:t>, ADTree</w:t>
      </w:r>
      <w:r w:rsidR="00196AC3" w:rsidRPr="009134F8">
        <w:fldChar w:fldCharType="begin"/>
      </w:r>
      <w:r w:rsidR="00196AC3">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196AC3" w:rsidRPr="009134F8">
        <w:fldChar w:fldCharType="separate"/>
      </w:r>
      <w:r w:rsidR="00196AC3">
        <w:rPr>
          <w:noProof/>
        </w:rPr>
        <w:t>(</w:t>
      </w:r>
      <w:hyperlink w:anchor="_ENREF_17" w:tooltip="Freund, 1999 #39" w:history="1">
        <w:r w:rsidR="00260D43">
          <w:rPr>
            <w:noProof/>
          </w:rPr>
          <w:t>Freund and Mason, 1999</w:t>
        </w:r>
      </w:hyperlink>
      <w:r w:rsidR="00196AC3">
        <w:rPr>
          <w:noProof/>
        </w:rPr>
        <w:t>)</w:t>
      </w:r>
      <w:r w:rsidR="00196AC3" w:rsidRPr="009134F8">
        <w:fldChar w:fldCharType="end"/>
      </w:r>
      <w:r w:rsidR="00196AC3" w:rsidRPr="009134F8">
        <w:t xml:space="preserve"> , and C4.5</w:t>
      </w:r>
      <w:r w:rsidR="00196AC3" w:rsidRPr="009134F8">
        <w:fldChar w:fldCharType="begin"/>
      </w:r>
      <w:r w:rsidR="00196AC3">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196AC3" w:rsidRPr="009134F8">
        <w:fldChar w:fldCharType="separate"/>
      </w:r>
      <w:r w:rsidR="00196AC3">
        <w:rPr>
          <w:noProof/>
        </w:rPr>
        <w:t>(</w:t>
      </w:r>
      <w:hyperlink w:anchor="_ENREF_40" w:tooltip="Quinlan, 1993 #37" w:history="1">
        <w:r w:rsidR="00260D43">
          <w:rPr>
            <w:noProof/>
          </w:rPr>
          <w:t>Quinlan, 1993</w:t>
        </w:r>
      </w:hyperlink>
      <w:r w:rsidR="00196AC3">
        <w:rPr>
          <w:noProof/>
        </w:rPr>
        <w:t>)</w:t>
      </w:r>
      <w:r w:rsidR="00196AC3" w:rsidRPr="009134F8">
        <w:fldChar w:fldCharType="end"/>
      </w:r>
      <w:r w:rsidR="00196AC3" w:rsidRPr="009134F8">
        <w:t>.Figure 3 shows the explanation of the methodology step by step.</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96AC3">
        <w:t xml:space="preserve"> </w:t>
      </w:r>
      <w:r w:rsidR="00196AC3" w:rsidRPr="009134F8">
        <w:t>argue</w:t>
      </w:r>
      <w:r w:rsidR="00196AC3">
        <w:t xml:space="preserve"> </w:t>
      </w:r>
      <w:r w:rsidR="00196AC3" w:rsidRPr="009134F8">
        <w:t>nsSNP associated diseases are binary classification problem. Because new approached has been introduce to predict association between nsSNPs and diseases based on multiple similarity networks and diseases phenotype similarity networks.</w:t>
      </w:r>
      <w:r w:rsidR="00196AC3">
        <w:t xml:space="preserve"> </w:t>
      </w:r>
      <w:r w:rsidR="00196AC3" w:rsidRPr="009134F8">
        <w:t>The basic assumption of the proposed method is that nsSNPs associated with phenotypically similar diseases would have similar properties.</w:t>
      </w:r>
      <w:r w:rsidR="00196AC3">
        <w:t xml:space="preserve"> </w:t>
      </w:r>
      <w:r w:rsidR="00196AC3" w:rsidRPr="009134F8">
        <w:t xml:space="preserve">Therefore, some disease and a query nsSNPs, </w:t>
      </w:r>
      <w:r w:rsidR="00196AC3">
        <w:t>c</w:t>
      </w:r>
      <w:r w:rsidR="00196AC3" w:rsidRPr="009134F8">
        <w:t xml:space="preserve">an be calculate a predictive score that indicates the stability of association between the diseases and the nsSNP by measuring the similarity between the query nsSNP and nsSNPs, that are some diseases identified that have significant phenotypic overlap with the diseases under study.  </w:t>
      </w:r>
    </w:p>
    <w:p w:rsidR="00196AC3" w:rsidRPr="009134F8" w:rsidRDefault="00196AC3" w:rsidP="00196AC3">
      <w:r w:rsidRPr="009134F8">
        <w:t xml:space="preserve">Further evaluate combination of methodologies, </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Pr="009134F8">
        <w:t>proposed method explains in Figure 4. This approach is different from other two apaches explained before in this literature.</w:t>
      </w:r>
      <w:r>
        <w:t xml:space="preserve"> </w:t>
      </w:r>
      <w:r w:rsidRPr="009134F8">
        <w:t>Method uses to analysis disease association of the SNPs and environmental factors in the same KEGG pathways. “KEGG pathway is the network of molecular wiring diagrams of interaction and reaction, it provide</w:t>
      </w:r>
      <w:r>
        <w:t>s</w:t>
      </w:r>
      <w:r w:rsidRPr="009134F8">
        <w:t xml:space="preserve"> a reference knowledge base from linking genome to metabolic processes by mapping genes to REACTION and INTERACTION”</w:t>
      </w:r>
      <w:r w:rsidRPr="009134F8">
        <w:fldChar w:fldCharType="begin"/>
      </w:r>
      <w:r>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Pr="009134F8">
        <w:fldChar w:fldCharType="separate"/>
      </w:r>
      <w:r>
        <w:rPr>
          <w:noProof/>
        </w:rPr>
        <w:t>(</w:t>
      </w:r>
      <w:hyperlink w:anchor="_ENREF_29" w:tooltip="Kanehisa, 2000 #40" w:history="1">
        <w:r w:rsidR="00260D43">
          <w:rPr>
            <w:noProof/>
          </w:rPr>
          <w:t>Kanehisa and Goto, 2000</w:t>
        </w:r>
      </w:hyperlink>
      <w:r>
        <w:rPr>
          <w:noProof/>
        </w:rPr>
        <w:t>)</w:t>
      </w:r>
      <w:r w:rsidRPr="009134F8">
        <w:fldChar w:fldCharType="end"/>
      </w:r>
      <w:r w:rsidRPr="009134F8">
        <w:t xml:space="preserve">.There are steps </w:t>
      </w:r>
      <w:r>
        <w:t xml:space="preserve"> to</w:t>
      </w:r>
      <w:r w:rsidRPr="009134F8">
        <w:t xml:space="preserve"> calculate diseases risk in particular approach.</w:t>
      </w:r>
      <w:r>
        <w:t xml:space="preserve"> </w:t>
      </w:r>
      <w:r w:rsidRPr="009134F8">
        <w:t>First step is SNP significance analysis and the corresponding risk calculation. Data are count of case and control for each and calculate risk ratio from relationship between the SNP and complex diseases. Second step is “KEGG pathway reconstruction and the reconstructed network attribution analysis. KEGG pathway is a network where a node represents metabolite and one edge represents some enzyme or a gene cluster”.</w:t>
      </w:r>
      <w:r>
        <w:t>Whereas the t</w:t>
      </w:r>
      <w:r w:rsidRPr="009134F8">
        <w:t xml:space="preserve">hird step is “SNPs screening and SNPs to reconstructed network G’ mapping” </w:t>
      </w:r>
      <w:r w:rsidRPr="009134F8">
        <w:fldChar w:fldCharType="begin"/>
      </w:r>
      <w:r>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Pr="009134F8">
        <w:fldChar w:fldCharType="separate"/>
      </w:r>
      <w:r>
        <w:rPr>
          <w:noProof/>
        </w:rPr>
        <w:t>(</w:t>
      </w:r>
      <w:hyperlink w:anchor="_ENREF_24" w:tooltip="Hoh, 2003 #41" w:history="1">
        <w:r w:rsidR="00260D43">
          <w:rPr>
            <w:noProof/>
          </w:rPr>
          <w:t>Hoh and Ott, 2003</w:t>
        </w:r>
      </w:hyperlink>
      <w:r>
        <w:rPr>
          <w:noProof/>
        </w:rPr>
        <w:t>)</w:t>
      </w:r>
      <w:r w:rsidRPr="009134F8">
        <w:fldChar w:fldCharType="end"/>
      </w:r>
      <w:r>
        <w:t xml:space="preserve">, the fourth involves </w:t>
      </w:r>
      <w:r w:rsidRPr="009134F8">
        <w:t xml:space="preserve"> “Calculat</w:t>
      </w:r>
      <w:r>
        <w:t>ion of</w:t>
      </w:r>
      <w:r w:rsidRPr="009134F8">
        <w:t xml:space="preserve"> the two integrated measurements of RS scoring and prioritize the pathway”. This method not only focusing on genetic factors which contain in the study of relationship between multiple genes and the diseases, but also the metabolic environment factors by researching the relationship between genes and pathways.</w:t>
      </w:r>
      <w:r>
        <w:t xml:space="preserve"> </w:t>
      </w:r>
      <w:r w:rsidRPr="009134F8">
        <w:t>The measurements algorithm of SPAM (A SNP pathway based Association Method) can be summarized as follows.</w:t>
      </w:r>
    </w:p>
    <w:p w:rsidR="00196AC3" w:rsidRPr="009134F8" w:rsidRDefault="00196AC3" w:rsidP="00196AC3">
      <w:pPr>
        <w:ind w:left="360"/>
      </w:pPr>
      <w:r w:rsidRPr="009134F8">
        <w:rPr>
          <w:position w:val="-52"/>
        </w:rPr>
        <w:object w:dxaOrig="5340" w:dyaOrig="1160">
          <v:shape id="_x0000_i1031" type="#_x0000_t75" style="width:267pt;height:57.75pt" o:ole="">
            <v:imagedata r:id="rId28" o:title=""/>
          </v:shape>
          <o:OLEObject Type="Embed" ProgID="Equation.3" ShapeID="_x0000_i1031" DrawAspect="Content" ObjectID="_1491613747" r:id="rId29"/>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Pr="009134F8" w:rsidRDefault="00196AC3" w:rsidP="00196AC3">
      <w:pPr>
        <w:ind w:left="360"/>
      </w:pPr>
      <w:r w:rsidRPr="009134F8">
        <w:t>Or</w:t>
      </w:r>
    </w:p>
    <w:p w:rsidR="00196AC3" w:rsidRPr="009134F8" w:rsidRDefault="00196AC3" w:rsidP="00196AC3">
      <w:pPr>
        <w:ind w:left="360"/>
      </w:pPr>
      <w:r w:rsidRPr="009134F8">
        <w:rPr>
          <w:position w:val="-52"/>
        </w:rPr>
        <w:object w:dxaOrig="5440" w:dyaOrig="1160">
          <v:shape id="_x0000_i1032" type="#_x0000_t75" style="width:272.25pt;height:57.75pt" o:ole="">
            <v:imagedata r:id="rId30" o:title=""/>
          </v:shape>
          <o:OLEObject Type="Embed" ProgID="Equation.3" ShapeID="_x0000_i1032" DrawAspect="Content" ObjectID="_1491613748" r:id="rId31"/>
        </w:object>
      </w:r>
      <w:r>
        <w:rPr>
          <w:position w:val="-52"/>
        </w:rPr>
        <w:t xml:space="preserve"> </w: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 </w:instrText>
      </w:r>
      <w:r>
        <w:rPr>
          <w:position w:val="-52"/>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Pr>
          <w:position w:val="-52"/>
        </w:rPr>
        <w:instrText xml:space="preserve"> ADDIN EN.CITE.DATA </w:instrText>
      </w:r>
      <w:r>
        <w:rPr>
          <w:position w:val="-52"/>
        </w:rPr>
      </w:r>
      <w:r>
        <w:rPr>
          <w:position w:val="-52"/>
        </w:rPr>
        <w:fldChar w:fldCharType="end"/>
      </w:r>
      <w:r>
        <w:rPr>
          <w:position w:val="-52"/>
        </w:rPr>
      </w:r>
      <w:r>
        <w:rPr>
          <w:position w:val="-52"/>
        </w:rPr>
        <w:fldChar w:fldCharType="separate"/>
      </w:r>
      <w:r>
        <w:rPr>
          <w:noProof/>
          <w:position w:val="-52"/>
        </w:rPr>
        <w:t>(</w:t>
      </w:r>
      <w:hyperlink w:anchor="_ENREF_31" w:tooltip="Liangcai, 2008 #8" w:history="1">
        <w:r w:rsidR="00260D43">
          <w:rPr>
            <w:noProof/>
            <w:position w:val="-52"/>
          </w:rPr>
          <w:t>Liangcai et al., 2008</w:t>
        </w:r>
      </w:hyperlink>
      <w:r>
        <w:rPr>
          <w:noProof/>
          <w:position w:val="-52"/>
        </w:rPr>
        <w:t>)</w:t>
      </w:r>
      <w:r>
        <w:rPr>
          <w:position w:val="-52"/>
        </w:rPr>
        <w:fldChar w:fldCharType="end"/>
      </w:r>
    </w:p>
    <w:p w:rsidR="00196AC3" w:rsidRDefault="00196AC3" w:rsidP="00196AC3">
      <w:r>
        <w:t>“</w:t>
      </w:r>
      <w:r w:rsidRPr="00EB29DB">
        <w:t>where RS(D, p</w:t>
      </w:r>
      <w:r w:rsidRPr="009942C0">
        <w:rPr>
          <w:vertAlign w:val="subscript"/>
        </w:rPr>
        <w:t>i</w:t>
      </w:r>
      <w:r w:rsidRPr="00EB29DB">
        <w:t>) represents the relationship scoring</w:t>
      </w:r>
      <w:r>
        <w:t xml:space="preserve"> </w:t>
      </w:r>
      <w:r w:rsidRPr="00EB29DB">
        <w:t>between pathway p</w:t>
      </w:r>
      <w:r w:rsidRPr="009942C0">
        <w:rPr>
          <w:vertAlign w:val="subscript"/>
        </w:rPr>
        <w:t>i</w:t>
      </w:r>
      <w:r w:rsidRPr="00EB29DB">
        <w:t xml:space="preserve"> and </w:t>
      </w:r>
      <w:r>
        <w:t xml:space="preserve">the disease D, N is the </w:t>
      </w:r>
      <w:r w:rsidRPr="00EB29DB">
        <w:t>number of gene clusters on pathway p</w:t>
      </w:r>
      <w:r w:rsidRPr="009942C0">
        <w:rPr>
          <w:vertAlign w:val="subscript"/>
        </w:rPr>
        <w:t>i</w:t>
      </w:r>
      <w:r w:rsidRPr="00EB29DB">
        <w:t xml:space="preserve"> and d(GS</w:t>
      </w:r>
      <w:r w:rsidRPr="009942C0">
        <w:rPr>
          <w:vertAlign w:val="subscript"/>
        </w:rPr>
        <w:t>j</w:t>
      </w:r>
      <w:r w:rsidRPr="00EB29DB">
        <w:t>, p</w:t>
      </w:r>
      <w:r w:rsidRPr="009942C0">
        <w:rPr>
          <w:vertAlign w:val="subscript"/>
        </w:rPr>
        <w:t>i</w:t>
      </w:r>
      <w:r>
        <w:t xml:space="preserve">) </w:t>
      </w:r>
      <w:r w:rsidRPr="00EB29DB">
        <w:t>demonstrates the complexity of gene cluster GS</w:t>
      </w:r>
      <w:r w:rsidRPr="0088608F">
        <w:rPr>
          <w:vertAlign w:val="subscript"/>
        </w:rPr>
        <w:t>j</w:t>
      </w:r>
      <w:r w:rsidRPr="00EB29DB">
        <w:t xml:space="preserve"> </w:t>
      </w:r>
      <w:r>
        <w:t xml:space="preserve">on </w:t>
      </w:r>
      <w:r w:rsidRPr="00EB29DB">
        <w:t>pathway p</w:t>
      </w:r>
      <w:r w:rsidRPr="00357022">
        <w:rPr>
          <w:vertAlign w:val="subscript"/>
        </w:rPr>
        <w:t>i</w:t>
      </w:r>
      <w:r w:rsidRPr="00EB29DB">
        <w:t>. m is the num</w:t>
      </w:r>
      <w:r>
        <w:t xml:space="preserve">ber of the genes that p&lt;0.05. M </w:t>
      </w:r>
      <w:r w:rsidRPr="00EB29DB">
        <w:t>is the count of all the genes on pathway p</w:t>
      </w:r>
      <w:r w:rsidRPr="00C54023">
        <w:rPr>
          <w:vertAlign w:val="subscript"/>
        </w:rPr>
        <w:t>i</w:t>
      </w:r>
      <w:r>
        <w:t xml:space="preserve">.” </w:t>
      </w:r>
    </w:p>
    <w:p w:rsidR="00196AC3" w:rsidRPr="009134F8" w:rsidRDefault="00135076" w:rsidP="00F74779">
      <w:pPr>
        <w:ind w:left="720"/>
      </w:pPr>
      <w:r>
        <w:rPr>
          <w:noProof/>
        </w:rPr>
        <mc:AlternateContent>
          <mc:Choice Requires="wpg">
            <w:drawing>
              <wp:inline distT="0" distB="0" distL="0" distR="0" wp14:anchorId="0896A2B4" wp14:editId="15EC8166">
                <wp:extent cx="4690872" cy="2441448"/>
                <wp:effectExtent l="0" t="0" r="14605" b="16510"/>
                <wp:docPr id="158" name="Group 1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690872" cy="2441448"/>
                          <a:chOff x="0" y="0"/>
                          <a:chExt cx="4772025" cy="2486025"/>
                        </a:xfrm>
                      </wpg:grpSpPr>
                      <wps:wsp>
                        <wps:cNvPr id="159"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1E41EB">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1E41EB">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1E41EB">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1E41EB">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4B47FC" w:rsidRDefault="004B47FC" w:rsidP="001E41EB">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4"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5"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68"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58" o:spid="_x0000_s1035" style="width:369.35pt;height:192.25pt;mso-position-horizontal-relative:char;mso-position-vertical-relative:line"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">
                <v:rect id="Rectangle 4" o:spid="_x0000_s1036"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10AcEA&#10;AADcAAAADwAAAGRycy9kb3ducmV2LnhtbERPTYvCMBC9C/6HMMLeNFVQtBpFCqLsnrbqwdvQjG2x&#10;mZQm1nZ//WZhwds83udsdp2pREuNKy0rmE4iEMSZ1SXnCi7nw3gJwnlkjZVlUtCTg912ONhgrO2L&#10;v6lNfS5CCLsYFRTe17GULivIoJvYmjhwd9sY9AE2udQNvkK4qeQsihbSYMmhocCakoKyR/o0Cr56&#10;6dvLdbH6aZOy1+ktOX5SotTHqNuvQXjq/Fv87z7pMH++gr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NdAHBAAAA3AAAAA8AAAAAAAAAAAAAAAAAmAIAAGRycy9kb3du&#10;cmV2LnhtbFBLBQYAAAAABAAEAPUAAACGAwAAAAA=&#10;" fillcolor="white [3201]" strokecolor="black [3200]" strokeweight="2pt">
                  <v:textbox>
                    <w:txbxContent>
                      <w:p w:rsidR="004B47FC" w:rsidRDefault="004B47FC" w:rsidP="001E41EB">
                        <w:pPr>
                          <w:jc w:val="center"/>
                        </w:pPr>
                        <w:r>
                          <w:t>Attributes Choice</w:t>
                        </w:r>
                      </w:p>
                    </w:txbxContent>
                  </v:textbox>
                </v:rect>
                <v:rect id="Rectangle 5" o:spid="_x0000_s1037"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sXIcUA&#10;AADcAAAADwAAAGRycy9kb3ducmV2LnhtbESPQWvCQBCF7wX/wzKCt7qxh9BGV5FAaamnpnrwNmTH&#10;JJidDdltTPz1zqHQ2wzvzXvfbHaja9VAfWg8G1gtE1DEpbcNVwaOP+/Pr6BCRLbYeiYDEwXYbWdP&#10;G8ysv/E3DUWslIRwyNBAHWOXaR3KmhyGpe+IRbv43mGUta+07fEm4a7VL0mSaocNS0ONHeU1ldfi&#10;1xk4TDoOx1P6dh/yZrLFOf/4otyYxXzcr0FFGuO/+e/60wp+KvjyjEygt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mxchxQAAANwAAAAPAAAAAAAAAAAAAAAAAJgCAABkcnMv&#10;ZG93bnJldi54bWxQSwUGAAAAAAQABAD1AAAAigMAAAAA&#10;" fillcolor="white [3201]" strokecolor="black [3200]" strokeweight="2pt">
                  <v:textbox>
                    <w:txbxContent>
                      <w:p w:rsidR="004B47FC" w:rsidRDefault="004B47FC" w:rsidP="001E41EB">
                        <w:pPr>
                          <w:jc w:val="center"/>
                        </w:pPr>
                        <w:r>
                          <w:t>Prediction Class Choice</w:t>
                        </w:r>
                      </w:p>
                    </w:txbxContent>
                  </v:textbox>
                </v:rect>
                <v:rect id="Rectangle 6" o:spid="_x0000_s1038"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eyusEA&#10;AADcAAAADwAAAGRycy9kb3ducmV2LnhtbERPTYvCMBC9C/sfwgh701QPRbtGkcKirCerHvY2NLNt&#10;2WZSmlhbf70RBG/zeJ+z2vSmFh21rrKsYDaNQBDnVldcKDifvicLEM4ja6wtk4KBHGzWH6MVJtre&#10;+Ehd5gsRQtglqKD0vkmkdHlJBt3UNsSB+7OtQR9gW0jd4i2Em1rOoyiWBisODSU2lJaU/2dXo+Aw&#10;SN+dL/Hy3qXVoLPfdPdDqVKf4377BcJT79/il3uvw/x4Bs9nwgVy/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XsrrBAAAA3AAAAA8AAAAAAAAAAAAAAAAAmAIAAGRycy9kb3du&#10;cmV2LnhtbFBLBQYAAAAABAAEAPUAAACGAwAAAAA=&#10;" fillcolor="white [3201]" strokecolor="black [3200]" strokeweight="2pt">
                  <v:textbox>
                    <w:txbxContent>
                      <w:p w:rsidR="004B47FC" w:rsidRDefault="004B47FC" w:rsidP="001E41EB">
                        <w:pPr>
                          <w:jc w:val="center"/>
                        </w:pPr>
                        <w:r>
                          <w:t>Missing Values Issue</w:t>
                        </w:r>
                      </w:p>
                    </w:txbxContent>
                  </v:textbox>
                </v:rect>
                <v:rect id="Rectangle 7" o:spid="_x0000_s1039"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UszcEA&#10;AADcAAAADwAAAGRycy9kb3ducmV2LnhtbERPTYvCMBC9L/gfwgje1lQPxa1GkYIoetquHrwNzdgW&#10;m0lpYm399RthYW/zeJ+z2vSmFh21rrKsYDaNQBDnVldcKDj/7D4XIJxH1lhbJgUDOdisRx8rTLR9&#10;8jd1mS9ECGGXoILS+yaR0uUlGXRT2xAH7mZbgz7AtpC6xWcIN7WcR1EsDVYcGkpsKC0pv2cPo+A0&#10;SN+dL/HXq0urQWfXdH+kVKnJuN8uQXjq/b/4z33QYX48h/cz4QK5/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FLM3BAAAA3AAAAA8AAAAAAAAAAAAAAAAAmAIAAGRycy9kb3du&#10;cmV2LnhtbFBLBQYAAAAABAAEAPUAAACGAwAAAAA=&#10;" fillcolor="white [3201]" strokecolor="black [3200]" strokeweight="2pt">
                  <v:textbox>
                    <w:txbxContent>
                      <w:p w:rsidR="004B47FC" w:rsidRDefault="004B47FC" w:rsidP="001E41EB">
                        <w:pPr>
                          <w:jc w:val="center"/>
                        </w:pPr>
                        <w:r>
                          <w:t>Data Balancing</w:t>
                        </w:r>
                      </w:p>
                    </w:txbxContent>
                  </v:textbox>
                </v:rect>
                <v:rect id="Rectangle 8" o:spid="_x0000_s1040"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mJVsIA&#10;AADcAAAADwAAAGRycy9kb3ducmV2LnhtbERPTWvCQBC9C/6HZYTedFMLQaOrlIC01FNjPHgbsmMS&#10;zM6G7DYm/fVdoeBtHu9ztvvBNKKnztWWFbwuIhDEhdU1lwry02G+AuE8ssbGMikYycF+N51sMdH2&#10;zt/UZ74UIYRdggoq79tESldUZNAtbEscuKvtDPoAu1LqDu8h3DRyGUWxNFhzaKiwpbSi4pb9GAXH&#10;Ufo+P8fr3z6tR51d0o8vSpV6mQ3vGxCeBv8U/7s/dZgfv8HjmXCB3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SYlWwgAAANwAAAAPAAAAAAAAAAAAAAAAAJgCAABkcnMvZG93&#10;bnJldi54bWxQSwUGAAAAAAQABAD1AAAAhwMAAAAA&#10;" fillcolor="white [3201]" strokecolor="black [3200]" strokeweight="2pt">
                  <v:textbox>
                    <w:txbxContent>
                      <w:p w:rsidR="004B47FC" w:rsidRDefault="004B47FC" w:rsidP="001E41EB">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41"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cOQ78A&#10;AADcAAAADwAAAGRycy9kb3ducmV2LnhtbERPzYrCMBC+C/sOYRa8abKLFKlGcZdVPHjR+gBDM7bF&#10;ZlKSrLZvbwTB23x8v7Nc97YVN/Khcazha6pAEJfONFxpOBfbyRxEiMgGW8ekYaAA69XHaIm5cXc+&#10;0u0UK5FCOOSooY6xy6UMZU0Ww9R1xIm7OG8xJugraTzeU7ht5bdSmbTYcGqosaPfmsrr6d9qKND8&#10;nFWcHQb1N+x8f2wCZYPW489+swARqY9v8cu9N2l+NoPnM+kCuXo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9w5DvwAAANwAAAAPAAAAAAAAAAAAAAAAAJgCAABkcnMvZG93bnJl&#10;di54bWxQSwUGAAAAAAQABAD1AAAAhAMAAAAA&#10;" adj="12764" fillcolor="white [3201]" strokecolor="black [3200]" strokeweight="2pt"/>
                <v:shape id="Down Arrow 10" o:spid="_x0000_s1042"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ur2L8A&#10;AADcAAAADwAAAGRycy9kb3ducmV2LnhtbERPzYrCMBC+L/gOYQRva6K4RapRVFT2sBd/HmBoxrbY&#10;TEoStX17s7Cwt/n4fme57mwjnuRD7VjDZKxAEBfO1FxquF4On3MQISIbbByThp4CrFeDjyXmxr34&#10;RM9zLEUK4ZCjhirGNpcyFBVZDGPXEifu5rzFmKAvpfH4SuG2kVOlMmmx5tRQYUu7ior7+WE1XNBs&#10;ryrOfnq174++O9WBsl7r0bDbLEBE6uK/+M/9bdL87At+n0kXyNU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u6vYvwAAANwAAAAPAAAAAAAAAAAAAAAAAJgCAABkcnMvZG93bnJl&#10;di54bWxQSwUGAAAAAAQABAD1AAAAhAMAAAAA&#10;" adj="12764" fillcolor="white [3201]" strokecolor="black [3200]" strokeweight="2pt"/>
                <v:shape id="Down Arrow 11" o:spid="_x0000_s1043"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k1r78A&#10;AADcAAAADwAAAGRycy9kb3ducmV2LnhtbERPzYrCMBC+L/gOYQRva6JIkWoUlVU87MWfBxiasS02&#10;k5JktX17Iyx4m4/vd5brzjbiQT7UjjVMxgoEceFMzaWG62X/PQcRIrLBxjFp6CnAejX4WmJu3JNP&#10;9DjHUqQQDjlqqGJscylDUZHFMHYtceJuzluMCfpSGo/PFG4bOVUqkxZrTg0VtrSrqLif/6yGC5rt&#10;VcXZb69++oPvTnWgrNd6NOw2CxCRuvgR/7uPJs3PMng/ky6Qq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qaTWvvwAAANw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44"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9WLsQAAADcAAAADwAAAGRycy9kb3ducmV2LnhtbERP22oCMRB9L/Qfwgi+1ayVWl2NUgSx&#10;tFjwguLbsBl3l24mS5K6W7++EQq+zeFcZzpvTSUu5HxpWUG/l4AgzqwuOVew3y2fRiB8QNZYWSYF&#10;v+RhPnt8mGKqbcMbumxDLmII+xQVFCHUqZQ+K8ig79maOHJn6wyGCF0utcMmhptKPifJUBosOTYU&#10;WNOioOx7+2MUnMLXoL2uxx/N6POI5F4Og5U1SnU77dsERKA23MX/7ncd5w9f4fZMvEDO/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z1YuxAAAANwAAAAPAAAAAAAAAAAA&#10;AAAAAKECAABkcnMvZG93bnJldi54bWxQSwUGAAAAAAQABAD5AAAAkgMAAAAA&#10;" adj="3440" strokecolor="black [3040]">
                  <v:stroke endarrow="open"/>
                </v:shape>
                <v:shape id="Elbow Connector 13" o:spid="_x0000_s1045"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DCccQAAADcAAAADwAAAGRycy9kb3ducmV2LnhtbESPT2vDMAzF74V9B6PCbq3THUpJ65ZS&#10;2BgMyvqXHoWtJmaxHGIvzb79dBjsJvGe3vtptRlCo3rqko9sYDYtQBHb6DxXBs6n18kCVMrIDpvI&#10;ZOCHEmzWT6MVli4++ED9MVdKQjiVaKDOuS21TramgGkaW2LR7rELmGXtKu06fEh4aPRLUcx1QM/S&#10;UGNLu5rs1/E7GPiM15u9vJ0+/I7t/ub7/aUdyJjn8bBdgso05H/z3/W7E/y50MozMoFe/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4MJxxAAAANwAAAAPAAAAAAAAAAAA&#10;AAAAAKECAABkcnMvZG93bnJldi54bWxQSwUGAAAAAAQABAD5AAAAkgMAAAAA&#10;" strokecolor="black [3040]">
                  <v:stroke endarrow="open"/>
                </v:shape>
                <w10:anchorlock/>
              </v:group>
            </w:pict>
          </mc:Fallback>
        </mc:AlternateContent>
      </w:r>
    </w:p>
    <w:p w:rsidR="00135076" w:rsidRPr="00D92321" w:rsidRDefault="00135076" w:rsidP="00D92321">
      <w:pPr>
        <w:jc w:val="center"/>
        <w:rPr>
          <w:b/>
          <w:noProof/>
        </w:rPr>
      </w:pPr>
      <w:bookmarkStart w:id="12" w:name="_Toc401762496"/>
      <w:bookmarkStart w:id="13" w:name="_Toc401785233"/>
      <w:r w:rsidRPr="00D92321">
        <w:rPr>
          <w:b/>
        </w:rPr>
        <w:t xml:space="preserve">Figure </w:t>
      </w:r>
      <w:r w:rsidR="003D0A46" w:rsidRPr="00D92321">
        <w:rPr>
          <w:b/>
        </w:rPr>
        <w:fldChar w:fldCharType="begin"/>
      </w:r>
      <w:r w:rsidR="003D0A46" w:rsidRPr="00D92321">
        <w:rPr>
          <w:b/>
        </w:rPr>
        <w:instrText xml:space="preserve"> SEQ Figure \* ARABIC </w:instrText>
      </w:r>
      <w:r w:rsidR="003D0A46" w:rsidRPr="00D92321">
        <w:rPr>
          <w:b/>
        </w:rPr>
        <w:fldChar w:fldCharType="separate"/>
      </w:r>
      <w:r w:rsidR="00B5673D">
        <w:rPr>
          <w:b/>
          <w:noProof/>
        </w:rPr>
        <w:t>5</w:t>
      </w:r>
      <w:r w:rsidR="003D0A46" w:rsidRPr="00D92321">
        <w:rPr>
          <w:b/>
          <w:noProof/>
        </w:rPr>
        <w:fldChar w:fldCharType="end"/>
      </w:r>
      <w:r w:rsidR="005658AE">
        <w:rPr>
          <w:b/>
        </w:rPr>
        <w:t>:</w:t>
      </w:r>
      <w:r w:rsidR="00D92321">
        <w:rPr>
          <w:b/>
        </w:rPr>
        <w:t xml:space="preserve"> Sequence of Steps of F</w:t>
      </w:r>
      <w:r w:rsidRPr="00D92321">
        <w:rPr>
          <w:b/>
        </w:rPr>
        <w:t>ollow</w:t>
      </w:r>
      <w:r w:rsidR="00201F75">
        <w:rPr>
          <w:b/>
        </w:rPr>
        <w:t>ing in the P</w:t>
      </w:r>
      <w:r w:rsidR="00D92321">
        <w:rPr>
          <w:b/>
        </w:rPr>
        <w:t>re-processing of a General Dataset Composed of Medical and SNPs A</w:t>
      </w:r>
      <w:r w:rsidRPr="00D92321">
        <w:rPr>
          <w:b/>
        </w:rPr>
        <w:t xml:space="preserve">ttributes. </w:t>
      </w:r>
      <w:r w:rsidRPr="00D92321">
        <w:rPr>
          <w:b/>
        </w:rPr>
        <w:fldChar w:fldCharType="begin"/>
      </w:r>
      <w:r w:rsidRPr="00D92321">
        <w:rPr>
          <w:b/>
        </w:rP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D92321">
        <w:rPr>
          <w:b/>
        </w:rPr>
        <w:fldChar w:fldCharType="separate"/>
      </w:r>
      <w:bookmarkEnd w:id="12"/>
      <w:bookmarkEnd w:id="13"/>
      <w:r w:rsidRPr="00D92321">
        <w:rPr>
          <w:b/>
          <w:noProof/>
        </w:rPr>
        <w:t>(</w:t>
      </w:r>
      <w:hyperlink w:anchor="_ENREF_14" w:tooltip="Fiaschi, 2009 #1" w:history="1">
        <w:r w:rsidR="00260D43" w:rsidRPr="00D92321">
          <w:rPr>
            <w:b/>
            <w:noProof/>
          </w:rPr>
          <w:t>Fiaschi et al., 2009</w:t>
        </w:r>
      </w:hyperlink>
      <w:r w:rsidRPr="00D92321">
        <w:rPr>
          <w:b/>
          <w:noProof/>
        </w:rPr>
        <w:t>)</w:t>
      </w:r>
      <w:r w:rsidRPr="00D92321">
        <w:rPr>
          <w:b/>
        </w:rPr>
        <w:fldChar w:fldCharType="end"/>
      </w:r>
    </w:p>
    <w:p w:rsidR="00196AC3" w:rsidRDefault="00135076" w:rsidP="00135076">
      <w:pPr>
        <w:jc w:val="center"/>
      </w:pPr>
      <w:r w:rsidRPr="009134F8">
        <w:rPr>
          <w:noProof/>
        </w:rPr>
        <w:lastRenderedPageBreak/>
        <w:drawing>
          <wp:inline distT="0" distB="0" distL="0" distR="0" wp14:anchorId="2D2CEDC3" wp14:editId="2FAA2529">
            <wp:extent cx="4787457" cy="3324225"/>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2">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135076" w:rsidRPr="00160C84" w:rsidRDefault="00135076" w:rsidP="00160C84">
      <w:pPr>
        <w:jc w:val="center"/>
        <w:rPr>
          <w:b/>
        </w:rPr>
      </w:pPr>
      <w:bookmarkStart w:id="14" w:name="_Toc401785234"/>
      <w:r w:rsidRPr="00160C84">
        <w:rPr>
          <w:b/>
        </w:rPr>
        <w:t xml:space="preserve">Figure </w:t>
      </w:r>
      <w:r w:rsidR="003D0A46" w:rsidRPr="00160C84">
        <w:rPr>
          <w:b/>
        </w:rPr>
        <w:fldChar w:fldCharType="begin"/>
      </w:r>
      <w:r w:rsidR="003D0A46" w:rsidRPr="00160C84">
        <w:rPr>
          <w:b/>
        </w:rPr>
        <w:instrText xml:space="preserve"> SEQ Figure \* ARABIC </w:instrText>
      </w:r>
      <w:r w:rsidR="003D0A46" w:rsidRPr="00160C84">
        <w:rPr>
          <w:b/>
        </w:rPr>
        <w:fldChar w:fldCharType="separate"/>
      </w:r>
      <w:r w:rsidR="00B5673D">
        <w:rPr>
          <w:b/>
          <w:noProof/>
        </w:rPr>
        <w:t>6</w:t>
      </w:r>
      <w:r w:rsidR="003D0A46" w:rsidRPr="00160C84">
        <w:rPr>
          <w:b/>
          <w:noProof/>
        </w:rPr>
        <w:fldChar w:fldCharType="end"/>
      </w:r>
      <w:r w:rsidR="00160C84">
        <w:rPr>
          <w:b/>
        </w:rPr>
        <w:t xml:space="preserve">: </w:t>
      </w:r>
      <w:r w:rsidR="00BE4F34">
        <w:rPr>
          <w:b/>
        </w:rPr>
        <w:t>A SNP P</w:t>
      </w:r>
      <w:r w:rsidRPr="00160C84">
        <w:rPr>
          <w:b/>
        </w:rPr>
        <w:t xml:space="preserve">athway based Association Method (SPAM) </w: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 </w:instrText>
      </w:r>
      <w:r w:rsidRPr="00160C84">
        <w:rPr>
          <w:b/>
        </w:rP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rsidRPr="00160C84">
        <w:rPr>
          <w:b/>
        </w:rPr>
        <w:instrText xml:space="preserve"> ADDIN EN.CITE.DATA </w:instrText>
      </w:r>
      <w:r w:rsidRPr="00160C84">
        <w:rPr>
          <w:b/>
        </w:rPr>
      </w:r>
      <w:r w:rsidRPr="00160C84">
        <w:rPr>
          <w:b/>
        </w:rPr>
        <w:fldChar w:fldCharType="end"/>
      </w:r>
      <w:r w:rsidRPr="00160C84">
        <w:rPr>
          <w:b/>
        </w:rPr>
      </w:r>
      <w:r w:rsidRPr="00160C84">
        <w:rPr>
          <w:b/>
        </w:rPr>
        <w:fldChar w:fldCharType="separate"/>
      </w:r>
      <w:bookmarkEnd w:id="14"/>
      <w:r w:rsidRPr="00160C84">
        <w:rPr>
          <w:b/>
          <w:noProof/>
        </w:rPr>
        <w:t>(</w:t>
      </w:r>
      <w:hyperlink w:anchor="_ENREF_31" w:tooltip="Liangcai, 2008 #8" w:history="1">
        <w:r w:rsidR="00260D43" w:rsidRPr="00160C84">
          <w:rPr>
            <w:b/>
            <w:noProof/>
          </w:rPr>
          <w:t>Liangcai et al., 2008</w:t>
        </w:r>
      </w:hyperlink>
      <w:r w:rsidRPr="00160C84">
        <w:rPr>
          <w:b/>
          <w:noProof/>
        </w:rPr>
        <w:t>)</w:t>
      </w:r>
      <w:r w:rsidRPr="00160C84">
        <w:rPr>
          <w:b/>
        </w:rPr>
        <w:fldChar w:fldCharType="end"/>
      </w:r>
    </w:p>
    <w:p w:rsidR="00135076" w:rsidRPr="009134F8" w:rsidRDefault="004B47FC" w:rsidP="00135076">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35076" w:rsidRPr="009134F8">
        <w:t xml:space="preserve">,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xml:space="preserve"> and </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35076" w:rsidRPr="009134F8">
        <w:t>explains in their researches, combination of SNPs analysis and other methods are more effective.</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rsidDel="00DA35AB">
        <w:t xml:space="preserve"> </w:t>
      </w:r>
      <w:r w:rsidR="00135076" w:rsidRPr="009134F8">
        <w:t>proposed approach can used on both disease with partially known genetic based or unknown genetic bases.</w:t>
      </w:r>
      <w:r w:rsidR="00135076">
        <w:t xml:space="preserve"> </w:t>
      </w:r>
      <w:r w:rsidR="00135076" w:rsidRPr="009134F8">
        <w:t xml:space="preserve">Also explains some limitation on their research, only getting nsSNPs data from one data based for analysis query protein sequence. To overcome this limitation will use other multiple sequence alignment methods, such as PSI-BLAST </w:t>
      </w:r>
      <w:r w:rsidR="00135076" w:rsidRPr="009134F8">
        <w:fldChar w:fldCharType="begin"/>
      </w:r>
      <w:r w:rsidR="00135076">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135076" w:rsidRPr="009134F8">
        <w:fldChar w:fldCharType="separate"/>
      </w:r>
      <w:r w:rsidR="00135076">
        <w:rPr>
          <w:noProof/>
        </w:rPr>
        <w:t>(</w:t>
      </w:r>
      <w:hyperlink w:anchor="_ENREF_4" w:tooltip="Altschul, 1997 #33" w:history="1">
        <w:r w:rsidR="00260D43">
          <w:rPr>
            <w:noProof/>
          </w:rPr>
          <w:t>Altschul et al., 1997</w:t>
        </w:r>
      </w:hyperlink>
      <w:r w:rsidR="00135076">
        <w:rPr>
          <w:noProof/>
        </w:rPr>
        <w:t>)</w:t>
      </w:r>
      <w:r w:rsidR="00135076" w:rsidRPr="009134F8">
        <w:fldChar w:fldCharType="end"/>
      </w:r>
      <w:r w:rsidR="00135076" w:rsidRPr="009134F8">
        <w:t xml:space="preserve"> or COBOLT </w:t>
      </w:r>
      <w:r w:rsidR="00135076" w:rsidRPr="009134F8">
        <w:fldChar w:fldCharType="begin"/>
      </w:r>
      <w:r w:rsidR="00135076">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135076" w:rsidRPr="009134F8">
        <w:fldChar w:fldCharType="separate"/>
      </w:r>
      <w:r w:rsidR="00135076">
        <w:rPr>
          <w:noProof/>
        </w:rPr>
        <w:t>(</w:t>
      </w:r>
      <w:hyperlink w:anchor="_ENREF_37" w:tooltip="Papadopoulos, 2007 #42" w:history="1">
        <w:r w:rsidR="00260D43">
          <w:rPr>
            <w:noProof/>
          </w:rPr>
          <w:t>Papadopoulos and Agarwala, 2007</w:t>
        </w:r>
      </w:hyperlink>
      <w:r w:rsidR="00135076">
        <w:rPr>
          <w:noProof/>
        </w:rPr>
        <w:t>)</w:t>
      </w:r>
      <w:r w:rsidR="00135076" w:rsidRPr="009134F8">
        <w:fldChar w:fldCharType="end"/>
      </w:r>
      <w:r w:rsidR="00135076" w:rsidRPr="009134F8">
        <w:t>.Feature selection method is not implementing in this approach. So further study, can implement a feature selection method to gain the performance of the proposed solution.</w:t>
      </w:r>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rsidR="00135076">
        <w:t xml:space="preserve"> </w:t>
      </w:r>
      <w:r w:rsidR="00135076" w:rsidRPr="009134F8">
        <w:t>suggests</w:t>
      </w:r>
      <w:r w:rsidR="00135076">
        <w:t xml:space="preserve"> </w:t>
      </w:r>
      <w:r w:rsidR="00135076" w:rsidRPr="009134F8">
        <w:t>family history related data</w:t>
      </w:r>
      <w:r w:rsidR="00135076">
        <w:t xml:space="preserve"> </w:t>
      </w:r>
      <w:r w:rsidR="00135076" w:rsidRPr="009134F8">
        <w:t>helps to identify and gain performance of the proposed solution.</w:t>
      </w:r>
      <w:r w:rsidR="00135076">
        <w:t xml:space="preserve"> </w:t>
      </w:r>
      <w:r w:rsidR="00135076" w:rsidRPr="009134F8">
        <w:t xml:space="preserve">And also agree with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the feature selection is a affect their solutions.</w:t>
      </w:r>
      <w:hyperlink w:anchor="_ENREF_31" w:tooltip="Liangcai, 2008 #8" w:history="1">
        <w:r w:rsidR="00260D43" w:rsidRPr="009134F8">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 </w:instrText>
        </w:r>
        <w:r w:rsidR="00260D43">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xyZWxhdGVkLXVybHM+PHVybD5odHRwOi8vaWVlZXhwbG9yZS5pZWVlLm9y
Zy94cGwvYXJ0aWNsZURldGFpbHMuanNwP2FybnVtYmVyPTQ2NjczOTE8L3VybD48L3JlbGF0ZWQt
dXJscz48L3VybHM+PGVsZWN0cm9uaWMtcmVzb3VyY2UtbnVtPjEwLjExMDkvSUNOQy4yMDA4LjQy
NzwvZWxlY3Ryb25pYy1yZXNvdXJjZS1udW0+PC9yZWNvcmQ+PC9DaXRlPjwvRW5kTm90ZT4A
</w:fldData>
          </w:fldChar>
        </w:r>
        <w:r w:rsidR="00260D43">
          <w:instrText xml:space="preserve"> ADDIN EN.CITE.DATA </w:instrText>
        </w:r>
        <w:r w:rsidR="00260D43">
          <w:fldChar w:fldCharType="end"/>
        </w:r>
        <w:r w:rsidR="00260D43" w:rsidRPr="009134F8">
          <w:fldChar w:fldCharType="separate"/>
        </w:r>
        <w:r w:rsidR="00260D43">
          <w:rPr>
            <w:noProof/>
          </w:rPr>
          <w:t>Liangcai et al. (2008)</w:t>
        </w:r>
        <w:r w:rsidR="00260D43" w:rsidRPr="009134F8">
          <w:fldChar w:fldCharType="end"/>
        </w:r>
      </w:hyperlink>
      <w:r w:rsidR="00135076" w:rsidRPr="009134F8">
        <w:t xml:space="preserve"> and </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00135076" w:rsidRPr="009134F8">
        <w:t xml:space="preserve"> both mention</w:t>
      </w:r>
      <w:r w:rsidR="00135076">
        <w:t>ed</w:t>
      </w:r>
      <w:r w:rsidR="00135076" w:rsidRPr="009134F8">
        <w:t xml:space="preserve"> in their researches some other genome region such as the transcriptional and promoter regions may also be associated with human diseases.</w:t>
      </w:r>
    </w:p>
    <w:p w:rsidR="00135076" w:rsidRPr="009134F8" w:rsidRDefault="00135076" w:rsidP="00135076">
      <w:r w:rsidRPr="009134F8">
        <w:t>The combination methods are express and explain more about inherited diseases other than analyzing only SNPs.</w:t>
      </w:r>
      <w:r>
        <w:t xml:space="preserve"> </w:t>
      </w:r>
      <w:r w:rsidRPr="009134F8">
        <w:t>KEGG pathway is useful to analysis other environment factors with SNPs data.</w:t>
      </w:r>
      <w:r>
        <w:t xml:space="preserve"> </w:t>
      </w:r>
      <w:r w:rsidRPr="009134F8">
        <w:t xml:space="preserve">The phenotype data </w:t>
      </w:r>
      <w:r>
        <w:t>explain</w:t>
      </w:r>
      <w:r w:rsidRPr="009134F8">
        <w:t xml:space="preserve"> the more about given genotype data associated with disease.</w:t>
      </w:r>
      <w:r>
        <w:t xml:space="preserve"> </w:t>
      </w:r>
      <w:r w:rsidRPr="009134F8">
        <w:t>But there are some point in these researches can be affect to performance and accuracy of the proposed solution.</w:t>
      </w:r>
      <w:r>
        <w:t xml:space="preserve"> </w:t>
      </w:r>
      <w:hyperlink w:anchor="_ENREF_14" w:tooltip="Fiaschi, 2009 #1" w:history="1">
        <w:r w:rsidR="00260D43" w:rsidRPr="009134F8">
          <w:fldChar w:fldCharType="begin"/>
        </w:r>
        <w:r w:rsidR="00260D43">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60D43" w:rsidRPr="009134F8">
          <w:fldChar w:fldCharType="separate"/>
        </w:r>
        <w:r w:rsidR="00260D43">
          <w:rPr>
            <w:noProof/>
          </w:rPr>
          <w:t>Fiaschi et al. (2009)</w:t>
        </w:r>
        <w:r w:rsidR="00260D43" w:rsidRPr="009134F8">
          <w:fldChar w:fldCharType="end"/>
        </w:r>
      </w:hyperlink>
      <w:r>
        <w:t xml:space="preserve"> </w:t>
      </w:r>
      <w:r w:rsidRPr="009134F8">
        <w:t>mention</w:t>
      </w:r>
      <w:r>
        <w:t>ed</w:t>
      </w:r>
      <w:r w:rsidRPr="009134F8">
        <w:t xml:space="preserve"> their solution transforming </w:t>
      </w:r>
      <w:r w:rsidRPr="009134F8">
        <w:lastRenderedPageBreak/>
        <w:t>categorical data to Boolean one according to the threshold value.</w:t>
      </w:r>
      <w:r>
        <w:t xml:space="preserve"> </w:t>
      </w:r>
      <w:r w:rsidRPr="009134F8">
        <w:t>Selection of the threshold can be huge effect to the accuracy of the solution.</w:t>
      </w:r>
      <w:hyperlink w:anchor="_ENREF_49" w:tooltip="Wu, 2014 #23" w:history="1">
        <w:r w:rsidR="00260D43" w:rsidRPr="009134F8">
          <w:fldChar w:fldCharType="begin"/>
        </w:r>
        <w:r w:rsidR="00260D43">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60D43" w:rsidRPr="009134F8">
          <w:fldChar w:fldCharType="separate"/>
        </w:r>
        <w:r w:rsidR="00260D43">
          <w:rPr>
            <w:noProof/>
          </w:rPr>
          <w:t>Wu et al. (2014)</w:t>
        </w:r>
        <w:r w:rsidR="00260D43" w:rsidRPr="009134F8">
          <w:fldChar w:fldCharType="end"/>
        </w:r>
      </w:hyperlink>
      <w:r w:rsidRPr="009134F8">
        <w:t xml:space="preserve"> mentions in the proposed solution Canberra distance </w:t>
      </w:r>
      <w:r w:rsidRPr="009134F8">
        <w:fldChar w:fldCharType="begin"/>
      </w:r>
      <w:r w:rsidR="001E41EB">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Pr="009134F8">
        <w:fldChar w:fldCharType="separate"/>
      </w:r>
      <w:r w:rsidR="001E41EB">
        <w:rPr>
          <w:noProof/>
        </w:rPr>
        <w:t>(</w:t>
      </w:r>
      <w:hyperlink w:anchor="_ENREF_13" w:tooltip="Emran, 2001 #43" w:history="1">
        <w:r w:rsidR="00260D43">
          <w:rPr>
            <w:noProof/>
          </w:rPr>
          <w:t>Emran and Ye, 2001</w:t>
        </w:r>
      </w:hyperlink>
      <w:r w:rsidR="001E41EB">
        <w:rPr>
          <w:noProof/>
        </w:rPr>
        <w:t>)</w:t>
      </w:r>
      <w:r w:rsidRPr="009134F8">
        <w:fldChar w:fldCharType="end"/>
      </w:r>
      <w:r w:rsidRPr="009134F8">
        <w:t xml:space="preserve"> algorithm is the best to calculate distance between pairwise nsSNPs.</w:t>
      </w:r>
      <w:r>
        <w:t xml:space="preserve"> </w:t>
      </w:r>
      <w:r w:rsidRPr="009134F8">
        <w:t xml:space="preserve">But some situation same distance in two similar pair can be in data set and it is hard to classify which is the nearest one to associate with diseases. </w:t>
      </w:r>
    </w:p>
    <w:p w:rsidR="001E41EB" w:rsidRDefault="007A21C5" w:rsidP="001E41EB">
      <w:pPr>
        <w:pStyle w:val="Heading2"/>
      </w:pPr>
      <w:bookmarkStart w:id="15" w:name="_Toc401785165"/>
      <w:bookmarkStart w:id="16" w:name="_Toc401788359"/>
      <w:r>
        <w:t>GENE PRIORITIZATION AND IDENTIFY INHERITED DISEASES.</w:t>
      </w:r>
      <w:bookmarkEnd w:id="15"/>
      <w:bookmarkEnd w:id="16"/>
    </w:p>
    <w:p w:rsidR="00F00D15" w:rsidRDefault="004B47FC" w:rsidP="00F00D15">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F00D15">
        <w:t xml:space="preserve"> suggest </w:t>
      </w:r>
      <w:r w:rsidR="00F00D15" w:rsidRPr="00F96BC8">
        <w:t xml:space="preserve">prioritizing candidate genes and finding the best candidate whose gene  contributing to disease is most important problems of genomics. Finally, proposed method uses </w:t>
      </w:r>
      <w:r w:rsidR="00F00D15">
        <w:t xml:space="preserve">to </w:t>
      </w:r>
      <w:r w:rsidR="00F00D15" w:rsidRPr="00F96BC8">
        <w:t>identify common heritable disorders such as autism</w:t>
      </w:r>
      <w:r w:rsidR="00F00D15" w:rsidRPr="00F96BC8">
        <w:fldChar w:fldCharType="begin"/>
      </w:r>
      <w:r w:rsidR="00F00D15">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F00D15" w:rsidRPr="00F96BC8">
        <w:fldChar w:fldCharType="separate"/>
      </w:r>
      <w:r w:rsidR="00F00D15">
        <w:rPr>
          <w:noProof/>
        </w:rPr>
        <w:t>(</w:t>
      </w:r>
      <w:hyperlink w:anchor="_ENREF_30" w:tooltip="Kim, 2000 #48" w:history="1">
        <w:r w:rsidR="00260D43">
          <w:rPr>
            <w:noProof/>
          </w:rPr>
          <w:t>Kim et al., 2000</w:t>
        </w:r>
      </w:hyperlink>
      <w:r w:rsidR="00F00D15">
        <w:rPr>
          <w:noProof/>
        </w:rPr>
        <w:t>)</w:t>
      </w:r>
      <w:r w:rsidR="00F00D15" w:rsidRPr="00F96BC8">
        <w:fldChar w:fldCharType="end"/>
      </w:r>
      <w:r w:rsidR="00F00D15" w:rsidRPr="00F96BC8">
        <w:t>, schizophrenia</w:t>
      </w:r>
      <w:r w:rsidR="00F00D15" w:rsidRPr="00F96BC8">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 </w:instrText>
      </w:r>
      <w:r w:rsidR="00F00D15">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rsidR="00F00D15">
        <w:instrText xml:space="preserve"> ADDIN EN.CITE.DATA </w:instrText>
      </w:r>
      <w:r w:rsidR="00F00D15">
        <w:fldChar w:fldCharType="end"/>
      </w:r>
      <w:r w:rsidR="00F00D15" w:rsidRPr="00F96BC8">
        <w:fldChar w:fldCharType="separate"/>
      </w:r>
      <w:r w:rsidR="00F00D15">
        <w:rPr>
          <w:noProof/>
        </w:rPr>
        <w:t>(</w:t>
      </w:r>
      <w:hyperlink w:anchor="_ENREF_28" w:tooltip="Jingchun, 2008 #2" w:history="1">
        <w:r w:rsidR="00260D43">
          <w:rPr>
            <w:noProof/>
          </w:rPr>
          <w:t>Jingchun et al., 2008</w:t>
        </w:r>
      </w:hyperlink>
      <w:r w:rsidR="00F00D15">
        <w:rPr>
          <w:noProof/>
        </w:rPr>
        <w:t>)</w:t>
      </w:r>
      <w:r w:rsidR="00F00D15" w:rsidRPr="00F96BC8">
        <w:fldChar w:fldCharType="end"/>
      </w:r>
      <w:r w:rsidR="00F00D15" w:rsidRPr="00F96BC8">
        <w:t xml:space="preserve"> and diabetes.</w:t>
      </w:r>
      <w:r w:rsidR="00F00D15">
        <w:t xml:space="preserve">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00F00D15">
        <w:t xml:space="preserve"> </w:t>
      </w:r>
      <w:r w:rsidR="00F00D15" w:rsidRPr="00F96BC8">
        <w:t>explain</w:t>
      </w:r>
      <w:r w:rsidR="00F00D15">
        <w:t xml:space="preserve"> </w:t>
      </w:r>
      <w:r w:rsidR="00F00D15" w:rsidRPr="00F96BC8">
        <w:t>binary classification formulation proposed in their approach</w:t>
      </w:r>
      <w:r w:rsidR="00F00D15">
        <w:t xml:space="preserve"> which</w:t>
      </w:r>
      <w:r w:rsidR="00F00D15" w:rsidRPr="00F96BC8">
        <w:t xml:space="preserve"> has been used to prioritize the candidate genes.</w:t>
      </w:r>
      <w:r w:rsidR="00F00D15">
        <w:t xml:space="preserve">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00F00D15">
        <w:t xml:space="preserve"> </w:t>
      </w:r>
      <w:r w:rsidR="00F00D15" w:rsidRPr="00F96BC8">
        <w:t>mention</w:t>
      </w:r>
      <w:r w:rsidR="00F00D15">
        <w:t xml:space="preserve"> that </w:t>
      </w:r>
      <w:r w:rsidR="00F00D15" w:rsidRPr="00F96BC8">
        <w:t>identifying the most relevant candidate genes is a challenging and time consuming task. Most of the time a biologist would have to go manually through the list of candidates and need to find it is relevant or not. There are 19 computational approaches has been evaluated by literature review. Some approaches are related to identify inherited disease from prioritizing the candidate genes methods as well. A similarity between all these methods are used ‘guilt-by-association’ concept. “The most relevant candidates will be the ones that are similar to the genes already known to be linked to the biological process of interest”</w:t>
      </w:r>
      <w:r w:rsidR="00F00D15" w:rsidRPr="00F96BC8">
        <w:fldChar w:fldCharType="begin"/>
      </w:r>
      <w:r w:rsidR="00F00D15">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F00D15" w:rsidRPr="00F96BC8">
        <w:fldChar w:fldCharType="separate"/>
      </w:r>
      <w:r w:rsidR="00F00D15">
        <w:rPr>
          <w:noProof/>
        </w:rPr>
        <w:t>(</w:t>
      </w:r>
      <w:hyperlink w:anchor="_ENREF_46" w:tooltip="Smith, 2003 #45" w:history="1">
        <w:r w:rsidR="00260D43">
          <w:rPr>
            <w:noProof/>
          </w:rPr>
          <w:t>Smith and Eyre-Walker, 2003</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F00D15" w:rsidRPr="00F96BC8">
        <w:fldChar w:fldCharType="separate"/>
      </w:r>
      <w:r w:rsidR="00F00D15">
        <w:rPr>
          <w:noProof/>
        </w:rPr>
        <w:t>(</w:t>
      </w:r>
      <w:hyperlink w:anchor="_ENREF_19" w:tooltip="Goh, 2007 #46" w:history="1">
        <w:r w:rsidR="00260D43">
          <w:rPr>
            <w:noProof/>
          </w:rPr>
          <w:t>Goh et al., 2007</w:t>
        </w:r>
      </w:hyperlink>
      <w:r w:rsidR="00F00D15">
        <w:rPr>
          <w:noProof/>
        </w:rPr>
        <w:t>)</w:t>
      </w:r>
      <w:r w:rsidR="00F00D15" w:rsidRPr="00F96BC8">
        <w:fldChar w:fldCharType="end"/>
      </w:r>
      <w:r w:rsidR="00F00D15" w:rsidRPr="00F96BC8">
        <w:t xml:space="preserve">, </w:t>
      </w:r>
      <w:r w:rsidR="00F00D15" w:rsidRPr="00F96BC8">
        <w:fldChar w:fldCharType="begin"/>
      </w:r>
      <w:r w:rsidR="00F00D15">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F00D15" w:rsidRPr="00F96BC8">
        <w:fldChar w:fldCharType="separate"/>
      </w:r>
      <w:r w:rsidR="00F00D15">
        <w:rPr>
          <w:noProof/>
        </w:rPr>
        <w:t>(</w:t>
      </w:r>
      <w:hyperlink w:anchor="_ENREF_27" w:tooltip="Jimenez-Sanchez, 2001 #47" w:history="1">
        <w:r w:rsidR="00260D43">
          <w:rPr>
            <w:noProof/>
          </w:rPr>
          <w:t>Jimenez-Sanchez et al., 2001</w:t>
        </w:r>
      </w:hyperlink>
      <w:r w:rsidR="00F00D15">
        <w:rPr>
          <w:noProof/>
        </w:rPr>
        <w:t>)</w:t>
      </w:r>
      <w:r w:rsidR="00F00D15" w:rsidRPr="00F96BC8">
        <w:fldChar w:fldCharType="end"/>
      </w:r>
      <w:r w:rsidR="00F00D15" w:rsidRPr="00F96BC8">
        <w:t>.</w:t>
      </w:r>
    </w:p>
    <w:p w:rsidR="00F00D15" w:rsidRDefault="004B47FC" w:rsidP="00F00D15">
      <w:hyperlink w:anchor="_ENREF_50" w:tooltip="Xie, 2012 #12" w:history="1">
        <w:r w:rsidR="00260D43">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fldChar w:fldCharType="separate"/>
        </w:r>
        <w:r w:rsidR="00260D43">
          <w:rPr>
            <w:noProof/>
          </w:rPr>
          <w:t>Xie et al. (2012)</w:t>
        </w:r>
        <w:r w:rsidR="00260D43">
          <w:fldChar w:fldCharType="end"/>
        </w:r>
      </w:hyperlink>
      <w:r w:rsidR="00F00D15">
        <w:t xml:space="preserve"> proposed a method to prioritize candidate disease gene based on Support Vector Machine (SVM) and ontology association. Existing feature-based gene prioritization tool uses multiple data types for gene annotation and feature extraction.  This approach is based on the generally used assumption that genes contributed with similar phenotypes tend to have similar features. The steps of analysis are enrichment analysis and feature extraction, feature-based gene prioritization, and statistical validation of the result of analysis. But </w:t>
      </w:r>
      <w:hyperlink w:anchor="_ENREF_21" w:tooltip="He, 2012 #4" w:history="1">
        <w:r w:rsidR="00260D43">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fldChar w:fldCharType="separate"/>
        </w:r>
        <w:r w:rsidR="00260D43">
          <w:rPr>
            <w:noProof/>
          </w:rPr>
          <w:t>He and Jiang (2012)</w:t>
        </w:r>
        <w:r w:rsidR="00260D43">
          <w:fldChar w:fldCharType="end"/>
        </w:r>
      </w:hyperlink>
      <w:r w:rsidR="00F00D15">
        <w:t xml:space="preserve"> argues identify disease gene from the angle of prioritizing candidate gene can give only a sorted list of the candidate genes. It is hard to count whether highest ranked genes are most relevant with the diseases or not. This method is useful when small set of positive samples about relationships between genes and the query diseases, usually ignores such information that a large amount of genes are not contribute with any disease, as a result </w:t>
      </w:r>
      <w:r w:rsidR="00F00D15">
        <w:lastRenderedPageBreak/>
        <w:t xml:space="preserve">can be used as negative samples. To solution for these limitations, binary classification uses to formulate the question of identify disease genes. More specifically, </w:t>
      </w:r>
      <w:hyperlink w:anchor="_ENREF_21" w:tooltip="He, 2012 #4" w:history="1">
        <w:r w:rsidR="00260D43">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fldChar w:fldCharType="separate"/>
        </w:r>
        <w:r w:rsidR="00260D43">
          <w:rPr>
            <w:noProof/>
          </w:rPr>
          <w:t>He and Jiang (2012)</w:t>
        </w:r>
        <w:r w:rsidR="00260D43">
          <w:fldChar w:fldCharType="end"/>
        </w:r>
      </w:hyperlink>
      <w:r w:rsidR="00F00D15">
        <w:t xml:space="preserve"> argue that genes and related diseases can be used  as positive samples, and disease gene pair sampled at random can serve negative samples. The overview of proposed solution shows in Figure 5. </w:t>
      </w:r>
      <w:hyperlink w:anchor="_ENREF_47" w:tooltip="Tranchevent, 2010 #44" w:history="1">
        <w:r w:rsidR="00260D43">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fldChar w:fldCharType="separate"/>
        </w:r>
        <w:r w:rsidR="00260D43">
          <w:rPr>
            <w:noProof/>
          </w:rPr>
          <w:t>Tranchevent et al. (2010)</w:t>
        </w:r>
        <w:r w:rsidR="00260D43">
          <w:fldChar w:fldCharType="end"/>
        </w:r>
      </w:hyperlink>
      <w:r w:rsidR="00F00D15">
        <w:t xml:space="preserve"> argues predicting the function of a gene or its involvement in a genetic condition are interrelated problems. Further explain, several gene function prediction methods has certainly been applied to disease gene prioritization with enough performance </w:t>
      </w:r>
      <w:r w:rsidR="00F00D15">
        <w:fldChar w:fldCharType="begin"/>
      </w:r>
      <w:r w:rsidR="00F00D1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F00D15">
        <w:fldChar w:fldCharType="separate"/>
      </w:r>
      <w:r w:rsidR="00F00D15">
        <w:rPr>
          <w:noProof/>
        </w:rPr>
        <w:t>(</w:t>
      </w:r>
      <w:hyperlink w:anchor="_ENREF_53" w:tooltip="Zhang, 2006 #50" w:history="1">
        <w:r w:rsidR="00260D43">
          <w:rPr>
            <w:noProof/>
          </w:rPr>
          <w:t>Zhang et al., 2006</w:t>
        </w:r>
      </w:hyperlink>
      <w:r w:rsidR="00F00D15">
        <w:rPr>
          <w:noProof/>
        </w:rPr>
        <w:t>)</w:t>
      </w:r>
      <w:r w:rsidR="00F00D15">
        <w:fldChar w:fldCharType="end"/>
      </w:r>
      <w:r w:rsidR="00F00D15">
        <w:t xml:space="preserve">. According to </w:t>
      </w:r>
      <w:hyperlink w:anchor="_ENREF_47" w:tooltip="Tranchevent, 2010 #44" w:history="1">
        <w:r w:rsidR="00260D43">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fldChar w:fldCharType="separate"/>
        </w:r>
        <w:r w:rsidR="00260D43">
          <w:rPr>
            <w:noProof/>
          </w:rPr>
          <w:t>Tranchevent et al. (2010)</w:t>
        </w:r>
        <w:r w:rsidR="00260D43">
          <w:fldChar w:fldCharType="end"/>
        </w:r>
      </w:hyperlink>
      <w:r w:rsidR="00F00D15">
        <w:t xml:space="preserve"> “knowledge, none of the existing gene function prediction methods includes disease-specific data”. Figure 6. Shows general methodology of the prioritizing candidate genes and Table 1. “Shows an overview of the input data required by the tools as well as the output produce”.</w:t>
      </w:r>
    </w:p>
    <w:p w:rsidR="00F00D15" w:rsidRPr="00F96BC8" w:rsidRDefault="00F00D15" w:rsidP="00F00D15">
      <w:pPr>
        <w:jc w:val="center"/>
      </w:pPr>
      <w:r w:rsidRPr="00F96BC8">
        <w:rPr>
          <w:noProof/>
        </w:rPr>
        <w:drawing>
          <wp:inline distT="0" distB="0" distL="0" distR="0" wp14:anchorId="2D606F23" wp14:editId="67945200">
            <wp:extent cx="5048250" cy="2276442"/>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F00D15" w:rsidRPr="004E7883" w:rsidRDefault="00F00D15" w:rsidP="00F00D15">
      <w:pPr>
        <w:pStyle w:val="Caption"/>
        <w:spacing w:after="240"/>
        <w:jc w:val="center"/>
        <w:rPr>
          <w:rFonts w:ascii="Times New Roman" w:hAnsi="Times New Roman" w:cs="Times New Roman"/>
          <w:color w:val="auto"/>
          <w:sz w:val="22"/>
          <w:szCs w:val="22"/>
        </w:rPr>
      </w:pPr>
      <w:bookmarkStart w:id="17" w:name="_Toc401785235"/>
      <w:r w:rsidRPr="004E7883">
        <w:rPr>
          <w:rFonts w:ascii="Times New Roman" w:hAnsi="Times New Roman" w:cs="Times New Roman"/>
          <w:color w:val="auto"/>
          <w:sz w:val="22"/>
          <w:szCs w:val="22"/>
        </w:rPr>
        <w:t xml:space="preserve">Figure </w:t>
      </w:r>
      <w:r w:rsidRPr="004E7883">
        <w:rPr>
          <w:rFonts w:ascii="Times New Roman" w:hAnsi="Times New Roman" w:cs="Times New Roman"/>
          <w:color w:val="auto"/>
          <w:sz w:val="22"/>
          <w:szCs w:val="22"/>
        </w:rPr>
        <w:fldChar w:fldCharType="begin"/>
      </w:r>
      <w:r w:rsidRPr="004E7883">
        <w:rPr>
          <w:rFonts w:ascii="Times New Roman" w:hAnsi="Times New Roman" w:cs="Times New Roman"/>
          <w:color w:val="auto"/>
          <w:sz w:val="22"/>
          <w:szCs w:val="22"/>
        </w:rPr>
        <w:instrText xml:space="preserve"> SEQ Figure \* ARABIC </w:instrText>
      </w:r>
      <w:r w:rsidRPr="004E7883">
        <w:rPr>
          <w:rFonts w:ascii="Times New Roman" w:hAnsi="Times New Roman" w:cs="Times New Roman"/>
          <w:color w:val="auto"/>
          <w:sz w:val="22"/>
          <w:szCs w:val="22"/>
        </w:rPr>
        <w:fldChar w:fldCharType="separate"/>
      </w:r>
      <w:r w:rsidR="00B5673D">
        <w:rPr>
          <w:rFonts w:ascii="Times New Roman" w:hAnsi="Times New Roman" w:cs="Times New Roman"/>
          <w:noProof/>
          <w:color w:val="auto"/>
          <w:sz w:val="22"/>
          <w:szCs w:val="22"/>
        </w:rPr>
        <w:t>7</w:t>
      </w:r>
      <w:r w:rsidRPr="004E7883">
        <w:rPr>
          <w:rFonts w:ascii="Times New Roman" w:hAnsi="Times New Roman" w:cs="Times New Roman"/>
          <w:color w:val="auto"/>
          <w:sz w:val="22"/>
          <w:szCs w:val="22"/>
        </w:rPr>
        <w:fldChar w:fldCharType="end"/>
      </w:r>
      <w:r w:rsidR="004E7883">
        <w:rPr>
          <w:rFonts w:ascii="Times New Roman" w:hAnsi="Times New Roman" w:cs="Times New Roman"/>
          <w:color w:val="auto"/>
          <w:sz w:val="22"/>
          <w:szCs w:val="22"/>
        </w:rPr>
        <w:t xml:space="preserve">: </w:t>
      </w:r>
      <w:r w:rsidR="001A1D50">
        <w:rPr>
          <w:rFonts w:ascii="Times New Roman" w:hAnsi="Times New Roman" w:cs="Times New Roman"/>
          <w:color w:val="auto"/>
          <w:sz w:val="22"/>
          <w:szCs w:val="22"/>
        </w:rPr>
        <w:t>Work Flow of the Proposed M</w:t>
      </w:r>
      <w:r w:rsidRPr="004E7883">
        <w:rPr>
          <w:rFonts w:ascii="Times New Roman" w:hAnsi="Times New Roman" w:cs="Times New Roman"/>
          <w:color w:val="auto"/>
          <w:sz w:val="22"/>
          <w:szCs w:val="22"/>
        </w:rPr>
        <w:t xml:space="preserve">ethod </w:t>
      </w:r>
      <w:r w:rsidRPr="004E7883">
        <w:rPr>
          <w:rFonts w:ascii="Times New Roman" w:hAnsi="Times New Roman" w:cs="Times New Roman"/>
          <w:color w:val="auto"/>
          <w:sz w:val="22"/>
          <w:szCs w:val="22"/>
        </w:rPr>
        <w:fldChar w:fldCharType="begin"/>
      </w:r>
      <w:r w:rsidRPr="004E7883">
        <w:rPr>
          <w:rFonts w:ascii="Times New Roman" w:hAnsi="Times New Roman" w:cs="Times New Roman"/>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E7883">
        <w:rPr>
          <w:rFonts w:ascii="Times New Roman" w:hAnsi="Times New Roman" w:cs="Times New Roman"/>
          <w:color w:val="auto"/>
          <w:sz w:val="22"/>
          <w:szCs w:val="22"/>
        </w:rPr>
        <w:fldChar w:fldCharType="separate"/>
      </w:r>
      <w:r w:rsidRPr="004E7883">
        <w:rPr>
          <w:rFonts w:ascii="Times New Roman" w:hAnsi="Times New Roman" w:cs="Times New Roman"/>
          <w:noProof/>
          <w:color w:val="auto"/>
          <w:sz w:val="22"/>
          <w:szCs w:val="22"/>
        </w:rPr>
        <w:t>(</w:t>
      </w:r>
      <w:hyperlink w:anchor="_ENREF_21" w:tooltip="He, 2012 #4" w:history="1">
        <w:r w:rsidR="00260D43" w:rsidRPr="004E7883">
          <w:rPr>
            <w:rFonts w:ascii="Times New Roman" w:hAnsi="Times New Roman" w:cs="Times New Roman"/>
            <w:noProof/>
            <w:color w:val="auto"/>
            <w:sz w:val="22"/>
            <w:szCs w:val="22"/>
          </w:rPr>
          <w:t>He and Jiang, 2012</w:t>
        </w:r>
      </w:hyperlink>
      <w:r w:rsidRPr="004E7883">
        <w:rPr>
          <w:rFonts w:ascii="Times New Roman" w:hAnsi="Times New Roman" w:cs="Times New Roman"/>
          <w:noProof/>
          <w:color w:val="auto"/>
          <w:sz w:val="22"/>
          <w:szCs w:val="22"/>
        </w:rPr>
        <w:t>)</w:t>
      </w:r>
      <w:r w:rsidRPr="004E7883">
        <w:rPr>
          <w:rFonts w:ascii="Times New Roman" w:hAnsi="Times New Roman" w:cs="Times New Roman"/>
          <w:color w:val="auto"/>
          <w:sz w:val="22"/>
          <w:szCs w:val="22"/>
        </w:rPr>
        <w:fldChar w:fldCharType="end"/>
      </w:r>
      <w:r w:rsidRPr="004E7883">
        <w:rPr>
          <w:rFonts w:ascii="Times New Roman" w:hAnsi="Times New Roman" w:cs="Times New Roman"/>
          <w:color w:val="auto"/>
          <w:sz w:val="22"/>
          <w:szCs w:val="22"/>
        </w:rPr>
        <w:t>.</w:t>
      </w:r>
      <w:bookmarkEnd w:id="17"/>
    </w:p>
    <w:p w:rsidR="00F00D15" w:rsidRPr="00F96BC8" w:rsidRDefault="00F00D15" w:rsidP="00F00D15">
      <w:pPr>
        <w:jc w:val="center"/>
      </w:pPr>
      <w:r w:rsidRPr="00F96BC8">
        <w:rPr>
          <w:noProof/>
        </w:rPr>
        <w:drawing>
          <wp:inline distT="0" distB="0" distL="0" distR="0" wp14:anchorId="401AC45C" wp14:editId="5DEBC8A6">
            <wp:extent cx="5181600" cy="2429371"/>
            <wp:effectExtent l="0" t="0" r="0" b="952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F00D15" w:rsidRPr="00C0229C" w:rsidRDefault="00F00D15" w:rsidP="00C0229C">
      <w:pPr>
        <w:jc w:val="center"/>
        <w:rPr>
          <w:b/>
        </w:rPr>
      </w:pPr>
      <w:bookmarkStart w:id="18" w:name="_Toc401785236"/>
      <w:r w:rsidRPr="00C0229C">
        <w:rPr>
          <w:b/>
        </w:rPr>
        <w:t xml:space="preserve">Figure </w:t>
      </w:r>
      <w:r w:rsidRPr="00C0229C">
        <w:rPr>
          <w:b/>
        </w:rPr>
        <w:fldChar w:fldCharType="begin"/>
      </w:r>
      <w:r w:rsidRPr="00C0229C">
        <w:rPr>
          <w:b/>
        </w:rPr>
        <w:instrText xml:space="preserve"> SEQ Figure \* ARABIC </w:instrText>
      </w:r>
      <w:r w:rsidRPr="00C0229C">
        <w:rPr>
          <w:b/>
        </w:rPr>
        <w:fldChar w:fldCharType="separate"/>
      </w:r>
      <w:r w:rsidR="00B5673D">
        <w:rPr>
          <w:b/>
          <w:noProof/>
        </w:rPr>
        <w:t>8</w:t>
      </w:r>
      <w:r w:rsidRPr="00C0229C">
        <w:rPr>
          <w:b/>
        </w:rPr>
        <w:fldChar w:fldCharType="end"/>
      </w:r>
      <w:r w:rsidR="00C0229C">
        <w:rPr>
          <w:b/>
        </w:rPr>
        <w:t>: Overview of Gene P</w:t>
      </w:r>
      <w:r w:rsidR="009A2288">
        <w:rPr>
          <w:b/>
        </w:rPr>
        <w:t>rioritization T</w:t>
      </w:r>
      <w:r w:rsidRPr="00C0229C">
        <w:rPr>
          <w:b/>
        </w:rPr>
        <w:t>ools</w:t>
      </w:r>
      <w:r w:rsidRPr="00C0229C">
        <w:rPr>
          <w:b/>
        </w:rPr>
        <w:fldChar w:fldCharType="begin"/>
      </w:r>
      <w:r w:rsidRPr="00C0229C">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C0229C">
        <w:rPr>
          <w:b/>
        </w:rPr>
        <w:fldChar w:fldCharType="separate"/>
      </w:r>
      <w:r w:rsidRPr="00C0229C">
        <w:rPr>
          <w:b/>
          <w:noProof/>
        </w:rPr>
        <w:t>(</w:t>
      </w:r>
      <w:hyperlink w:anchor="_ENREF_47" w:tooltip="Tranchevent, 2010 #44" w:history="1">
        <w:r w:rsidR="00260D43" w:rsidRPr="00C0229C">
          <w:rPr>
            <w:b/>
            <w:noProof/>
          </w:rPr>
          <w:t>Tranchevent et al., 2010</w:t>
        </w:r>
      </w:hyperlink>
      <w:r w:rsidRPr="00C0229C">
        <w:rPr>
          <w:b/>
          <w:noProof/>
        </w:rPr>
        <w:t>)</w:t>
      </w:r>
      <w:r w:rsidRPr="00C0229C">
        <w:rPr>
          <w:b/>
        </w:rPr>
        <w:fldChar w:fldCharType="end"/>
      </w:r>
      <w:r w:rsidRPr="00C0229C">
        <w:rPr>
          <w:b/>
        </w:rPr>
        <w:t>.</w:t>
      </w:r>
      <w:bookmarkEnd w:id="18"/>
    </w:p>
    <w:p w:rsidR="00135076" w:rsidRDefault="00F00D15" w:rsidP="00F00D15">
      <w:pPr>
        <w:jc w:val="center"/>
      </w:pPr>
      <w:r w:rsidRPr="00F96BC8">
        <w:rPr>
          <w:noProof/>
        </w:rPr>
        <w:lastRenderedPageBreak/>
        <w:drawing>
          <wp:inline distT="0" distB="0" distL="0" distR="0" wp14:anchorId="397D703B" wp14:editId="1C475ECD">
            <wp:extent cx="4667250" cy="2472747"/>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667326" cy="2472787"/>
                    </a:xfrm>
                    <a:prstGeom prst="rect">
                      <a:avLst/>
                    </a:prstGeom>
                  </pic:spPr>
                </pic:pic>
              </a:graphicData>
            </a:graphic>
          </wp:inline>
        </w:drawing>
      </w:r>
    </w:p>
    <w:p w:rsidR="00F00D15" w:rsidRPr="00E270E9" w:rsidRDefault="00F00D15" w:rsidP="00E270E9">
      <w:pPr>
        <w:jc w:val="center"/>
        <w:rPr>
          <w:b/>
        </w:rPr>
      </w:pPr>
      <w:bookmarkStart w:id="19" w:name="_Toc401785225"/>
      <w:r w:rsidRPr="00E270E9">
        <w:rPr>
          <w:b/>
        </w:rPr>
        <w:t xml:space="preserve">Table </w:t>
      </w:r>
      <w:r w:rsidRPr="00E270E9">
        <w:rPr>
          <w:b/>
        </w:rPr>
        <w:fldChar w:fldCharType="begin"/>
      </w:r>
      <w:r w:rsidRPr="00E270E9">
        <w:rPr>
          <w:b/>
        </w:rPr>
        <w:instrText xml:space="preserve"> SEQ Table \* ARABIC </w:instrText>
      </w:r>
      <w:r w:rsidRPr="00E270E9">
        <w:rPr>
          <w:b/>
        </w:rPr>
        <w:fldChar w:fldCharType="separate"/>
      </w:r>
      <w:r w:rsidR="00B5673D">
        <w:rPr>
          <w:b/>
          <w:noProof/>
        </w:rPr>
        <w:t>2</w:t>
      </w:r>
      <w:r w:rsidRPr="00E270E9">
        <w:rPr>
          <w:b/>
        </w:rPr>
        <w:fldChar w:fldCharType="end"/>
      </w:r>
      <w:r w:rsidRPr="00E270E9">
        <w:rPr>
          <w:b/>
        </w:rPr>
        <w:t>. Description of the inputs needed by the tools and the outputs produced by the tools</w:t>
      </w:r>
      <w:r w:rsidRPr="00E270E9">
        <w:rPr>
          <w:b/>
        </w:rPr>
        <w:fldChar w:fldCharType="begin"/>
      </w:r>
      <w:r w:rsidRPr="00E270E9">
        <w:rPr>
          <w:b/>
        </w:rP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E270E9">
        <w:rPr>
          <w:b/>
        </w:rPr>
        <w:fldChar w:fldCharType="separate"/>
      </w:r>
      <w:r w:rsidRPr="00E270E9">
        <w:rPr>
          <w:b/>
          <w:noProof/>
        </w:rPr>
        <w:t>(</w:t>
      </w:r>
      <w:hyperlink w:anchor="_ENREF_47" w:tooltip="Tranchevent, 2010 #44" w:history="1">
        <w:r w:rsidR="00260D43" w:rsidRPr="00E270E9">
          <w:rPr>
            <w:b/>
            <w:noProof/>
          </w:rPr>
          <w:t>Tranchevent et al., 2010</w:t>
        </w:r>
      </w:hyperlink>
      <w:r w:rsidRPr="00E270E9">
        <w:rPr>
          <w:b/>
          <w:noProof/>
        </w:rPr>
        <w:t>)</w:t>
      </w:r>
      <w:r w:rsidRPr="00E270E9">
        <w:rPr>
          <w:b/>
        </w:rPr>
        <w:fldChar w:fldCharType="end"/>
      </w:r>
      <w:r w:rsidRPr="00E270E9">
        <w:rPr>
          <w:b/>
        </w:rPr>
        <w:t>.</w:t>
      </w:r>
      <w:bookmarkEnd w:id="19"/>
    </w:p>
    <w:p w:rsidR="00920901" w:rsidRPr="00F96BC8" w:rsidRDefault="00920901" w:rsidP="00920901">
      <w:r w:rsidRPr="00F96BC8">
        <w:t xml:space="preserve">According to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Pr="00F96BC8">
        <w:t xml:space="preserve"> result </w:t>
      </w:r>
      <w:r>
        <w:t xml:space="preserve"> is compared</w:t>
      </w:r>
      <w:r w:rsidRPr="00F96BC8">
        <w:t xml:space="preserve"> different algorithms such as Liner Regression, Random Forest and Support Vector Machine. According to Table 2</w:t>
      </w:r>
      <w:r>
        <w:t>, the</w:t>
      </w:r>
      <w:r w:rsidRPr="00F96BC8">
        <w:t xml:space="preserve"> result</w:t>
      </w:r>
      <w:r>
        <w:t>s</w:t>
      </w:r>
      <w:r w:rsidRPr="00F96BC8">
        <w:t xml:space="preserve"> suggest</w:t>
      </w:r>
      <w:r>
        <w:t>s</w:t>
      </w:r>
      <w:r w:rsidRPr="00F96BC8">
        <w:t xml:space="preserve"> the effectiveness of the proposed method in the prioritization candidate genes, according to Mean rank ratio (MRR) and Area under the ROC curve (AUC)  logistic regression and support vector machine can achieve higher performance than the random forest.</w:t>
      </w:r>
      <w:r>
        <w:t xml:space="preserve"> </w:t>
      </w:r>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E81500">
        <w:t xml:space="preserve"> a</w:t>
      </w:r>
      <w:r w:rsidR="00F36D9E" w:rsidRPr="00F96BC8">
        <w:t>lso</w:t>
      </w:r>
      <w:r w:rsidRPr="00F96BC8">
        <w:t xml:space="preserve"> agree support vector machine based gene prioritizing is preform</w:t>
      </w:r>
      <w:r>
        <w:t>ed</w:t>
      </w:r>
      <w:r w:rsidRPr="00F96BC8">
        <w:t xml:space="preserve"> significant average accuracy. Support vector machine is working on the unbalance training data set as well.</w:t>
      </w:r>
      <w:r>
        <w:t xml:space="preserve">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Pr="00F96BC8">
        <w:t>Comparison study</w:t>
      </w:r>
      <w:r>
        <w:t xml:space="preserve"> is</w:t>
      </w:r>
      <w:r w:rsidRPr="00F96BC8">
        <w:t xml:space="preserve"> about gene prioritizing tool</w:t>
      </w:r>
      <w:r>
        <w:t>s</w:t>
      </w:r>
      <w:r w:rsidRPr="00F96BC8">
        <w:t xml:space="preserve"> that are available.</w:t>
      </w:r>
      <w:r>
        <w:t xml:space="preserve"> </w:t>
      </w:r>
      <w:r w:rsidRPr="00F96BC8">
        <w:t xml:space="preserve">These tools are following various type of input, data source used during the process of prioritization and the desired output. </w:t>
      </w:r>
      <w:r>
        <w:t>This</w:t>
      </w:r>
      <w:r w:rsidRPr="00F96BC8">
        <w:t xml:space="preserve"> study recommends tool called G2D to find the relation to inherited disease a combination of data mining on biomedical databases and gene sequence analysis </w:t>
      </w:r>
      <w:r w:rsidRPr="00F96BC8">
        <w:fldChar w:fldCharType="begin"/>
      </w:r>
      <w:r>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Pr="00F96BC8">
        <w:fldChar w:fldCharType="separate"/>
      </w:r>
      <w:r>
        <w:rPr>
          <w:noProof/>
        </w:rPr>
        <w:t>(</w:t>
      </w:r>
      <w:hyperlink w:anchor="_ENREF_39" w:tooltip="Perez-Iratxeta, 2002 #51" w:history="1">
        <w:r w:rsidR="00260D43">
          <w:rPr>
            <w:noProof/>
          </w:rPr>
          <w:t>Perez-Iratxeta et al., 2002</w:t>
        </w:r>
      </w:hyperlink>
      <w:r>
        <w:rPr>
          <w:noProof/>
        </w:rPr>
        <w:t>)</w:t>
      </w:r>
      <w:r w:rsidRPr="00F96BC8">
        <w:fldChar w:fldCharType="end"/>
      </w:r>
      <w:r w:rsidRPr="00F96BC8">
        <w:t xml:space="preserve">. </w:t>
      </w:r>
    </w:p>
    <w:p w:rsidR="00135076" w:rsidRDefault="00920901" w:rsidP="00920901">
      <w:pPr>
        <w:jc w:val="center"/>
      </w:pPr>
      <w:r w:rsidRPr="00F96BC8">
        <w:rPr>
          <w:noProof/>
        </w:rPr>
        <w:drawing>
          <wp:inline distT="0" distB="0" distL="0" distR="0" wp14:anchorId="790CB05E" wp14:editId="76D6F471">
            <wp:extent cx="4772025" cy="93911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810522" cy="946686"/>
                    </a:xfrm>
                    <a:prstGeom prst="rect">
                      <a:avLst/>
                    </a:prstGeom>
                  </pic:spPr>
                </pic:pic>
              </a:graphicData>
            </a:graphic>
          </wp:inline>
        </w:drawing>
      </w:r>
    </w:p>
    <w:p w:rsidR="00920901" w:rsidRPr="00EA0D05" w:rsidRDefault="00920901" w:rsidP="00920901">
      <w:pPr>
        <w:pStyle w:val="Caption"/>
        <w:keepNext/>
        <w:spacing w:after="240"/>
        <w:jc w:val="center"/>
        <w:rPr>
          <w:rFonts w:ascii="Times New Roman" w:hAnsi="Times New Roman" w:cs="Times New Roman"/>
          <w:b w:val="0"/>
          <w:color w:val="auto"/>
          <w:sz w:val="22"/>
          <w:szCs w:val="22"/>
        </w:rPr>
      </w:pPr>
      <w:bookmarkStart w:id="20" w:name="_Toc401785226"/>
      <w:r w:rsidRPr="00EA0D05">
        <w:rPr>
          <w:rFonts w:ascii="Times New Roman" w:hAnsi="Times New Roman" w:cs="Times New Roman"/>
          <w:b w:val="0"/>
          <w:color w:val="auto"/>
          <w:sz w:val="22"/>
          <w:szCs w:val="22"/>
        </w:rPr>
        <w:t xml:space="preserve">Table </w:t>
      </w:r>
      <w:r w:rsidRPr="00EA0D05">
        <w:rPr>
          <w:rFonts w:ascii="Times New Roman" w:hAnsi="Times New Roman" w:cs="Times New Roman"/>
          <w:b w:val="0"/>
          <w:color w:val="auto"/>
          <w:sz w:val="22"/>
          <w:szCs w:val="22"/>
        </w:rPr>
        <w:fldChar w:fldCharType="begin"/>
      </w:r>
      <w:r w:rsidRPr="00EA0D05">
        <w:rPr>
          <w:rFonts w:ascii="Times New Roman" w:hAnsi="Times New Roman" w:cs="Times New Roman"/>
          <w:b w:val="0"/>
          <w:color w:val="auto"/>
          <w:sz w:val="22"/>
          <w:szCs w:val="22"/>
        </w:rPr>
        <w:instrText xml:space="preserve"> SEQ Table \* ARABIC </w:instrText>
      </w:r>
      <w:r w:rsidRPr="00EA0D05">
        <w:rPr>
          <w:rFonts w:ascii="Times New Roman" w:hAnsi="Times New Roman" w:cs="Times New Roman"/>
          <w:b w:val="0"/>
          <w:color w:val="auto"/>
          <w:sz w:val="22"/>
          <w:szCs w:val="22"/>
        </w:rPr>
        <w:fldChar w:fldCharType="separate"/>
      </w:r>
      <w:r w:rsidR="00B5673D">
        <w:rPr>
          <w:rFonts w:ascii="Times New Roman" w:hAnsi="Times New Roman" w:cs="Times New Roman"/>
          <w:b w:val="0"/>
          <w:noProof/>
          <w:color w:val="auto"/>
          <w:sz w:val="22"/>
          <w:szCs w:val="22"/>
        </w:rPr>
        <w:t>3</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 xml:space="preserve">. Result of 10-fload cross validation experiments for prioritizing candidate genes </w:t>
      </w:r>
      <w:r w:rsidRPr="00EA0D05">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EA0D05">
        <w:rPr>
          <w:rFonts w:ascii="Times New Roman" w:hAnsi="Times New Roman" w:cs="Times New Roman"/>
          <w:b w:val="0"/>
          <w:color w:val="auto"/>
          <w:sz w:val="22"/>
          <w:szCs w:val="22"/>
        </w:rPr>
        <w:fldChar w:fldCharType="separate"/>
      </w:r>
      <w:r>
        <w:rPr>
          <w:rFonts w:ascii="Times New Roman" w:hAnsi="Times New Roman" w:cs="Times New Roman"/>
          <w:b w:val="0"/>
          <w:noProof/>
          <w:color w:val="auto"/>
          <w:sz w:val="22"/>
          <w:szCs w:val="22"/>
        </w:rPr>
        <w:t>(</w:t>
      </w:r>
      <w:hyperlink w:anchor="_ENREF_21" w:tooltip="He, 2012 #4" w:history="1">
        <w:r w:rsidR="00260D43">
          <w:rPr>
            <w:rFonts w:ascii="Times New Roman" w:hAnsi="Times New Roman" w:cs="Times New Roman"/>
            <w:b w:val="0"/>
            <w:noProof/>
            <w:color w:val="auto"/>
            <w:sz w:val="22"/>
            <w:szCs w:val="22"/>
          </w:rPr>
          <w:t>He and Jiang, 2012</w:t>
        </w:r>
      </w:hyperlink>
      <w:r>
        <w:rPr>
          <w:rFonts w:ascii="Times New Roman" w:hAnsi="Times New Roman" w:cs="Times New Roman"/>
          <w:b w:val="0"/>
          <w:noProof/>
          <w:color w:val="auto"/>
          <w:sz w:val="22"/>
          <w:szCs w:val="22"/>
        </w:rPr>
        <w:t>)</w:t>
      </w:r>
      <w:r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20"/>
    </w:p>
    <w:p w:rsidR="00135076" w:rsidRDefault="00135076" w:rsidP="00196AC3"/>
    <w:p w:rsidR="00135076" w:rsidRDefault="00135076" w:rsidP="00196AC3"/>
    <w:p w:rsidR="00920901" w:rsidRPr="00F96BC8" w:rsidRDefault="004B47FC" w:rsidP="00920901">
      <w:hyperlink w:anchor="_ENREF_50" w:tooltip="Xie, 2012 #12" w:history="1">
        <w:r w:rsidR="00260D43" w:rsidRPr="00F96BC8">
          <w:fldChar w:fldCharType="begin"/>
        </w:r>
        <w:r w:rsidR="00260D43">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60D43" w:rsidRPr="00F96BC8">
          <w:fldChar w:fldCharType="separate"/>
        </w:r>
        <w:r w:rsidR="00260D43">
          <w:rPr>
            <w:noProof/>
          </w:rPr>
          <w:t>Xie et al. (2012)</w:t>
        </w:r>
        <w:r w:rsidR="00260D43" w:rsidRPr="00F96BC8">
          <w:fldChar w:fldCharType="end"/>
        </w:r>
      </w:hyperlink>
      <w:r w:rsidR="00920901" w:rsidRPr="00F96BC8">
        <w:t xml:space="preserve"> and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00920901" w:rsidRPr="00F96BC8">
        <w:t xml:space="preserve"> both agreed with performance of the support vector machine to apply gene prioritizing process. Also agreed with prioritization method and other methods such as similarity profile of human disease analysis and enrichment based feature selection process</w:t>
      </w:r>
      <w:r w:rsidR="00920901">
        <w:t xml:space="preserve"> </w:t>
      </w:r>
      <w:r w:rsidR="00920901" w:rsidRPr="00F96BC8">
        <w:t>perform well in identify inherited diseases.</w:t>
      </w:r>
      <w:r w:rsidR="00920901">
        <w:t xml:space="preserve"> </w:t>
      </w:r>
      <w:hyperlink w:anchor="_ENREF_21" w:tooltip="He, 2012 #4" w:history="1">
        <w:r w:rsidR="00260D43" w:rsidRPr="00F96BC8">
          <w:fldChar w:fldCharType="begin"/>
        </w:r>
        <w:r w:rsidR="00260D43">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60D43" w:rsidRPr="00F96BC8">
          <w:fldChar w:fldCharType="separate"/>
        </w:r>
        <w:r w:rsidR="00260D43">
          <w:rPr>
            <w:noProof/>
          </w:rPr>
          <w:t>He and Jiang (2012)</w:t>
        </w:r>
        <w:r w:rsidR="00260D43" w:rsidRPr="00F96BC8">
          <w:fldChar w:fldCharType="end"/>
        </w:r>
      </w:hyperlink>
      <w:r w:rsidR="00920901">
        <w:t>suggest</w:t>
      </w:r>
      <w:r w:rsidR="00920901" w:rsidRPr="00F96BC8">
        <w:t xml:space="preserve"> feature selection method and integrating more data sources uses with proposed solution can build a better prediction ability. </w:t>
      </w:r>
      <w:hyperlink w:anchor="_ENREF_47" w:tooltip="Tranchevent, 2010 #44" w:history="1">
        <w:r w:rsidR="00260D43" w:rsidRPr="00F96BC8">
          <w:fldChar w:fldCharType="begin"/>
        </w:r>
        <w:r w:rsidR="00260D43">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60D43" w:rsidRPr="00F96BC8">
          <w:fldChar w:fldCharType="separate"/>
        </w:r>
        <w:r w:rsidR="00260D43">
          <w:rPr>
            <w:noProof/>
          </w:rPr>
          <w:t>Tranchevent et al. (2010)</w:t>
        </w:r>
        <w:r w:rsidR="00260D43" w:rsidRPr="00F96BC8">
          <w:fldChar w:fldCharType="end"/>
        </w:r>
      </w:hyperlink>
      <w:r w:rsidR="00920901">
        <w:t xml:space="preserve"> </w:t>
      </w:r>
      <w:r w:rsidR="00920901" w:rsidRPr="00F96BC8">
        <w:t>comparison study is more important to classify which tool is most relevant to research about gene prioritization areas such as identifies inherited diseases. Also help to identifies type of input, data source used during the process of prioritization and the desired output.</w:t>
      </w:r>
    </w:p>
    <w:p w:rsidR="00920901" w:rsidRDefault="00920901" w:rsidP="00920901">
      <w:pPr>
        <w:pStyle w:val="Heading2"/>
      </w:pPr>
      <w:bookmarkStart w:id="21" w:name="_Toc401785166"/>
      <w:bookmarkStart w:id="22" w:name="_Toc401788360"/>
      <w:r>
        <w:t>PROTEIN – PROTEIN INTERACTION NETWORK AND INHERITED DISEASE</w:t>
      </w:r>
      <w:bookmarkEnd w:id="21"/>
      <w:bookmarkEnd w:id="22"/>
    </w:p>
    <w:p w:rsidR="006E5705" w:rsidRPr="004C7871" w:rsidRDefault="004B47FC" w:rsidP="006E5705">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Xu and Li (2006)</w:t>
        </w:r>
        <w:r w:rsidR="00260D43" w:rsidRPr="004C7871">
          <w:fldChar w:fldCharType="end"/>
        </w:r>
      </w:hyperlink>
      <w:r w:rsidR="006E5705">
        <w:t xml:space="preserve"> suggest </w:t>
      </w:r>
      <w:r w:rsidR="006E5705" w:rsidRPr="004C7871">
        <w:t>the availability of human genome-wide protein-protein interaction (PPIs open a path for discovering inherited disease genes by topological features in PPIs network.</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006E5705" w:rsidRPr="004C7871">
        <w:t xml:space="preserve"> agree to protein-protein interaction network useful to identify inherited diseases called Schizophrenia </w:t>
      </w:r>
      <w:r w:rsidR="006E5705" w:rsidRPr="004C7871">
        <w:fldChar w:fldCharType="begin"/>
      </w:r>
      <w:r w:rsidR="001832E6">
        <w:instrText xml:space="preserve"> ADDIN EN.CITE &lt;EndNote&gt;&lt;Cite&gt;&lt;Year&gt;2014&lt;/Year&gt;&lt;RecNum&gt;15&lt;/RecNum&gt;&lt;DisplayText&gt;(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6E5705" w:rsidRPr="004C7871">
        <w:fldChar w:fldCharType="separate"/>
      </w:r>
      <w:r w:rsidR="001832E6">
        <w:rPr>
          <w:noProof/>
        </w:rPr>
        <w:t>(</w:t>
      </w:r>
      <w:hyperlink w:anchor="_ENREF_2" w:tooltip=", 2014 #15" w:history="1">
        <w:r w:rsidR="00260D43">
          <w:rPr>
            <w:noProof/>
          </w:rPr>
          <w:t>2014</w:t>
        </w:r>
      </w:hyperlink>
      <w:r w:rsidR="001832E6">
        <w:rPr>
          <w:noProof/>
        </w:rPr>
        <w:t>)</w:t>
      </w:r>
      <w:r w:rsidR="006E5705" w:rsidRPr="004C7871">
        <w:fldChar w:fldCharType="end"/>
      </w:r>
      <w:r w:rsidR="006E5705" w:rsidRPr="004C7871">
        <w:t>. Furthermore, studies of proteins and their interaction are important to understand their dynamic roles within a cell. Mapping the schizophrenia genes into the whole human interaction network and then extract their sub networks make clear on the cellular mechanisms and biological processes related to the inherited disease.</w:t>
      </w:r>
      <w:r w:rsidR="006E5705">
        <w:t xml:space="preserve"> </w:t>
      </w:r>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Xu and Li (2006)</w:t>
        </w:r>
        <w:r w:rsidR="00260D43" w:rsidRPr="004C7871">
          <w:fldChar w:fldCharType="end"/>
        </w:r>
      </w:hyperlink>
      <w:r w:rsidR="006E5705">
        <w:t xml:space="preserve"> </w:t>
      </w:r>
      <w:r w:rsidR="006E5705" w:rsidRPr="004C7871">
        <w:t>argues</w:t>
      </w:r>
      <w:r w:rsidR="006E5705">
        <w:t xml:space="preserve"> </w:t>
      </w:r>
      <w:r w:rsidR="006E5705" w:rsidRPr="004C7871">
        <w:t xml:space="preserve">“exploiting sequence based feature and found that for many of them there are significant differences between genes underlying human hereditary disease and those not known to be involved in diseases”. “Associated with a human disease preferentially interacted with other disease-causing genes significantly indicating heritable disease-genes might share some topological features in the PPIs network, whereas the non-disease genes do not” </w:t>
      </w:r>
      <w:r w:rsidR="006E5705" w:rsidRPr="004C7871">
        <w:fldChar w:fldCharType="begin"/>
      </w:r>
      <w:r w:rsidR="001832E6">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6E5705" w:rsidRPr="004C7871">
        <w:fldChar w:fldCharType="separate"/>
      </w:r>
      <w:r w:rsidR="001832E6">
        <w:rPr>
          <w:noProof/>
        </w:rPr>
        <w:t>(</w:t>
      </w:r>
      <w:hyperlink w:anchor="_ENREF_18" w:tooltip="Gandhi, 2006 #52" w:history="1">
        <w:r w:rsidR="00260D43">
          <w:rPr>
            <w:noProof/>
          </w:rPr>
          <w:t>Gandhi et al., 2006</w:t>
        </w:r>
      </w:hyperlink>
      <w:r w:rsidR="001832E6">
        <w:rPr>
          <w:noProof/>
        </w:rPr>
        <w:t>)</w:t>
      </w:r>
      <w:r w:rsidR="006E5705" w:rsidRPr="004C7871">
        <w:fldChar w:fldCharType="end"/>
      </w:r>
      <w:r w:rsidR="006E5705" w:rsidRPr="004C7871">
        <w:t>.</w:t>
      </w:r>
    </w:p>
    <w:p w:rsidR="006E5705" w:rsidRPr="004C7871" w:rsidRDefault="006E5705" w:rsidP="006E5705">
      <w:pPr>
        <w:rPr>
          <w:noProof/>
        </w:rPr>
      </w:pPr>
      <w:r w:rsidRPr="004C7871">
        <w:t>The proposed method steps are human PPIs dataset</w:t>
      </w:r>
      <w:r>
        <w:t xml:space="preserve"> which</w:t>
      </w:r>
      <w:r w:rsidRPr="004C7871">
        <w:t xml:space="preserve"> were </w:t>
      </w:r>
      <w:r>
        <w:t xml:space="preserve"> downloaded</w:t>
      </w:r>
      <w:r w:rsidRPr="004C7871">
        <w:t xml:space="preserve"> from Online Predicted Human Integration Database (OPID)</w:t>
      </w:r>
      <w:r w:rsidRPr="004C7871">
        <w:fldChar w:fldCharType="begin"/>
      </w:r>
      <w:r w:rsidR="001832E6">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Pr="004C7871">
        <w:fldChar w:fldCharType="separate"/>
      </w:r>
      <w:r w:rsidR="001832E6">
        <w:rPr>
          <w:noProof/>
        </w:rPr>
        <w:t>(</w:t>
      </w:r>
      <w:hyperlink w:anchor="_ENREF_8" w:tooltip="Brown, 2005 #53" w:history="1">
        <w:r w:rsidR="00260D43">
          <w:rPr>
            <w:noProof/>
          </w:rPr>
          <w:t>Brown and Jurisica, 2005</w:t>
        </w:r>
      </w:hyperlink>
      <w:r w:rsidR="001832E6">
        <w:rPr>
          <w:noProof/>
        </w:rPr>
        <w:t>)</w:t>
      </w:r>
      <w:r w:rsidRPr="004C7871">
        <w:fldChar w:fldCharType="end"/>
      </w:r>
      <w:r w:rsidRPr="004C7871">
        <w:t>,building training samples, define features set, classification algorithm and validation. K-nearest neighbors (KNN) algorithm used for classification. The KNN algorithm is a simple but powerful non parametric classification algorithm</w:t>
      </w:r>
      <w:r w:rsidRPr="004C7871">
        <w:fldChar w:fldCharType="begin"/>
      </w:r>
      <w:r w:rsidR="001832E6">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Pr="004C7871">
        <w:fldChar w:fldCharType="separate"/>
      </w:r>
      <w:r w:rsidR="001832E6">
        <w:rPr>
          <w:noProof/>
        </w:rPr>
        <w:t>(</w:t>
      </w:r>
      <w:hyperlink w:anchor="_ENREF_16" w:tooltip="Franke, 2006 #54" w:history="1">
        <w:r w:rsidR="00260D43">
          <w:rPr>
            <w:noProof/>
          </w:rPr>
          <w:t>Franke et al., 2006</w:t>
        </w:r>
      </w:hyperlink>
      <w:r w:rsidR="001832E6">
        <w:rPr>
          <w:noProof/>
        </w:rPr>
        <w:t>)</w:t>
      </w:r>
      <w:r w:rsidRPr="004C7871">
        <w:fldChar w:fldCharType="end"/>
      </w:r>
      <w:r w:rsidRPr="004C7871">
        <w:t>. The performance of the KNN classifier shows in Figure.</w:t>
      </w:r>
      <w:r>
        <w:t xml:space="preserve"> </w:t>
      </w:r>
      <w:r w:rsidRPr="004C7871">
        <w:t xml:space="preserve">According proposed method “if a gene shares more neighbors with known hereditary disease-genes in the PPIs network is should be more likely be a disease-gene too” </w:t>
      </w:r>
      <w:r w:rsidRPr="004C7871">
        <w:fldChar w:fldCharType="begin"/>
      </w:r>
      <w:r w:rsidR="001832E6">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sidR="001832E6">
        <w:rPr>
          <w:noProof/>
        </w:rPr>
        <w:t>(</w:t>
      </w:r>
      <w:hyperlink w:anchor="_ENREF_51" w:tooltip="Xu, 2006 #16" w:history="1">
        <w:r w:rsidR="00260D43">
          <w:rPr>
            <w:noProof/>
          </w:rPr>
          <w:t>Xu and Li, 2006</w:t>
        </w:r>
      </w:hyperlink>
      <w:r w:rsidR="001832E6">
        <w:rPr>
          <w:noProof/>
        </w:rPr>
        <w:t>)</w:t>
      </w:r>
      <w:r w:rsidRPr="004C7871">
        <w:fldChar w:fldCharType="end"/>
      </w:r>
      <w:r w:rsidRPr="004C7871">
        <w:t>.</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used the same method which</w:t>
      </w:r>
      <w:r>
        <w:t xml:space="preserve"> is</w:t>
      </w:r>
      <w:r w:rsidRPr="004C7871">
        <w:t xml:space="preserve"> </w:t>
      </w:r>
      <w:hyperlink w:anchor="_ENREF_51" w:tooltip="Xu, 2006 #16" w:history="1">
        <w:r w:rsidR="00260D43" w:rsidRPr="004C7871">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rsidRPr="004C7871">
          <w:fldChar w:fldCharType="separate"/>
        </w:r>
        <w:r w:rsidR="00260D43">
          <w:rPr>
            <w:noProof/>
          </w:rPr>
          <w:t xml:space="preserve">Xu and Li </w:t>
        </w:r>
        <w:r w:rsidR="00260D43">
          <w:rPr>
            <w:noProof/>
          </w:rPr>
          <w:lastRenderedPageBreak/>
          <w:t>(2006)</w:t>
        </w:r>
        <w:r w:rsidR="00260D43" w:rsidRPr="004C7871">
          <w:fldChar w:fldCharType="end"/>
        </w:r>
      </w:hyperlink>
      <w:r w:rsidRPr="004C7871">
        <w:t>proposed in their research.</w:t>
      </w:r>
      <w:r>
        <w:t xml:space="preserve"> </w:t>
      </w:r>
      <w:r w:rsidRPr="004C7871">
        <w:t xml:space="preserve">According to KNN based approach, </w:t>
      </w:r>
      <w:hyperlink w:anchor="_ENREF_28" w:tooltip="Jingchun, 2008 #2" w:history="1">
        <w:r w:rsidR="00260D43" w:rsidRPr="004C7871">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rsidRPr="004C7871">
          <w:fldChar w:fldCharType="separate"/>
        </w:r>
        <w:r w:rsidR="00260D43">
          <w:rPr>
            <w:noProof/>
          </w:rPr>
          <w:t>Jingchun et al. (2008)</w:t>
        </w:r>
        <w:r w:rsidR="00260D43" w:rsidRPr="004C7871">
          <w:fldChar w:fldCharType="end"/>
        </w:r>
      </w:hyperlink>
      <w:r w:rsidRPr="004C7871">
        <w:t xml:space="preserve"> find the properties of schizophrenia gene in human protein-protein network.</w:t>
      </w:r>
    </w:p>
    <w:p w:rsidR="006E5705" w:rsidRPr="004C7871" w:rsidRDefault="006E5705" w:rsidP="006E5705">
      <w:pPr>
        <w:jc w:val="center"/>
      </w:pPr>
      <w:r w:rsidRPr="004C7871">
        <w:rPr>
          <w:noProof/>
        </w:rPr>
        <w:drawing>
          <wp:inline distT="0" distB="0" distL="0" distR="0" wp14:anchorId="2F6C7B47" wp14:editId="6FC21FBE">
            <wp:extent cx="4638675" cy="3190875"/>
            <wp:effectExtent l="0" t="0" r="9525"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6E5705" w:rsidRPr="001358D4" w:rsidRDefault="006E5705" w:rsidP="006E5705">
      <w:pPr>
        <w:pStyle w:val="Caption"/>
        <w:spacing w:after="240"/>
        <w:jc w:val="center"/>
        <w:rPr>
          <w:rFonts w:ascii="Times New Roman" w:hAnsi="Times New Roman" w:cs="Times New Roman"/>
          <w:b w:val="0"/>
          <w:color w:val="auto"/>
          <w:sz w:val="22"/>
          <w:szCs w:val="22"/>
        </w:rPr>
      </w:pPr>
      <w:bookmarkStart w:id="23" w:name="_Toc401785237"/>
      <w:r w:rsidRPr="001358D4">
        <w:rPr>
          <w:rFonts w:ascii="Times New Roman" w:hAnsi="Times New Roman" w:cs="Times New Roman"/>
          <w:b w:val="0"/>
          <w:color w:val="auto"/>
          <w:sz w:val="22"/>
          <w:szCs w:val="22"/>
        </w:rPr>
        <w:t xml:space="preserve">Figure </w:t>
      </w:r>
      <w:r w:rsidRPr="001358D4">
        <w:rPr>
          <w:rFonts w:ascii="Times New Roman" w:hAnsi="Times New Roman" w:cs="Times New Roman"/>
          <w:b w:val="0"/>
          <w:color w:val="auto"/>
          <w:sz w:val="22"/>
          <w:szCs w:val="22"/>
        </w:rPr>
        <w:fldChar w:fldCharType="begin"/>
      </w:r>
      <w:r w:rsidRPr="001358D4">
        <w:rPr>
          <w:rFonts w:ascii="Times New Roman" w:hAnsi="Times New Roman" w:cs="Times New Roman"/>
          <w:b w:val="0"/>
          <w:color w:val="auto"/>
          <w:sz w:val="22"/>
          <w:szCs w:val="22"/>
        </w:rPr>
        <w:instrText xml:space="preserve"> SEQ Figure \* ARABIC </w:instrText>
      </w:r>
      <w:r w:rsidRPr="001358D4">
        <w:rPr>
          <w:rFonts w:ascii="Times New Roman" w:hAnsi="Times New Roman" w:cs="Times New Roman"/>
          <w:b w:val="0"/>
          <w:color w:val="auto"/>
          <w:sz w:val="22"/>
          <w:szCs w:val="22"/>
        </w:rPr>
        <w:fldChar w:fldCharType="separate"/>
      </w:r>
      <w:r w:rsidR="00B5673D">
        <w:rPr>
          <w:rFonts w:ascii="Times New Roman" w:hAnsi="Times New Roman" w:cs="Times New Roman"/>
          <w:b w:val="0"/>
          <w:noProof/>
          <w:color w:val="auto"/>
          <w:sz w:val="22"/>
          <w:szCs w:val="22"/>
        </w:rPr>
        <w:t>9</w:t>
      </w:r>
      <w:r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Pr="001358D4">
        <w:rPr>
          <w:rFonts w:ascii="Times New Roman" w:hAnsi="Times New Roman" w:cs="Times New Roman"/>
          <w:b w:val="0"/>
          <w:color w:val="auto"/>
          <w:sz w:val="22"/>
          <w:szCs w:val="22"/>
        </w:rPr>
        <w:fldChar w:fldCharType="begin"/>
      </w:r>
      <w:r w:rsidR="001832E6">
        <w:rPr>
          <w:rFonts w:ascii="Times New Roman" w:hAnsi="Times New Roman" w:cs="Times New Roman"/>
          <w:b w:val="0"/>
          <w:color w:val="auto"/>
          <w:sz w:val="22"/>
          <w:szCs w:val="22"/>
        </w:rP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1358D4">
        <w:rPr>
          <w:rFonts w:ascii="Times New Roman" w:hAnsi="Times New Roman" w:cs="Times New Roman"/>
          <w:b w:val="0"/>
          <w:color w:val="auto"/>
          <w:sz w:val="22"/>
          <w:szCs w:val="22"/>
        </w:rPr>
        <w:fldChar w:fldCharType="separate"/>
      </w:r>
      <w:r w:rsidR="001832E6">
        <w:rPr>
          <w:rFonts w:ascii="Times New Roman" w:hAnsi="Times New Roman" w:cs="Times New Roman"/>
          <w:b w:val="0"/>
          <w:noProof/>
          <w:color w:val="auto"/>
          <w:sz w:val="22"/>
          <w:szCs w:val="22"/>
        </w:rPr>
        <w:t>(</w:t>
      </w:r>
      <w:hyperlink w:anchor="_ENREF_51" w:tooltip="Xu, 2006 #16" w:history="1">
        <w:r w:rsidR="00260D43">
          <w:rPr>
            <w:rFonts w:ascii="Times New Roman" w:hAnsi="Times New Roman" w:cs="Times New Roman"/>
            <w:b w:val="0"/>
            <w:noProof/>
            <w:color w:val="auto"/>
            <w:sz w:val="22"/>
            <w:szCs w:val="22"/>
          </w:rPr>
          <w:t>Xu and Li, 2006</w:t>
        </w:r>
      </w:hyperlink>
      <w:r w:rsidR="001832E6">
        <w:rPr>
          <w:rFonts w:ascii="Times New Roman" w:hAnsi="Times New Roman" w:cs="Times New Roman"/>
          <w:b w:val="0"/>
          <w:noProof/>
          <w:color w:val="auto"/>
          <w:sz w:val="22"/>
          <w:szCs w:val="22"/>
        </w:rPr>
        <w:t>)</w:t>
      </w:r>
      <w:r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23"/>
    </w:p>
    <w:p w:rsidR="00773859" w:rsidRDefault="001832E6" w:rsidP="002A0A4B">
      <w:r>
        <w:t xml:space="preserve">Those researches can be concluded as follow.  PPI network is mostly important for identify heritable disease. </w:t>
      </w:r>
      <w:hyperlink w:anchor="_ENREF_28" w:tooltip="Jingchun, 2008 #2" w:history="1">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 </w:instrText>
        </w:r>
        <w:r w:rsidR="00260D43">
          <w:fldChar w:fldCharType="begin">
            <w:fldData xml:space="preserve">PEVuZE5vdGU+PENpdGUgQXV0aG9yWWVhcj0iMSI+PEF1dGhvcj5KaW5nY2h1bjwvQXV0aG9yPjxZ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</w:fldData>
          </w:fldChar>
        </w:r>
        <w:r w:rsidR="00260D43">
          <w:instrText xml:space="preserve"> ADDIN EN.CITE.DATA </w:instrText>
        </w:r>
        <w:r w:rsidR="00260D43">
          <w:fldChar w:fldCharType="end"/>
        </w:r>
        <w:r w:rsidR="00260D43">
          <w:fldChar w:fldCharType="separate"/>
        </w:r>
        <w:r w:rsidR="00260D43">
          <w:rPr>
            <w:noProof/>
          </w:rPr>
          <w:t>Jingchun et al. (2008)</w:t>
        </w:r>
        <w:r w:rsidR="00260D43">
          <w:fldChar w:fldCharType="end"/>
        </w:r>
      </w:hyperlink>
      <w:r>
        <w:t xml:space="preserve"> used PPI network method for identify </w:t>
      </w:r>
      <w:r w:rsidRPr="00B30A69">
        <w:t>schizophrenia</w:t>
      </w:r>
      <w:r>
        <w:t xml:space="preserve"> inherited diseases. </w:t>
      </w:r>
      <w:hyperlink w:anchor="_ENREF_51" w:tooltip="Xu, 2006 #16" w:history="1">
        <w:r w:rsidR="00260D43">
          <w:fldChar w:fldCharType="begin"/>
        </w:r>
        <w:r w:rsidR="00260D43">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60D43">
          <w:fldChar w:fldCharType="separate"/>
        </w:r>
        <w:r w:rsidR="00260D43">
          <w:rPr>
            <w:noProof/>
          </w:rPr>
          <w:t>Xu and Li (2006)</w:t>
        </w:r>
        <w:r w:rsidR="00260D43">
          <w:fldChar w:fldCharType="end"/>
        </w:r>
      </w:hyperlink>
      <w:r>
        <w:t xml:space="preserve"> “proposed a KNN based classifier to explicitly and directly exploit the recent PPIs data”. This proposed method work with different human PPIs and achieved higher accuracy. “With increasing quantity and quality of human interaction and phenotypic data, the performance and utility of this approach in facilitating biologists to detect novel disease-genes should improve even further”.</w:t>
      </w:r>
    </w:p>
    <w:p w:rsidR="00C42922" w:rsidRDefault="00C42922" w:rsidP="002A0A4B"/>
    <w:p w:rsidR="00C42922" w:rsidRDefault="00C42922" w:rsidP="002A0A4B"/>
    <w:p w:rsidR="00C42922" w:rsidRDefault="00C42922" w:rsidP="002A0A4B"/>
    <w:p w:rsidR="00C42922" w:rsidRDefault="00C42922" w:rsidP="002A0A4B"/>
    <w:p w:rsidR="00C42922" w:rsidRDefault="00C42922" w:rsidP="002A0A4B"/>
    <w:p w:rsidR="00C42922" w:rsidRPr="005C4323" w:rsidRDefault="00C42922" w:rsidP="002A0A4B"/>
    <w:p w:rsidR="00A77FF1" w:rsidRDefault="00C37AC4" w:rsidP="002A0A4B">
      <w:pPr>
        <w:pStyle w:val="Heading2"/>
      </w:pPr>
      <w:r>
        <w:lastRenderedPageBreak/>
        <w:t>CHAPTER SUMMARY</w:t>
      </w:r>
    </w:p>
    <w:p w:rsidR="002A0A4B" w:rsidRPr="004C7871" w:rsidRDefault="002A0A4B" w:rsidP="002A0A4B">
      <w:r w:rsidRPr="004C7871">
        <w:t>Most of the inherited diseases are based on the DNA variation called SNPs, gene which segment contain in DNA and protein-protein interaction network.</w:t>
      </w:r>
      <w:r>
        <w:t xml:space="preserve"> </w:t>
      </w:r>
      <w:r w:rsidRPr="004C7871">
        <w:t>Most of the researches are in inherited disease domain</w:t>
      </w:r>
      <w:r>
        <w:t xml:space="preserve"> which</w:t>
      </w:r>
      <w:r w:rsidRPr="004C7871">
        <w:t xml:space="preserve"> related</w:t>
      </w:r>
      <w:r>
        <w:t xml:space="preserve"> </w:t>
      </w:r>
      <w:r w:rsidRPr="004C7871">
        <w:t xml:space="preserve">to SNPs </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 xml:space="preserve">. Combination of the SNPs and the other methodologies is useful to identify the inherited diseases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 xml:space="preserve">. Gene prioritization is a another best approach for the identify inherited diseases  </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Human protein-protein interaction (PPIs) is a new opportunity for discovering inherited diseases</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 xml:space="preserve">,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w:t>
      </w:r>
    </w:p>
    <w:p w:rsidR="002A0A4B" w:rsidRPr="004C7871" w:rsidRDefault="002A0A4B" w:rsidP="002A0A4B">
      <w:r w:rsidRPr="004C7871">
        <w:t>Most of the identify SNPs related to inherited diseases are binary classification problem</w:t>
      </w:r>
      <w:r w:rsidRPr="004C7871">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 </w:instrText>
      </w:r>
      <w:r>
        <w:fldChar w:fldCharType="begin">
          <w:fldData xml:space="preserve">PEVuZE5vdGU+PENpdGU+PEF1dGhvcj5SdWk8L0F1dGhvcj48WWVhcj4yMDExPC9ZZWFyPjxSZWNO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</w:fldData>
        </w:fldChar>
      </w:r>
      <w:r>
        <w:instrText xml:space="preserve"> ADDIN EN.CITE.DATA </w:instrText>
      </w:r>
      <w:r>
        <w:fldChar w:fldCharType="end"/>
      </w:r>
      <w:r w:rsidRPr="004C7871">
        <w:fldChar w:fldCharType="separate"/>
      </w:r>
      <w:r>
        <w:rPr>
          <w:noProof/>
        </w:rPr>
        <w:t>(</w:t>
      </w:r>
      <w:hyperlink w:anchor="_ENREF_45" w:tooltip="Rui, 2011 #5" w:history="1">
        <w:r w:rsidR="00260D43">
          <w:rPr>
            <w:noProof/>
          </w:rPr>
          <w:t>Rui and Jiaxin, 2011</w:t>
        </w:r>
      </w:hyperlink>
      <w:r>
        <w:rPr>
          <w:noProof/>
        </w:rPr>
        <w:t>)</w:t>
      </w:r>
      <w:r w:rsidRPr="004C7871">
        <w:fldChar w:fldCharType="end"/>
      </w:r>
      <w:r w:rsidRPr="004C7871">
        <w:t>,</w:t>
      </w:r>
      <w:r w:rsidRPr="004C7871">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 </w:instrText>
      </w:r>
      <w:r>
        <w:fldChar w:fldCharType="begin">
          <w:fldData xml:space="preserve">PEVuZE5vdGU+PENpdGU+PEF1dGhvcj5KaWF4aW48L0F1dGhvcj48WWVhcj4yMDEwPC9ZZWFyPjxS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</w:fldData>
        </w:fldChar>
      </w:r>
      <w:r>
        <w:instrText xml:space="preserve"> ADDIN EN.CITE.DATA </w:instrText>
      </w:r>
      <w:r>
        <w:fldChar w:fldCharType="end"/>
      </w:r>
      <w:r w:rsidRPr="004C7871">
        <w:fldChar w:fldCharType="separate"/>
      </w:r>
      <w:r>
        <w:rPr>
          <w:noProof/>
        </w:rPr>
        <w:t>(</w:t>
      </w:r>
      <w:hyperlink w:anchor="_ENREF_26" w:tooltip="Jiaxin, 2010 #17" w:history="1">
        <w:r w:rsidR="00260D43">
          <w:rPr>
            <w:noProof/>
          </w:rPr>
          <w:t>Jiaxin et al., 2010</w:t>
        </w:r>
      </w:hyperlink>
      <w:r>
        <w:rPr>
          <w:noProof/>
        </w:rPr>
        <w:t>)</w:t>
      </w:r>
      <w:r w:rsidRPr="004C7871">
        <w:fldChar w:fldCharType="end"/>
      </w:r>
      <w:r w:rsidRPr="004C7871">
        <w:t xml:space="preserve">, </w:t>
      </w:r>
      <w:r w:rsidRPr="004C7871">
        <w:fldChar w:fldCharType="begin"/>
      </w:r>
      <w:r>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4C7871">
        <w:fldChar w:fldCharType="separate"/>
      </w:r>
      <w:r>
        <w:rPr>
          <w:noProof/>
        </w:rPr>
        <w:t>(</w:t>
      </w:r>
      <w:hyperlink w:anchor="_ENREF_49" w:tooltip="Wu, 2014 #23" w:history="1">
        <w:r w:rsidR="00260D43">
          <w:rPr>
            <w:noProof/>
          </w:rPr>
          <w:t>Wu et al., 2014</w:t>
        </w:r>
      </w:hyperlink>
      <w:r>
        <w:rPr>
          <w:noProof/>
        </w:rPr>
        <w:t>)</w:t>
      </w:r>
      <w:r w:rsidRPr="004C7871">
        <w:fldChar w:fldCharType="end"/>
      </w:r>
      <w:r w:rsidRPr="004C7871">
        <w:t>.</w:t>
      </w:r>
      <w:hyperlink w:anchor="_ENREF_26" w:tooltip="Jiaxin, 2010 #17" w:history="1">
        <w:r w:rsidR="00260D43" w:rsidRPr="004C7871">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 </w:instrText>
        </w:r>
        <w:r w:rsidR="00260D43">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xyZWxhdGVkLXVybHM+PHVybD5odHRwOi8vaWVl
ZXhwbG9yZS5pZWVlLm9yZy94cGwvYXJ0aWNsZURldGFpbHMuanNwP2FybnVtYmVyPTU2Mzk3NTM8
L3VybD48L3JlbGF0ZWQtdXJscz48L3VybHM+PGVsZWN0cm9uaWMtcmVzb3VyY2UtbnVtPjEwLjEx
MDkvQk1FSS4yMDEwLjU2Mzk3NTM8L2VsZWN0cm9uaWMtcmVzb3VyY2UtbnVtPjwvcmVjb3JkPjwv
Q2l0ZT48L0VuZE5vdGU+AG==
</w:fldData>
          </w:fldChar>
        </w:r>
        <w:r w:rsidR="00260D43">
          <w:instrText xml:space="preserve"> ADDIN EN.CITE.DATA </w:instrText>
        </w:r>
        <w:r w:rsidR="00260D43">
          <w:fldChar w:fldCharType="end"/>
        </w:r>
        <w:r w:rsidR="00260D43" w:rsidRPr="004C7871">
          <w:fldChar w:fldCharType="separate"/>
        </w:r>
        <w:r w:rsidR="00260D43">
          <w:rPr>
            <w:noProof/>
          </w:rPr>
          <w:t>Jiaxin et al. (2010)</w:t>
        </w:r>
        <w:r w:rsidR="00260D43" w:rsidRPr="004C7871">
          <w:fldChar w:fldCharType="end"/>
        </w:r>
      </w:hyperlink>
      <w:r>
        <w:t xml:space="preserve"> </w:t>
      </w:r>
      <w:r w:rsidRPr="004C7871">
        <w:t>prove in their research Logitboost is</w:t>
      </w:r>
      <w:r>
        <w:t xml:space="preserve"> the</w:t>
      </w:r>
      <w:r w:rsidRPr="004C7871">
        <w:t xml:space="preserve"> best method to classify SNPs related to inherited disease. But some other most commonly used algorithms are Support Vector Machine, Decision tree and the Random forest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Gene prioritization methods are used scoring based mathematical model to calculate which genes are truly associate with the inherited diseases</w:t>
      </w:r>
      <w:r w:rsidRPr="004C7871">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4C7871">
        <w:fldChar w:fldCharType="separate"/>
      </w:r>
      <w:r>
        <w:rPr>
          <w:noProof/>
        </w:rPr>
        <w:t>(</w:t>
      </w:r>
      <w:hyperlink w:anchor="_ENREF_21" w:tooltip="He, 2012 #4" w:history="1">
        <w:r w:rsidR="00260D43">
          <w:rPr>
            <w:noProof/>
          </w:rPr>
          <w:t>He and Jiang, 2012</w:t>
        </w:r>
      </w:hyperlink>
      <w:r>
        <w:rPr>
          <w:noProof/>
        </w:rPr>
        <w:t>)</w:t>
      </w:r>
      <w:r w:rsidRPr="004C7871">
        <w:fldChar w:fldCharType="end"/>
      </w:r>
      <w:r w:rsidRPr="004C7871">
        <w:t xml:space="preserve">, </w:t>
      </w:r>
      <w:r w:rsidRPr="004C7871">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4C7871">
        <w:fldChar w:fldCharType="separate"/>
      </w:r>
      <w:r>
        <w:rPr>
          <w:noProof/>
        </w:rPr>
        <w:t>(</w:t>
      </w:r>
      <w:hyperlink w:anchor="_ENREF_47" w:tooltip="Tranchevent, 2010 #44" w:history="1">
        <w:r w:rsidR="00260D43">
          <w:rPr>
            <w:noProof/>
          </w:rPr>
          <w:t>Tranchevent et al., 2010</w:t>
        </w:r>
      </w:hyperlink>
      <w:r>
        <w:rPr>
          <w:noProof/>
        </w:rPr>
        <w:t>)</w:t>
      </w:r>
      <w:r w:rsidRPr="004C7871">
        <w:fldChar w:fldCharType="end"/>
      </w:r>
      <w:r w:rsidRPr="004C7871">
        <w:t xml:space="preserve">.KNN classifier is most significant algorithm for analysis protein-protein interaction network based inherited diseases </w:t>
      </w:r>
      <w:r w:rsidRPr="004C7871">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fldChar w:fldCharType="separate"/>
      </w:r>
      <w:r>
        <w:rPr>
          <w:noProof/>
        </w:rPr>
        <w:t>(</w:t>
      </w:r>
      <w:hyperlink w:anchor="_ENREF_51" w:tooltip="Xu, 2006 #16" w:history="1">
        <w:r w:rsidR="00260D43">
          <w:rPr>
            <w:noProof/>
          </w:rPr>
          <w:t>Xu and Li, 2006</w:t>
        </w:r>
      </w:hyperlink>
      <w:r>
        <w:rPr>
          <w:noProof/>
        </w:rPr>
        <w:t>)</w:t>
      </w:r>
      <w:r w:rsidRPr="004C7871">
        <w:fldChar w:fldCharType="end"/>
      </w:r>
      <w:r w:rsidRPr="004C7871">
        <w:t>.</w:t>
      </w:r>
    </w:p>
    <w:p w:rsidR="002A0A4B" w:rsidRPr="004C7871" w:rsidRDefault="002A0A4B" w:rsidP="002A0A4B">
      <w:r w:rsidRPr="004C7871">
        <w:t>Some researches were used different cross validation method to prove accuracy, efficiency and the appropriation of the proposed method.</w:t>
      </w:r>
      <w:r>
        <w:t xml:space="preserve"> </w:t>
      </w:r>
      <w:r w:rsidRPr="004C7871">
        <w:t xml:space="preserve">Some proposed method were implemented as general framework for identify inherited diseases </w:t>
      </w:r>
      <w:r w:rsidRPr="004C7871">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 </w:instrText>
      </w:r>
      <w:r>
        <w:fldChar w:fldCharType="begin">
          <w:fldData xml:space="preserve">PEVuZE5vdGU+PENpdGU+PEF1dGhvcj5MaWFuZ2NhaTwvQXV0aG9yPjxZZWFyPjIwMDg8L1llYXI+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</w:fldData>
        </w:fldChar>
      </w:r>
      <w:r>
        <w:instrText xml:space="preserve"> ADDIN EN.CITE.DATA </w:instrText>
      </w:r>
      <w:r>
        <w:fldChar w:fldCharType="end"/>
      </w:r>
      <w:r w:rsidRPr="004C7871">
        <w:fldChar w:fldCharType="separate"/>
      </w:r>
      <w:r>
        <w:rPr>
          <w:noProof/>
        </w:rPr>
        <w:t>(</w:t>
      </w:r>
      <w:hyperlink w:anchor="_ENREF_31" w:tooltip="Liangcai, 2008 #8" w:history="1">
        <w:r w:rsidR="00260D43">
          <w:rPr>
            <w:noProof/>
          </w:rPr>
          <w:t>Liangcai et al., 2008</w:t>
        </w:r>
      </w:hyperlink>
      <w:r>
        <w:rPr>
          <w:noProof/>
        </w:rPr>
        <w:t>)</w:t>
      </w:r>
      <w:r w:rsidRPr="004C7871">
        <w:fldChar w:fldCharType="end"/>
      </w:r>
      <w:r w:rsidRPr="004C7871">
        <w:t xml:space="preserve">, </w:t>
      </w:r>
      <w:r w:rsidRPr="004C7871">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4C7871">
        <w:fldChar w:fldCharType="separate"/>
      </w:r>
      <w:r>
        <w:rPr>
          <w:noProof/>
        </w:rPr>
        <w:t>(</w:t>
      </w:r>
      <w:hyperlink w:anchor="_ENREF_14" w:tooltip="Fiaschi, 2009 #1" w:history="1">
        <w:r w:rsidR="00260D43">
          <w:rPr>
            <w:noProof/>
          </w:rPr>
          <w:t>Fiaschi et al., 2009</w:t>
        </w:r>
      </w:hyperlink>
      <w:r>
        <w:rPr>
          <w:noProof/>
        </w:rPr>
        <w:t>)</w:t>
      </w:r>
      <w:r w:rsidRPr="004C7871">
        <w:fldChar w:fldCharType="end"/>
      </w:r>
      <w:r w:rsidRPr="004C7871">
        <w:t xml:space="preserve">.Researchers are also proposed some method for identifying specific inherited diseases such as neuropsychiatric disorders and Schizophrenia </w:t>
      </w:r>
      <w:r w:rsidRPr="004C7871">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 </w:instrText>
      </w:r>
      <w:r>
        <w:fldChar w:fldCharType="begin">
          <w:fldData xml:space="preserve">PEVuZE5vdGU+PENpdGU+PEF1dGhvcj5KaW5nY2h1bjwvQXV0aG9yPjxZZWFyPjIwMDg8L1llYXI+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</w:fldData>
        </w:fldChar>
      </w:r>
      <w:r>
        <w:instrText xml:space="preserve"> ADDIN EN.CITE.DATA </w:instrText>
      </w:r>
      <w:r>
        <w:fldChar w:fldCharType="end"/>
      </w:r>
      <w:r w:rsidRPr="004C7871">
        <w:fldChar w:fldCharType="separate"/>
      </w:r>
      <w:r>
        <w:rPr>
          <w:noProof/>
        </w:rPr>
        <w:t>(</w:t>
      </w:r>
      <w:hyperlink w:anchor="_ENREF_28" w:tooltip="Jingchun, 2008 #2" w:history="1">
        <w:r w:rsidR="00260D43">
          <w:rPr>
            <w:noProof/>
          </w:rPr>
          <w:t>Jingchun et al., 2008</w:t>
        </w:r>
      </w:hyperlink>
      <w:r>
        <w:rPr>
          <w:noProof/>
        </w:rPr>
        <w:t>)</w:t>
      </w:r>
      <w:r w:rsidRPr="004C7871">
        <w:fldChar w:fldCharType="end"/>
      </w:r>
      <w:r w:rsidRPr="004C7871">
        <w:t xml:space="preserve">, </w:t>
      </w:r>
      <w:r w:rsidRPr="004C7871">
        <w:fldChar w:fldCharType="begin"/>
      </w:r>
      <w:r>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4C7871">
        <w:fldChar w:fldCharType="separate"/>
      </w:r>
      <w:r>
        <w:rPr>
          <w:noProof/>
        </w:rPr>
        <w:t>(</w:t>
      </w:r>
      <w:hyperlink w:anchor="_ENREF_50" w:tooltip="Xie, 2012 #12" w:history="1">
        <w:r w:rsidR="00260D43">
          <w:rPr>
            <w:noProof/>
          </w:rPr>
          <w:t>Xie et al., 2012</w:t>
        </w:r>
      </w:hyperlink>
      <w:r>
        <w:rPr>
          <w:noProof/>
        </w:rPr>
        <w:t>)</w:t>
      </w:r>
      <w:r w:rsidRPr="004C7871">
        <w:fldChar w:fldCharType="end"/>
      </w:r>
      <w:r w:rsidRPr="004C7871">
        <w:t>. General framework based methods and other specific type inherited diseases exploration system are valuable for further stud</w:t>
      </w:r>
      <w:r w:rsidR="005025FD">
        <w:t>y of the inherited disease prediction and gene prioritize system (IDExplorer)</w:t>
      </w:r>
      <w:r w:rsidRPr="004C7871">
        <w:t>.</w:t>
      </w:r>
    </w:p>
    <w:p w:rsidR="00867F60" w:rsidRDefault="00867F60" w:rsidP="00F133BC">
      <w:pPr>
        <w:sectPr w:rsidR="00867F60" w:rsidSect="00FE7822">
          <w:pgSz w:w="11907" w:h="16839" w:code="9"/>
          <w:pgMar w:top="1440" w:right="1440" w:bottom="1440" w:left="1440" w:header="720" w:footer="720" w:gutter="0"/>
          <w:cols w:space="720"/>
          <w:docGrid w:linePitch="360"/>
        </w:sectPr>
      </w:pPr>
    </w:p>
    <w:p w:rsidR="00F133BC" w:rsidRDefault="00A77FF1" w:rsidP="00A77FF1">
      <w:pPr>
        <w:pStyle w:val="Heading1"/>
      </w:pPr>
      <w:bookmarkStart w:id="24" w:name="_Ref417550014"/>
      <w:r>
        <w:lastRenderedPageBreak/>
        <w:t>REQUIREMENTS ANALYSIS</w:t>
      </w:r>
      <w:bookmarkEnd w:id="24"/>
    </w:p>
    <w:p w:rsidR="00A77FF1" w:rsidRDefault="00A77FF1" w:rsidP="00A77FF1">
      <w:pPr>
        <w:pStyle w:val="Heading2"/>
      </w:pPr>
      <w:r>
        <w:t>CHAPTER OVERVIEW</w:t>
      </w:r>
    </w:p>
    <w:p w:rsidR="00B37C14" w:rsidRPr="00B37C14" w:rsidRDefault="00B37C14" w:rsidP="00B37C14">
      <w:r>
        <w:t xml:space="preserve">The previous chapter was discussed and summarized the findings of the literature survey conducted on the problem domain. This chapter will discuss requirements analysis phase conducted on the IDExplorer system. </w:t>
      </w:r>
      <w:r w:rsidR="00CF7B99">
        <w:t>System requirements, requirement elicitation process and stakeholder involvement in the project are explained in this section. Expert and normal survey results are discussed for gathering requirements for the prototype development.</w:t>
      </w:r>
    </w:p>
    <w:p w:rsidR="009A6823" w:rsidRDefault="009A6823" w:rsidP="009A6823">
      <w:pPr>
        <w:pStyle w:val="Heading2"/>
      </w:pPr>
      <w:r>
        <w:t>METHOD OF REQUIREMENT ELICITATION</w:t>
      </w:r>
    </w:p>
    <w:p w:rsidR="009A6823" w:rsidRDefault="009A6823" w:rsidP="009A6823">
      <w:r>
        <w:t>Following requirement were gathered from different source, and based on requirement engineering techniques in order to cover wide range of the domain and impartiality.</w:t>
      </w:r>
    </w:p>
    <w:p w:rsidR="009A6823" w:rsidRDefault="009A6823" w:rsidP="009A6823">
      <w:r>
        <w:t>Literature reviews, online surveys, written surveys, e mail correspondence with domain experts and interviews were considered to gather requirements for this research project.</w:t>
      </w:r>
    </w:p>
    <w:p w:rsidR="009A6823" w:rsidRDefault="00C546E5" w:rsidP="009A6823">
      <w:pPr>
        <w:pStyle w:val="Heading3"/>
      </w:pPr>
      <w:r>
        <w:t>LITERATURE REVIEW</w:t>
      </w:r>
    </w:p>
    <w:p w:rsidR="00C546E5" w:rsidRDefault="00C546E5" w:rsidP="00C546E5">
      <w:r w:rsidRPr="00C546E5">
        <w:t>Literature review was conduct to find out the sate-of-art techniques in SNPs (Single Nucleotide Polymorphism) based approaches for identifies inherited diseases, Gene prioritization for identify inherited diseases, Protein-Protein interaction network for identify inherited diseases.</w:t>
      </w:r>
    </w:p>
    <w:p w:rsidR="00C546E5" w:rsidRDefault="00C546E5" w:rsidP="00C546E5">
      <w:pPr>
        <w:pStyle w:val="Heading3"/>
      </w:pPr>
      <w:r>
        <w:t>ONLINE SURVEY</w:t>
      </w:r>
    </w:p>
    <w:p w:rsidR="00C546E5" w:rsidRDefault="00C546E5" w:rsidP="00C546E5">
      <w:r w:rsidRPr="00C546E5">
        <w:t xml:space="preserve">Questionnaires were prepared for </w:t>
      </w:r>
      <w:r w:rsidR="00CF7B99">
        <w:t>target audiences</w:t>
      </w:r>
      <w:r w:rsidRPr="00C546E5">
        <w:t xml:space="preserve"> such as bioinformatician, domain experts, doctors and medical students. The survey was assist to understand aspect of the data analysis techniques of biological methods and clinical system which were not concerned by the author.</w:t>
      </w:r>
    </w:p>
    <w:p w:rsidR="00C546E5" w:rsidRDefault="00C546E5" w:rsidP="00C546E5">
      <w:pPr>
        <w:pStyle w:val="Heading3"/>
      </w:pPr>
      <w:r>
        <w:t>EMAIL CORRESPONDENCES WITH DOMAIN EXPERTS</w:t>
      </w:r>
    </w:p>
    <w:p w:rsidR="00C546E5" w:rsidRDefault="00C546E5" w:rsidP="00C546E5">
      <w:r w:rsidRPr="00C546E5">
        <w:t>Email correspondences is a grate techniques stayed in touch with the research community and the medical experts in order to understand their opinions on particular problem domain.</w:t>
      </w:r>
    </w:p>
    <w:p w:rsidR="00C546E5" w:rsidRDefault="00C546E5" w:rsidP="00C546E5">
      <w:pPr>
        <w:pStyle w:val="Heading3"/>
      </w:pPr>
      <w:r w:rsidRPr="00C546E5">
        <w:t>INTERVIEWS WITH DOMAIN EXPERTS</w:t>
      </w:r>
    </w:p>
    <w:p w:rsidR="00C546E5" w:rsidRDefault="00C546E5" w:rsidP="00C546E5">
      <w:r>
        <w:t xml:space="preserve">The author interviewed domain experts to gain more technical knowledge in order to identify the depth of the problem and possible solution. The domain expert group was Dr Prashanth </w:t>
      </w:r>
      <w:r>
        <w:lastRenderedPageBreak/>
        <w:t>Suravajhala (PHD studies from LJR lab at Rokilde and Aalborg University</w:t>
      </w:r>
      <w:r w:rsidR="003D76AF">
        <w:t>, Denmark), Lahiru Prabodha (PHD</w:t>
      </w:r>
      <w:r>
        <w:t xml:space="preserve"> student).</w:t>
      </w:r>
    </w:p>
    <w:p w:rsidR="00C546E5" w:rsidRDefault="00C546E5" w:rsidP="00C546E5">
      <w:r>
        <w:t>The author also interviewed few medical experts to gain knowledge about diseases which are inherited and identify the relation between genes and diseases.</w:t>
      </w:r>
    </w:p>
    <w:p w:rsidR="001F41D9" w:rsidRDefault="001F41D9" w:rsidP="00C546E5"/>
    <w:p w:rsidR="001F41D9" w:rsidRDefault="00720535" w:rsidP="00160608">
      <w:pPr>
        <w:pStyle w:val="Heading2"/>
      </w:pPr>
      <w:r w:rsidRPr="001F41D9">
        <w:t xml:space="preserve">SURVEY FINDING – </w:t>
      </w:r>
      <w:r>
        <w:t>GENERAL USER SURVEY</w:t>
      </w:r>
      <w:r w:rsidRPr="001F41D9">
        <w:t xml:space="preserve"> </w:t>
      </w:r>
    </w:p>
    <w:p w:rsidR="00720535" w:rsidRPr="00720535" w:rsidRDefault="00F57BF1" w:rsidP="00720535">
      <w:pPr>
        <w:pStyle w:val="Heading2"/>
      </w:pPr>
      <w:r w:rsidRPr="001F41D9">
        <w:t xml:space="preserve">SURVEY FINDING – </w:t>
      </w:r>
      <w:r>
        <w:t>EXPERT SURVEY</w:t>
      </w:r>
      <w:r w:rsidRPr="001F41D9">
        <w:t xml:space="preserve"> </w:t>
      </w:r>
    </w:p>
    <w:p w:rsidR="001F41D9" w:rsidRDefault="001F41D9" w:rsidP="00160608">
      <w:pPr>
        <w:pStyle w:val="Heading2"/>
      </w:pPr>
      <w:r w:rsidRPr="001F41D9">
        <w:t>STAKEHOLDERS</w:t>
      </w:r>
    </w:p>
    <w:p w:rsidR="00E15527" w:rsidRPr="00E15527" w:rsidRDefault="001F41D9" w:rsidP="00E15527">
      <w:r w:rsidRPr="001F41D9">
        <w:t>The following stakeholders have been identified for inherited diseases identification system. The role of each stakeholder is specified below in Table</w:t>
      </w:r>
    </w:p>
    <w:p w:rsidR="00E15527" w:rsidRPr="00E24E6A" w:rsidRDefault="00F3505C" w:rsidP="00E15527">
      <w:pPr>
        <w:jc w:val="center"/>
        <w:rPr>
          <w:rFonts w:cstheme="minorHAnsi"/>
        </w:rPr>
      </w:pPr>
      <w:r w:rsidRPr="00E24DA5">
        <w:rPr>
          <w:rFonts w:cstheme="minorHAnsi"/>
          <w:noProof/>
        </w:rPr>
        <mc:AlternateContent>
          <mc:Choice Requires="wpg">
            <w:drawing>
              <wp:anchor distT="0" distB="0" distL="114300" distR="114300" simplePos="0" relativeHeight="251671552" behindDoc="0" locked="0" layoutInCell="1" allowOverlap="1" wp14:anchorId="0548AAC5" wp14:editId="4FCC0D06">
                <wp:simplePos x="0" y="0"/>
                <wp:positionH relativeFrom="margin">
                  <wp:align>center</wp:align>
                </wp:positionH>
                <wp:positionV relativeFrom="paragraph">
                  <wp:posOffset>78105</wp:posOffset>
                </wp:positionV>
                <wp:extent cx="5829300" cy="5630545"/>
                <wp:effectExtent l="0" t="0" r="19050" b="27305"/>
                <wp:wrapNone/>
                <wp:docPr id="2059" name="Group 488"/>
                <wp:cNvGraphicFramePr/>
                <a:graphic xmlns:a="http://schemas.openxmlformats.org/drawingml/2006/main">
                  <a:graphicData uri="http://schemas.microsoft.com/office/word/2010/wordprocessingGroup">
                    <wpg:wgp>
                      <wpg:cNvGrpSpPr/>
                      <wpg:grpSpPr bwMode="auto">
                        <a:xfrm>
                          <a:off x="0" y="0"/>
                          <a:ext cx="5829300" cy="5630545"/>
                          <a:chOff x="0" y="0"/>
                          <a:chExt cx="3258" cy="3181"/>
                        </a:xfrm>
                      </wpg:grpSpPr>
                      <wps:wsp>
                        <wps:cNvPr id="24" name="Rectangle 24"/>
                        <wps:cNvSpPr>
                          <a:spLocks noChangeArrowheads="1"/>
                        </wps:cNvSpPr>
                        <wps:spPr bwMode="auto">
                          <a:xfrm>
                            <a:off x="1279" y="89"/>
                            <a:ext cx="702"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wps:txbx>
                        <wps:bodyPr wrap="square" lIns="0" tIns="0" rIns="0" bIns="0">
                          <a:noAutofit/>
                        </wps:bodyPr>
                      </wps:wsp>
                      <wps:wsp>
                        <wps:cNvPr id="25" name="Rectangle 25"/>
                        <wps:cNvSpPr>
                          <a:spLocks noChangeArrowheads="1"/>
                        </wps:cNvSpPr>
                        <wps:spPr bwMode="auto">
                          <a:xfrm>
                            <a:off x="1291" y="486"/>
                            <a:ext cx="678"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wps:txbx>
                        <wps:bodyPr wrap="square" lIns="0" tIns="0" rIns="0" bIns="0">
                          <a:noAutofit/>
                        </wps:bodyPr>
                      </wps:wsp>
                      <wps:wsp>
                        <wps:cNvPr id="26" name="Rectangle 26"/>
                        <wps:cNvSpPr>
                          <a:spLocks noChangeArrowheads="1"/>
                        </wps:cNvSpPr>
                        <wps:spPr bwMode="auto">
                          <a:xfrm>
                            <a:off x="1458" y="882"/>
                            <a:ext cx="341"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wps:txbx>
                        <wps:bodyPr wrap="square" lIns="0" tIns="0" rIns="0" bIns="0">
                          <a:noAutofit/>
                        </wps:bodyPr>
                      </wps:wsp>
                      <wpg:grpSp>
                        <wpg:cNvPr id="27" name="Group 27"/>
                        <wpg:cNvGrpSpPr>
                          <a:grpSpLocks/>
                        </wpg:cNvGrpSpPr>
                        <wpg:grpSpPr bwMode="auto">
                          <a:xfrm>
                            <a:off x="0" y="0"/>
                            <a:ext cx="3258" cy="3181"/>
                            <a:chOff x="0" y="0"/>
                            <a:chExt cx="3258" cy="3181"/>
                          </a:xfrm>
                        </wpg:grpSpPr>
                        <wps:wsp>
                          <wps:cNvPr id="29" name="Oval 29"/>
                          <wps:cNvSpPr>
                            <a:spLocks noChangeArrowheads="1"/>
                          </wps:cNvSpPr>
                          <wps:spPr bwMode="auto">
                            <a:xfrm>
                              <a:off x="1241" y="1203"/>
                              <a:ext cx="776" cy="775"/>
                            </a:xfrm>
                            <a:prstGeom prst="ellipse">
                              <a:avLst/>
                            </a:prstGeom>
                            <a:solidFill>
                              <a:srgbClr val="FFFFFF"/>
                            </a:solidFill>
                            <a:ln w="19050">
                              <a:solidFill>
                                <a:schemeClr val="folHlink"/>
                              </a:solidFill>
                              <a:round/>
                              <a:headEnd/>
                              <a:tailEnd/>
                            </a:ln>
                          </wps:spPr>
                          <wps:txbx>
                            <w:txbxContent>
                              <w:p w:rsidR="004B47FC" w:rsidRDefault="004B47FC" w:rsidP="00E15527">
                                <w:pPr>
                                  <w:rPr>
                                    <w:rFonts w:eastAsia="Times New Roman"/>
                                  </w:rPr>
                                </w:pPr>
                              </w:p>
                            </w:txbxContent>
                          </wps:txbx>
                          <wps:bodyPr/>
                        </wps:wsp>
                        <wps:wsp>
                          <wps:cNvPr id="30" name="Oval 30"/>
                          <wps:cNvSpPr>
                            <a:spLocks noChangeArrowheads="1"/>
                          </wps:cNvSpPr>
                          <wps:spPr bwMode="auto">
                            <a:xfrm>
                              <a:off x="0" y="0"/>
                              <a:ext cx="3258" cy="3181"/>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4B47FC" w:rsidRDefault="004B47FC" w:rsidP="00E15527">
                                <w:pPr>
                                  <w:rPr>
                                    <w:rFonts w:eastAsia="Times New Roman"/>
                                  </w:rPr>
                                </w:pPr>
                              </w:p>
                            </w:txbxContent>
                          </wps:txbx>
                          <wps:bodyPr/>
                        </wps:wsp>
                        <wps:wsp>
                          <wps:cNvPr id="31" name="Oval 31"/>
                          <wps:cNvSpPr>
                            <a:spLocks noChangeArrowheads="1"/>
                          </wps:cNvSpPr>
                          <wps:spPr bwMode="auto">
                            <a:xfrm>
                              <a:off x="837" y="799"/>
                              <a:ext cx="1584" cy="158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4B47FC" w:rsidRDefault="004B47FC" w:rsidP="00E15527">
                                <w:pPr>
                                  <w:rPr>
                                    <w:rFonts w:eastAsia="Times New Roman"/>
                                  </w:rPr>
                                </w:pPr>
                              </w:p>
                            </w:txbxContent>
                          </wps:txbx>
                          <wps:bodyPr/>
                        </wps:wsp>
                        <wps:wsp>
                          <wps:cNvPr id="32" name="Oval 32"/>
                          <wps:cNvSpPr>
                            <a:spLocks noChangeArrowheads="1"/>
                          </wps:cNvSpPr>
                          <wps:spPr bwMode="auto">
                            <a:xfrm>
                              <a:off x="427" y="389"/>
                              <a:ext cx="2404" cy="240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4B47FC" w:rsidRDefault="004B47FC" w:rsidP="00E15527">
                                <w:pPr>
                                  <w:rPr>
                                    <w:rFonts w:eastAsia="Times New Roman"/>
                                  </w:rPr>
                                </w:pPr>
                              </w:p>
                            </w:txbxContent>
                          </wps:txbx>
                          <wps:bodyPr/>
                        </wps:wsp>
                      </wpg:grpSp>
                      <wps:wsp>
                        <wps:cNvPr id="28" name="Rectangle 28"/>
                        <wps:cNvSpPr>
                          <a:spLocks noChangeArrowheads="1"/>
                        </wps:cNvSpPr>
                        <wps:spPr bwMode="auto">
                          <a:xfrm>
                            <a:off x="1415" y="1278"/>
                            <a:ext cx="43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wps:txbx>
                        <wps:bodyPr wrap="square" lIns="0" tIns="0" rIns="0" bIns="0">
                          <a:noAutofit/>
                        </wps:bodyPr>
                      </wps:wsp>
                    </wpg:wgp>
                  </a:graphicData>
                </a:graphic>
                <wp14:sizeRelH relativeFrom="margin">
                  <wp14:pctWidth>0</wp14:pctWidth>
                </wp14:sizeRelH>
                <wp14:sizeRelV relativeFrom="margin">
                  <wp14:pctHeight>0</wp14:pctHeight>
                </wp14:sizeRelV>
              </wp:anchor>
            </w:drawing>
          </mc:Choice>
          <mc:Fallback>
            <w:pict>
              <v:group id="Group 488" o:spid="_x0000_s1046" style="position:absolute;left:0;text-align:left;margin-left:0;margin-top:6.15pt;width:459pt;height:443.35pt;z-index:251671552;mso-position-horizontal:center;mso-position-horizontal-relative:margin;mso-position-vertical-relative:text;mso-width-relative:margin;mso-height-relative:margin" coordsize="3258,3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">
                <v:rect id="Rectangle 24" o:spid="_x0000_s1047" style="position:absolute;left:1279;top:89;width:702;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s+vsUA&#10;AADbAAAADwAAAGRycy9kb3ducmV2LnhtbESPT2vCQBTE7wW/w/KE3urGI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qz6+xQAAANsAAAAPAAAAAAAAAAAAAAAAAJgCAABkcnMv&#10;ZG93bnJldi54bWxQSwUGAAAAAAQABAD1AAAAigMAAAAA&#10;" filled="f" stroked="f">
                  <v:textbox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v:textbox>
                </v:rect>
                <v:rect id="Rectangle 25" o:spid="_x0000_s1048" style="position:absolute;left:1291;top:486;width:678;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ebJcUA&#10;AADbAAAADwAAAGRycy9kb3ducmV2LnhtbESPT2vCQBTE7wW/w/KE3urGgMWkriL+QY9tFGxvj+xr&#10;Esy+Ddk1SfvpuwXB4zAzv2EWq8HUoqPWVZYVTCcRCOLc6ooLBefT/mUOwnlkjbVlUvBDDlbL0dMC&#10;U217/qAu84UIEHYpKii9b1IpXV6SQTexDXHwvm1r0AfZFlK32Ae4qWUcRa/SYMVhocSGNiXl1+xm&#10;FBzmzfrzaH/7ot59HS7vl2R7SrxSz+Nh/QbC0+Af4Xv7qBXEM/j/En6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55slxQAAANsAAAAPAAAAAAAAAAAAAAAAAJgCAABkcnMv&#10;ZG93bnJldi54bWxQSwUGAAAAAAQABAD1AAAAigMAAAAA&#10;" filled="f" stroked="f">
                  <v:textbox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v:textbox>
                </v:rect>
                <v:rect id="Rectangle 26" o:spid="_x0000_s1049" style="position:absolute;left:1458;top:882;width:341;height: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UFUsUA&#10;AADbAAAADwAAAGRycy9kb3ducmV2LnhtbESPQWvCQBSE7wX/w/KE3uqmOYSYuoq0leTYqqC9PbLP&#10;JJh9G7JrkvbXdwsFj8PMfMOsNpNpxUC9aywreF5EIIhLqxuuFBwPu6cUhPPIGlvLpOCbHGzWs4cV&#10;ZtqO/EnD3lciQNhlqKD2vsukdGVNBt3CdsTBu9jeoA+yr6TucQxw08o4ihJpsOGwUGNHrzWV1/3N&#10;KMjTbnsu7M9Yte9f+enjtHw7LL1Sj/Np+wLC0+Tv4f92oRXECfx9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NQVSxQAAANsAAAAPAAAAAAAAAAAAAAAAAJgCAABkcnMv&#10;ZG93bnJldi54bWxQSwUGAAAAAAQABAD1AAAAigMAAAAA&#10;" filled="f" stroked="f">
                  <v:textbox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v:textbox>
                </v:rect>
                <v:group id="Group 27" o:spid="_x0000_s1050" style="position:absolute;width:3258;height:3181" coordsize="3258,3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oval id="Oval 29" o:spid="_x0000_s1051" style="position:absolute;left:1241;top:1203;width:776;height: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3O8UA&#10;AADbAAAADwAAAGRycy9kb3ducmV2LnhtbESPQWuDQBSE74X+h+UVeqtrQltS4yaUFsFcBE0uvT3c&#10;F5W4b8XdGpNf3w0Eehxm5hsm3c6mFxONrrOsYBHFIIhrqztuFBz22csKhPPIGnvLpOBCDrabx4cU&#10;E23PXNJU+UYECLsEFbTeD4mUrm7JoIvsQBy8ox0N+iDHRuoRzwFuermM43dpsOOw0OJAXy3Vp+rX&#10;KNgVU1V8l9eDecuK11Lvf2rKd0o9P82faxCeZv8fvrdzrWD5Abc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vc7xQAAANsAAAAPAAAAAAAAAAAAAAAAAJgCAABkcnMv&#10;ZG93bnJldi54bWxQSwUGAAAAAAQABAD1AAAAigMAAAAA&#10;" strokecolor="purple [3211]" strokeweight="1.5pt">
                    <v:textbox>
                      <w:txbxContent>
                        <w:p w:rsidR="004B47FC" w:rsidRDefault="004B47FC" w:rsidP="00E15527">
                          <w:pPr>
                            <w:rPr>
                              <w:rFonts w:eastAsia="Times New Roman"/>
                            </w:rPr>
                          </w:pPr>
                        </w:p>
                      </w:txbxContent>
                    </v:textbox>
                  </v:oval>
                  <v:oval id="Oval 30" o:spid="_x0000_s1052" style="position:absolute;width:3258;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eYcQA&#10;AADbAAAADwAAAGRycy9kb3ducmV2LnhtbERPz2vCMBS+C/sfwhvspumcinRGsYJDhB1mRfT21jzb&#10;sualJpl2++uXg7Djx/d7tuhMI67kfG1ZwfMgAUFcWF1zqWCfr/tTED4ga2wsk4If8rCYP/RmmGp7&#10;4w+67kIpYgj7FBVUIbSplL6oyKAf2JY4cmfrDIYIXSm1w1sMN40cJslEGqw5NlTY0qqi4mv3bRSc&#10;N6vD9vJ28u7zmPw2+Xs2HmWZUk+P3fIVRKAu/Ivv7o1W8BLXxy/x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93mHEAAAA2wAAAA8AAAAAAAAAAAAAAAAAmAIAAGRycy9k&#10;b3ducmV2LnhtbFBLBQYAAAAABAAEAPUAAACJAwAAAAA=&#10;" filled="f" strokecolor="purple [3211]" strokeweight="1.5pt">
                    <v:textbox>
                      <w:txbxContent>
                        <w:p w:rsidR="004B47FC" w:rsidRDefault="004B47FC" w:rsidP="00E15527">
                          <w:pPr>
                            <w:rPr>
                              <w:rFonts w:eastAsia="Times New Roman"/>
                            </w:rPr>
                          </w:pPr>
                        </w:p>
                      </w:txbxContent>
                    </v:textbox>
                  </v:oval>
                  <v:oval id="Oval 31" o:spid="_x0000_s1053" style="position:absolute;left:837;top:799;width:1584;height:1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F7+scA&#10;AADbAAAADwAAAGRycy9kb3ducmV2LnhtbESPT2sCMRTE70K/Q3gFb5r1T6WsRnEFRQo9VEupt9fN&#10;c3fp5mVNom776U2h4HGYmd8ws0VranEh5yvLCgb9BARxbnXFhYL3/br3DMIHZI21ZVLwQx4W84fO&#10;DFNtr/xGl10oRISwT1FBGUKTSunzkgz6vm2Io3e0zmCI0hVSO7xGuKnlMEkm0mDFcaHEhlYl5d+7&#10;s1Fw3K4+Xk6bg3dfn8lvvX/NnsZZplT3sV1OQQRqwz38395qBaMB/H2JP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xe/rHAAAA2wAAAA8AAAAAAAAAAAAAAAAAmAIAAGRy&#10;cy9kb3ducmV2LnhtbFBLBQYAAAAABAAEAPUAAACMAwAAAAA=&#10;" filled="f" strokecolor="purple [3211]" strokeweight="1.5pt">
                    <v:textbox>
                      <w:txbxContent>
                        <w:p w:rsidR="004B47FC" w:rsidRDefault="004B47FC" w:rsidP="00E15527">
                          <w:pPr>
                            <w:rPr>
                              <w:rFonts w:eastAsia="Times New Roman"/>
                            </w:rPr>
                          </w:pPr>
                        </w:p>
                      </w:txbxContent>
                    </v:textbox>
                  </v:oval>
                  <v:oval id="Oval 32" o:spid="_x0000_s1054" style="position:absolute;left:427;top:389;width:2404;height: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jccA&#10;AADbAAAADwAAAGRycy9kb3ducmV2LnhtbESPT2sCMRTE7wW/Q3hCbzWrrUW2RukKLSJ48A9ib8/N&#10;c3fp5mWbpLr66RtB6HGYmd8w42lranEi5yvLCvq9BARxbnXFhYLt5uNpBMIHZI21ZVJwIQ/TSedh&#10;jKm2Z17RaR0KESHsU1RQhtCkUvq8JIO+Zxvi6B2tMxiidIXUDs8Rbmo5SJJXabDiuFBiQ7OS8u/1&#10;r1FwnM92i5/PL+8O++Rab5bZ8CXLlHrstu9vIAK14T98b8+1gucB3L7EHyA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j5Y3HAAAA2wAAAA8AAAAAAAAAAAAAAAAAmAIAAGRy&#10;cy9kb3ducmV2LnhtbFBLBQYAAAAABAAEAPUAAACMAwAAAAA=&#10;" filled="f" strokecolor="purple [3211]" strokeweight="1.5pt">
                    <v:textbox>
                      <w:txbxContent>
                        <w:p w:rsidR="004B47FC" w:rsidRDefault="004B47FC" w:rsidP="00E15527">
                          <w:pPr>
                            <w:rPr>
                              <w:rFonts w:eastAsia="Times New Roman"/>
                            </w:rPr>
                          </w:pPr>
                        </w:p>
                      </w:txbxContent>
                    </v:textbox>
                  </v:oval>
                </v:group>
                <v:rect id="Rectangle 28" o:spid="_x0000_s1055" style="position:absolute;left:1415;top:1278;width:432;height: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Y0u78A&#10;AADbAAAADwAAAGRycy9kb3ducmV2LnhtbERPy6rCMBDdC/5DGMGdproQrUYRvRdd+gJ1NzRjW2wm&#10;pYm2+vVmIbg8nPds0ZhCPKlyuWUFg34EgjixOudUwen43xuDcB5ZY2GZFLzIwWLebs0w1rbmPT0P&#10;PhUhhF2MCjLvy1hKl2Rk0PVtSRy4m60M+gCrVOoK6xBuCjmMopE0mHNoyLCkVUbJ/fAwCjbjcnnZ&#10;2nedFn/XzXl3nqyPE69Ut9MspyA8Nf4n/rq3WsEwjA1fwg+Q8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5jS7vwAAANsAAAAPAAAAAAAAAAAAAAAAAJgCAABkcnMvZG93bnJl&#10;di54bWxQSwUGAAAAAAQABAD1AAAAhAMAAAAA&#10;" filled="f" stroked="f">
                  <v:textbox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v:textbox>
                </v:rect>
                <w10:wrap anchorx="margin"/>
              </v:group>
            </w:pict>
          </mc:Fallback>
        </mc:AlternateContent>
      </w:r>
      <w:r w:rsidR="00E15527" w:rsidRPr="00E24DA5">
        <w:rPr>
          <w:rFonts w:cstheme="minorHAnsi"/>
          <w:noProof/>
        </w:rPr>
        <mc:AlternateContent>
          <mc:Choice Requires="wps">
            <w:drawing>
              <wp:anchor distT="0" distB="0" distL="114300" distR="114300" simplePos="0" relativeHeight="251663360" behindDoc="0" locked="0" layoutInCell="1" allowOverlap="1" wp14:anchorId="621C87A1" wp14:editId="7B8C0D44">
                <wp:simplePos x="0" y="0"/>
                <wp:positionH relativeFrom="column">
                  <wp:posOffset>871855</wp:posOffset>
                </wp:positionH>
                <wp:positionV relativeFrom="paragraph">
                  <wp:posOffset>1861185</wp:posOffset>
                </wp:positionV>
                <wp:extent cx="1563370" cy="693420"/>
                <wp:effectExtent l="0" t="0" r="17780" b="11430"/>
                <wp:wrapNone/>
                <wp:docPr id="2" name="Rectangle 1"/>
                <wp:cNvGraphicFramePr/>
                <a:graphic xmlns:a="http://schemas.openxmlformats.org/drawingml/2006/main">
                  <a:graphicData uri="http://schemas.microsoft.com/office/word/2010/wordprocessingShape">
                    <wps:wsp>
                      <wps:cNvSpPr/>
                      <wps:spPr>
                        <a:xfrm>
                          <a:off x="0" y="0"/>
                          <a:ext cx="1563370" cy="693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anchor="ctr"/>
                    </wps:wsp>
                  </a:graphicData>
                </a:graphic>
              </wp:anchor>
            </w:drawing>
          </mc:Choice>
          <mc:Fallback>
            <w:pict>
              <v:rect id="Rectangle 1" o:spid="_x0000_s1026" style="position:absolute;margin-left:68.65pt;margin-top:146.55pt;width:123.1pt;height:54.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" fillcolor="#4f81bd [3204]" strokecolor="#243f60 [1604]" strokeweight="2pt"/>
            </w:pict>
          </mc:Fallback>
        </mc:AlternateContent>
      </w:r>
      <w:r w:rsidR="00E15527" w:rsidRPr="00E24DA5">
        <w:rPr>
          <w:rFonts w:cstheme="minorHAnsi"/>
          <w:noProof/>
        </w:rPr>
        <mc:AlternateContent>
          <mc:Choice Requires="wps">
            <w:drawing>
              <wp:anchor distT="0" distB="0" distL="114300" distR="114300" simplePos="0" relativeHeight="251664384" behindDoc="0" locked="0" layoutInCell="1" allowOverlap="1" wp14:anchorId="46E5EB7B" wp14:editId="7D87983C">
                <wp:simplePos x="0" y="0"/>
                <wp:positionH relativeFrom="column">
                  <wp:posOffset>265430</wp:posOffset>
                </wp:positionH>
                <wp:positionV relativeFrom="paragraph">
                  <wp:posOffset>984885</wp:posOffset>
                </wp:positionV>
                <wp:extent cx="5003800" cy="5001895"/>
                <wp:effectExtent l="0" t="0" r="25400" b="27305"/>
                <wp:wrapNone/>
                <wp:docPr id="205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5001895"/>
                        </a:xfrm>
                        <a:prstGeom prst="ellipse">
                          <a:avLst/>
                        </a:prstGeom>
                        <a:solidFill>
                          <a:srgbClr val="FFFFFF"/>
                        </a:solidFill>
                        <a:ln w="6350">
                          <a:solidFill>
                            <a:srgbClr val="FFFFFF"/>
                          </a:solidFill>
                          <a:round/>
                          <a:headEnd/>
                          <a:tailEnd/>
                        </a:ln>
                      </wps:spPr>
                      <wps:bodyPr/>
                    </wps:wsp>
                  </a:graphicData>
                </a:graphic>
              </wp:anchor>
            </w:drawing>
          </mc:Choice>
          <mc:Fallback>
            <w:pict>
              <v:oval id="Oval 6" o:spid="_x0000_s1026" style="position:absolute;margin-left:20.9pt;margin-top:77.55pt;width:394pt;height:393.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" strokecolor="white" strokeweight=".5pt"/>
            </w:pict>
          </mc:Fallback>
        </mc:AlternateContent>
      </w:r>
      <w:r w:rsidR="00E15527" w:rsidRPr="00E24DA5">
        <w:rPr>
          <w:rFonts w:cstheme="minorHAnsi"/>
          <w:noProof/>
        </w:rPr>
        <mc:AlternateContent>
          <mc:Choice Requires="wpg">
            <w:drawing>
              <wp:anchor distT="0" distB="0" distL="114300" distR="114300" simplePos="0" relativeHeight="251665408" behindDoc="0" locked="0" layoutInCell="1" allowOverlap="1" wp14:anchorId="55E82BBC" wp14:editId="46E2A18A">
                <wp:simplePos x="0" y="0"/>
                <wp:positionH relativeFrom="column">
                  <wp:posOffset>440055</wp:posOffset>
                </wp:positionH>
                <wp:positionV relativeFrom="paragraph">
                  <wp:posOffset>4512310</wp:posOffset>
                </wp:positionV>
                <wp:extent cx="779145" cy="676275"/>
                <wp:effectExtent l="0" t="0" r="1905" b="9525"/>
                <wp:wrapNone/>
                <wp:docPr id="1" name="Group 477"/>
                <wp:cNvGraphicFramePr/>
                <a:graphic xmlns:a="http://schemas.openxmlformats.org/drawingml/2006/main">
                  <a:graphicData uri="http://schemas.microsoft.com/office/word/2010/wordprocessingGroup">
                    <wpg:wgp>
                      <wpg:cNvGrpSpPr/>
                      <wpg:grpSpPr bwMode="auto">
                        <a:xfrm>
                          <a:off x="0" y="0"/>
                          <a:ext cx="779145" cy="676275"/>
                          <a:chOff x="757237" y="4430713"/>
                          <a:chExt cx="491" cy="426"/>
                        </a:xfrm>
                      </wpg:grpSpPr>
                      <wps:wsp>
                        <wps:cNvPr id="3" name="Freeform 3"/>
                        <wps:cNvSpPr>
                          <a:spLocks/>
                        </wps:cNvSpPr>
                        <wps:spPr bwMode="auto">
                          <a:xfrm>
                            <a:off x="757364" y="443071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4" name="Rectangle 4"/>
                        <wps:cNvSpPr>
                          <a:spLocks noChangeArrowheads="1"/>
                        </wps:cNvSpPr>
                        <wps:spPr bwMode="auto">
                          <a:xfrm>
                            <a:off x="757237" y="4430957"/>
                            <a:ext cx="491"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Project  Supervisor</w:t>
                              </w:r>
                            </w:p>
                          </w:txbxContent>
                        </wps:txbx>
                        <wps:bodyPr wrap="none" lIns="0" tIns="0" rIns="0" bIns="0">
                          <a:spAutoFit/>
                        </wps:bodyPr>
                      </wps:wsp>
                      <wps:wsp>
                        <wps:cNvPr id="8" name="Rectangle 8"/>
                        <wps:cNvSpPr>
                          <a:spLocks noChangeArrowheads="1"/>
                        </wps:cNvSpPr>
                        <wps:spPr bwMode="auto">
                          <a:xfrm>
                            <a:off x="757473" y="4431029"/>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7" o:spid="_x0000_s1056" style="position:absolute;left:0;text-align:left;margin-left:34.65pt;margin-top:355.3pt;width:61.35pt;height:53.25pt;z-index:251665408;mso-position-horizontal-relative:text;mso-position-vertical-relative:text" coordorigin="7572,44307" coordsize="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">
                <v:shape id="Freeform 3" o:spid="_x0000_s1057" style="position:absolute;left:7573;top:44307;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Ds8QA&#10;AADaAAAADwAAAGRycy9kb3ducmV2LnhtbESPQWvCQBSE7wX/w/KEXopu0hbR6CoiBHLx0LSC3h7Z&#10;ZxLMvg3Z1ST/3i0Uehxm5htmsxtMIx7UudqygngegSAurK65VPDznc6WIJxH1thYJgUjOdhtJy8b&#10;TLTt+YseuS9FgLBLUEHlfZtI6YqKDLq5bYmDd7WdQR9kV0rdYR/gppHvUbSQBmsOCxW2dKiouOV3&#10;o+ByPX/qQ/12XMWZ5PspHdvYjkq9Tof9GoSnwf+H/9qZVvABv1fCDZ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0Q7PEAAAA2g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4B47FC" w:rsidRDefault="004B47FC" w:rsidP="00E15527">
                        <w:pPr>
                          <w:rPr>
                            <w:rFonts w:eastAsia="Times New Roman"/>
                          </w:rPr>
                        </w:pPr>
                      </w:p>
                    </w:txbxContent>
                  </v:textbox>
                </v:shape>
                <v:rect id="Rectangle 4" o:spid="_x0000_s1058" style="position:absolute;left:7572;top:44309;width:5;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Project  Supervisor</w:t>
                        </w:r>
                      </w:p>
                    </w:txbxContent>
                  </v:textbox>
                </v:rect>
                <v:rect id="Rectangle 8" o:spid="_x0000_s1059" style="position:absolute;left:7574;top:44310;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6432" behindDoc="0" locked="0" layoutInCell="1" allowOverlap="1" wp14:anchorId="7F5C0797" wp14:editId="089C319B">
                <wp:simplePos x="0" y="0"/>
                <wp:positionH relativeFrom="column">
                  <wp:posOffset>4188460</wp:posOffset>
                </wp:positionH>
                <wp:positionV relativeFrom="paragraph">
                  <wp:posOffset>612140</wp:posOffset>
                </wp:positionV>
                <wp:extent cx="736600" cy="855345"/>
                <wp:effectExtent l="0" t="0" r="6350" b="1905"/>
                <wp:wrapNone/>
                <wp:docPr id="10" name="Group 499"/>
                <wp:cNvGraphicFramePr/>
                <a:graphic xmlns:a="http://schemas.openxmlformats.org/drawingml/2006/main">
                  <a:graphicData uri="http://schemas.microsoft.com/office/word/2010/wordprocessingGroup">
                    <wpg:wgp>
                      <wpg:cNvGrpSpPr/>
                      <wpg:grpSpPr bwMode="auto">
                        <a:xfrm>
                          <a:off x="0" y="0"/>
                          <a:ext cx="736600" cy="855345"/>
                          <a:chOff x="4505325" y="530225"/>
                          <a:chExt cx="464" cy="538"/>
                        </a:xfrm>
                      </wpg:grpSpPr>
                      <wps:wsp>
                        <wps:cNvPr id="11" name="Freeform 11"/>
                        <wps:cNvSpPr>
                          <a:spLocks/>
                        </wps:cNvSpPr>
                        <wps:spPr bwMode="auto">
                          <a:xfrm>
                            <a:off x="4505444" y="530225"/>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12" name="Rectangle 12"/>
                        <wps:cNvSpPr>
                          <a:spLocks noChangeArrowheads="1"/>
                        </wps:cNvSpPr>
                        <wps:spPr bwMode="auto">
                          <a:xfrm>
                            <a:off x="4505325" y="530469"/>
                            <a:ext cx="464"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diseases identifies</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systems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Group 499" o:spid="_x0000_s1060" style="position:absolute;left:0;text-align:left;margin-left:329.8pt;margin-top:48.2pt;width:58pt;height:67.35pt;z-index:251666432;mso-position-horizontal-relative:text;mso-position-vertical-relative:text" coordorigin="45053,5302"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">
                <v:shape id="Freeform 11" o:spid="_x0000_s1061" style="position:absolute;left:45054;top:5302;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STPMMA&#10;AADbAAAADwAAAGRycy9kb3ducmV2LnhtbERPS2vCQBC+F/oflil4KbqxpD6iqxRR8CStaUFvQ3aa&#10;Dc3Ohuxq4r93C4Xe5uN7znLd21pcqfWVYwXjUQKCuHC64lLBZ74bzkD4gKyxdkwKbuRhvXp8WGKm&#10;XccfdD2GUsQQ9hkqMCE0mZS+MGTRj1xDHLlv11oMEbal1C12MdzW8iVJJtJixbHBYEMbQ8XP8WIV&#10;fG0OaT415/lrSvyeb6en9Lk7KTV46t8WIAL14V/8597rOH8Mv7/E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STPMMAAADbAAAADwAAAAAAAAAAAAAAAACYAgAAZHJzL2Rv&#10;d25yZXYueG1sUEsFBgAAAAAEAAQA9QAAAIgDA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4B47FC" w:rsidRDefault="004B47FC" w:rsidP="00E15527">
                        <w:pPr>
                          <w:rPr>
                            <w:rFonts w:eastAsia="Times New Roman"/>
                          </w:rPr>
                        </w:pPr>
                      </w:p>
                    </w:txbxContent>
                  </v:textbox>
                </v:shape>
                <v:rect id="Rectangle 12" o:spid="_x0000_s1062" style="position:absolute;left:45053;top:5304;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diseases identifies</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systems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7456" behindDoc="0" locked="0" layoutInCell="1" allowOverlap="1" wp14:anchorId="6B27C3A0" wp14:editId="6F88B36E">
                <wp:simplePos x="0" y="0"/>
                <wp:positionH relativeFrom="column">
                  <wp:posOffset>870585</wp:posOffset>
                </wp:positionH>
                <wp:positionV relativeFrom="paragraph">
                  <wp:posOffset>3504565</wp:posOffset>
                </wp:positionV>
                <wp:extent cx="533400" cy="620395"/>
                <wp:effectExtent l="0" t="0" r="0" b="8255"/>
                <wp:wrapNone/>
                <wp:docPr id="13" name="Group 480"/>
                <wp:cNvGraphicFramePr/>
                <a:graphic xmlns:a="http://schemas.openxmlformats.org/drawingml/2006/main">
                  <a:graphicData uri="http://schemas.microsoft.com/office/word/2010/wordprocessingGroup">
                    <wpg:wgp>
                      <wpg:cNvGrpSpPr/>
                      <wpg:grpSpPr bwMode="auto">
                        <a:xfrm>
                          <a:off x="0" y="0"/>
                          <a:ext cx="533400" cy="620395"/>
                          <a:chOff x="1187450" y="3422650"/>
                          <a:chExt cx="336" cy="391"/>
                        </a:xfrm>
                      </wpg:grpSpPr>
                      <wps:wsp>
                        <wps:cNvPr id="14" name="Freeform 14"/>
                        <wps:cNvSpPr>
                          <a:spLocks/>
                        </wps:cNvSpPr>
                        <wps:spPr bwMode="auto">
                          <a:xfrm>
                            <a:off x="1187499" y="3422650"/>
                            <a:ext cx="210" cy="210"/>
                          </a:xfrm>
                          <a:custGeom>
                            <a:avLst/>
                            <a:gdLst>
                              <a:gd name="T0" fmla="*/ 0 w 210"/>
                              <a:gd name="T1" fmla="*/ 210 h 210"/>
                              <a:gd name="T2" fmla="*/ 21 w 210"/>
                              <a:gd name="T3" fmla="*/ 126 h 210"/>
                              <a:gd name="T4" fmla="*/ 84 w 210"/>
                              <a:gd name="T5" fmla="*/ 105 h 210"/>
                              <a:gd name="T6" fmla="*/ 84 w 210"/>
                              <a:gd name="T7" fmla="*/ 84 h 210"/>
                              <a:gd name="T8" fmla="*/ 63 w 210"/>
                              <a:gd name="T9" fmla="*/ 63 h 210"/>
                              <a:gd name="T10" fmla="*/ 63 w 210"/>
                              <a:gd name="T11" fmla="*/ 21 h 210"/>
                              <a:gd name="T12" fmla="*/ 84 w 210"/>
                              <a:gd name="T13" fmla="*/ 0 h 210"/>
                              <a:gd name="T14" fmla="*/ 126 w 210"/>
                              <a:gd name="T15" fmla="*/ 0 h 210"/>
                              <a:gd name="T16" fmla="*/ 147 w 210"/>
                              <a:gd name="T17" fmla="*/ 21 h 210"/>
                              <a:gd name="T18" fmla="*/ 147 w 210"/>
                              <a:gd name="T19" fmla="*/ 63 h 210"/>
                              <a:gd name="T20" fmla="*/ 126 w 210"/>
                              <a:gd name="T21" fmla="*/ 84 h 210"/>
                              <a:gd name="T22" fmla="*/ 126 w 210"/>
                              <a:gd name="T23" fmla="*/ 105 h 210"/>
                              <a:gd name="T24" fmla="*/ 189 w 210"/>
                              <a:gd name="T25" fmla="*/ 126 h 210"/>
                              <a:gd name="T26" fmla="*/ 210 w 210"/>
                              <a:gd name="T27" fmla="*/ 210 h 210"/>
                              <a:gd name="T28" fmla="*/ 0 w 210"/>
                              <a:gd name="T29" fmla="*/ 210 h 21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0"/>
                              <a:gd name="T47" fmla="*/ 210 w 210"/>
                              <a:gd name="T48" fmla="*/ 210 h 210"/>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0">
                                <a:moveTo>
                                  <a:pt x="0" y="210"/>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0"/>
                                </a:lnTo>
                                <a:lnTo>
                                  <a:pt x="0" y="210"/>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21" name="Rectangle 21"/>
                        <wps:cNvSpPr>
                          <a:spLocks noChangeArrowheads="1"/>
                        </wps:cNvSpPr>
                        <wps:spPr bwMode="auto">
                          <a:xfrm>
                            <a:off x="1187450" y="3422894"/>
                            <a:ext cx="33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Beneficiary )</w:t>
                              </w:r>
                            </w:p>
                          </w:txbxContent>
                        </wps:txbx>
                        <wps:bodyPr wrap="none" lIns="0" tIns="0" rIns="0" bIns="0">
                          <a:spAutoFit/>
                        </wps:bodyPr>
                      </wps:wsp>
                    </wpg:wgp>
                  </a:graphicData>
                </a:graphic>
              </wp:anchor>
            </w:drawing>
          </mc:Choice>
          <mc:Fallback>
            <w:pict>
              <v:group id="Group 480" o:spid="_x0000_s1063" style="position:absolute;left:0;text-align:left;margin-left:68.55pt;margin-top:275.95pt;width:42pt;height:48.85pt;z-index:251667456;mso-position-horizontal-relative:text;mso-position-vertical-relative:text" coordorigin="11874,34226" coordsize="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">
                <v:shape id="Freeform 14" o:spid="_x0000_s1064" style="position:absolute;left:11874;top:34226;width:3;height:2;visibility:visible;mso-wrap-style:square;v-text-anchor:top" coordsize="210,2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3PzMEA&#10;AADbAAAADwAAAGRycy9kb3ducmV2LnhtbERPTWvCQBC9F/oflil4qxtbEUldpRS0Cr1oCr1Os2MS&#10;zM7G3anGf98VBG/zeJ8zW/SuVScKsfFsYDTMQBGX3jZcGfguls9TUFGQLbaeycCFIizmjw8zzK0/&#10;85ZOO6lUCuGYo4FapMu1jmVNDuPQd8SJ2/vgUBIMlbYBzynctfolyybaYcOpocaOPmoqD7s/Z8CG&#10;0UVvV0UxXcnr79dGJj+f2dGYwVP//gZKqJe7+OZe2zR/DNdf0gF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tz8zBAAAA2wAAAA8AAAAAAAAAAAAAAAAAmAIAAGRycy9kb3du&#10;cmV2LnhtbFBLBQYAAAAABAAEAPUAAACGAwAAAAA=&#10;" adj="-11796480,,5400" path="m,210l21,126,84,105r,-21l63,63r,-42l84,r42,l147,21r,42l126,84r,21l189,126r21,84l,210xe" fillcolor="blue" stroked="f">
                  <v:stroke joinstyle="round"/>
                  <v:formulas/>
                  <v:path arrowok="t" o:connecttype="custom" o:connectlocs="0,210;21,126;84,105;84,84;63,63;63,21;84,0;126,0;147,21;147,63;126,84;126,105;189,126;210,210;0,210" o:connectangles="0,0,0,0,0,0,0,0,0,0,0,0,0,0,0" textboxrect="0,0,210,210"/>
                  <v:textbox>
                    <w:txbxContent>
                      <w:p w:rsidR="004B47FC" w:rsidRDefault="004B47FC" w:rsidP="00E15527">
                        <w:pPr>
                          <w:rPr>
                            <w:rFonts w:eastAsia="Times New Roman"/>
                          </w:rPr>
                        </w:pPr>
                      </w:p>
                    </w:txbxContent>
                  </v:textbox>
                </v:shape>
                <v:rect id="Rectangle 21" o:spid="_x0000_s1065" style="position:absolute;left:11874;top:34228;width:3;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Beneficiary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8480" behindDoc="0" locked="0" layoutInCell="1" allowOverlap="1" wp14:anchorId="6A5868C9" wp14:editId="5CB8E187">
                <wp:simplePos x="0" y="0"/>
                <wp:positionH relativeFrom="column">
                  <wp:posOffset>1259205</wp:posOffset>
                </wp:positionH>
                <wp:positionV relativeFrom="paragraph">
                  <wp:posOffset>5234940</wp:posOffset>
                </wp:positionV>
                <wp:extent cx="908050" cy="477520"/>
                <wp:effectExtent l="0" t="0" r="6350" b="17780"/>
                <wp:wrapNone/>
                <wp:docPr id="22" name="Group 489"/>
                <wp:cNvGraphicFramePr/>
                <a:graphic xmlns:a="http://schemas.openxmlformats.org/drawingml/2006/main">
                  <a:graphicData uri="http://schemas.microsoft.com/office/word/2010/wordprocessingGroup">
                    <wpg:wgp>
                      <wpg:cNvGrpSpPr/>
                      <wpg:grpSpPr bwMode="auto">
                        <a:xfrm>
                          <a:off x="0" y="0"/>
                          <a:ext cx="908050" cy="477520"/>
                          <a:chOff x="1576387" y="5153025"/>
                          <a:chExt cx="572" cy="301"/>
                        </a:xfrm>
                      </wpg:grpSpPr>
                      <wps:wsp>
                        <wps:cNvPr id="23" name="Freeform 23"/>
                        <wps:cNvSpPr>
                          <a:spLocks/>
                        </wps:cNvSpPr>
                        <wps:spPr bwMode="auto">
                          <a:xfrm>
                            <a:off x="1576565" y="5153025"/>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33" name="Rectangle 33"/>
                        <wps:cNvSpPr>
                          <a:spLocks noChangeArrowheads="1"/>
                        </wps:cNvSpPr>
                        <wps:spPr bwMode="auto">
                          <a:xfrm>
                            <a:off x="1576387" y="5153252"/>
                            <a:ext cx="57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wps:txbx>
                        <wps:bodyPr wrap="none" lIns="0" tIns="0" rIns="0" bIns="0">
                          <a:spAutoFit/>
                        </wps:bodyPr>
                      </wps:wsp>
                    </wpg:wgp>
                  </a:graphicData>
                </a:graphic>
              </wp:anchor>
            </w:drawing>
          </mc:Choice>
          <mc:Fallback>
            <w:pict>
              <v:group id="Group 489" o:spid="_x0000_s1066" style="position:absolute;left:0;text-align:left;margin-left:99.15pt;margin-top:412.2pt;width:71.5pt;height:37.6pt;z-index:251668480;mso-position-horizontal-relative:text;mso-position-vertical-relative:text" coordorigin="15763,51530" coordsize="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">
                <v:shape id="Freeform 23" o:spid="_x0000_s1067" style="position:absolute;left:15765;top:51530;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j8UA&#10;AADbAAAADwAAAGRycy9kb3ducmV2LnhtbESPS2vDMBCE74X+B7GFXkojOwmhca2EYgj40kOTFJrb&#10;Yq0f1FoZS/Hj31eBQo7DzHzDpPvJtGKg3jWWFcSLCARxYXXDlYLz6fD6BsJ5ZI2tZVIwk4P97vEh&#10;xUTbkb9oOPpKBAi7BBXU3neJlK6oyaBb2I44eKXtDfog+0rqHscAN61cRtFGGmw4LNTYUVZT8Xu8&#10;GgWX8mets+blcxvnkq/fh7mL7azU89P08Q7C0+Tv4f92rhUsV3D7En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ueP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4B47FC" w:rsidRDefault="004B47FC" w:rsidP="00E15527">
                        <w:pPr>
                          <w:rPr>
                            <w:rFonts w:eastAsia="Times New Roman"/>
                          </w:rPr>
                        </w:pPr>
                      </w:p>
                    </w:txbxContent>
                  </v:textbox>
                </v:shape>
                <v:rect id="Rectangle 33" o:spid="_x0000_s1068" style="position:absolute;left:15763;top:51532;width:6;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69504" behindDoc="0" locked="0" layoutInCell="1" allowOverlap="1" wp14:anchorId="3BB0D135" wp14:editId="0956BDF1">
                <wp:simplePos x="0" y="0"/>
                <wp:positionH relativeFrom="column">
                  <wp:posOffset>2639060</wp:posOffset>
                </wp:positionH>
                <wp:positionV relativeFrom="paragraph">
                  <wp:posOffset>4756785</wp:posOffset>
                </wp:positionV>
                <wp:extent cx="476250" cy="676275"/>
                <wp:effectExtent l="0" t="0" r="0" b="9525"/>
                <wp:wrapNone/>
                <wp:docPr id="34" name="Group 478"/>
                <wp:cNvGraphicFramePr/>
                <a:graphic xmlns:a="http://schemas.openxmlformats.org/drawingml/2006/main">
                  <a:graphicData uri="http://schemas.microsoft.com/office/word/2010/wordprocessingGroup">
                    <wpg:wgp>
                      <wpg:cNvGrpSpPr/>
                      <wpg:grpSpPr bwMode="auto">
                        <a:xfrm>
                          <a:off x="0" y="0"/>
                          <a:ext cx="476250" cy="676275"/>
                          <a:chOff x="2955925" y="4675188"/>
                          <a:chExt cx="300" cy="426"/>
                        </a:xfrm>
                      </wpg:grpSpPr>
                      <wps:wsp>
                        <wps:cNvPr id="35" name="Freeform 35"/>
                        <wps:cNvSpPr>
                          <a:spLocks/>
                        </wps:cNvSpPr>
                        <wps:spPr bwMode="auto">
                          <a:xfrm>
                            <a:off x="2955953" y="4675188"/>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36" name="Rectangle 36"/>
                        <wps:cNvSpPr>
                          <a:spLocks noChangeArrowheads="1"/>
                        </wps:cNvSpPr>
                        <wps:spPr bwMode="auto">
                          <a:xfrm>
                            <a:off x="2955925" y="4675432"/>
                            <a:ext cx="300"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wps:txbx>
                        <wps:bodyPr wrap="none" lIns="0" tIns="0" rIns="0" bIns="0">
                          <a:spAutoFit/>
                        </wps:bodyPr>
                      </wps:wsp>
                      <wps:wsp>
                        <wps:cNvPr id="37" name="Rectangle 37"/>
                        <wps:cNvSpPr>
                          <a:spLocks noChangeArrowheads="1"/>
                        </wps:cNvSpPr>
                        <wps:spPr bwMode="auto">
                          <a:xfrm>
                            <a:off x="2956062" y="4675504"/>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8" o:spid="_x0000_s1069" style="position:absolute;left:0;text-align:left;margin-left:207.8pt;margin-top:374.55pt;width:37.5pt;height:53.25pt;z-index:251669504;mso-position-horizontal-relative:text;mso-position-vertical-relative:text" coordorigin="29559,46751" coordsize="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">
                <v:shape id="Freeform 35" o:spid="_x0000_s1070" style="position:absolute;left:29559;top:46751;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pMvcUA&#10;AADbAAAADwAAAGRycy9kb3ducmV2LnhtbESPQWvCQBSE70L/w/IKvYjZpK2i0TUUQfDSQ7WF9vbI&#10;PpNg9m3Y3Wjy77uFgsdhZr5hNsVgWnEl5xvLCrIkBUFcWt1wpeDztJ8tQfiArLG1TApG8lBsHyYb&#10;zLW98Qddj6ESEcI+RwV1CF0upS9rMugT2xFH72ydwRClq6R2eItw08rnNF1Igw3HhRo72tVUXo69&#10;UfBz/n7Vu2b6vsoOkvuv/dhldlTq6XF4W4MINIR7+L990Ape5v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iky9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4B47FC" w:rsidRDefault="004B47FC" w:rsidP="00E15527">
                        <w:pPr>
                          <w:rPr>
                            <w:rFonts w:eastAsia="Times New Roman"/>
                          </w:rPr>
                        </w:pPr>
                      </w:p>
                    </w:txbxContent>
                  </v:textbox>
                </v:shape>
                <v:rect id="Rectangle 36" o:spid="_x0000_s1071" style="position:absolute;left:29559;top:46754;width:3;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v:textbox>
                </v:rect>
                <v:rect id="Rectangle 37" o:spid="_x0000_s1072" style="position:absolute;left:29560;top:46755;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70528" behindDoc="0" locked="0" layoutInCell="1" allowOverlap="1" wp14:anchorId="5FC1784D" wp14:editId="1C311331">
                <wp:simplePos x="0" y="0"/>
                <wp:positionH relativeFrom="column">
                  <wp:posOffset>1575435</wp:posOffset>
                </wp:positionH>
                <wp:positionV relativeFrom="paragraph">
                  <wp:posOffset>3464560</wp:posOffset>
                </wp:positionV>
                <wp:extent cx="394970" cy="620395"/>
                <wp:effectExtent l="0" t="0" r="5080" b="8255"/>
                <wp:wrapNone/>
                <wp:docPr id="38" name="Group 490"/>
                <wp:cNvGraphicFramePr/>
                <a:graphic xmlns:a="http://schemas.openxmlformats.org/drawingml/2006/main">
                  <a:graphicData uri="http://schemas.microsoft.com/office/word/2010/wordprocessingGroup">
                    <wpg:wgp>
                      <wpg:cNvGrpSpPr/>
                      <wpg:grpSpPr bwMode="auto">
                        <a:xfrm>
                          <a:off x="0" y="0"/>
                          <a:ext cx="394970" cy="620395"/>
                          <a:chOff x="1892300" y="3382963"/>
                          <a:chExt cx="249" cy="391"/>
                        </a:xfrm>
                      </wpg:grpSpPr>
                      <wps:wsp>
                        <wps:cNvPr id="39" name="Freeform 39"/>
                        <wps:cNvSpPr>
                          <a:spLocks/>
                        </wps:cNvSpPr>
                        <wps:spPr bwMode="auto">
                          <a:xfrm>
                            <a:off x="1892319" y="338296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40" name="Rectangle 40"/>
                        <wps:cNvSpPr>
                          <a:spLocks noChangeArrowheads="1"/>
                        </wps:cNvSpPr>
                        <wps:spPr bwMode="auto">
                          <a:xfrm>
                            <a:off x="1892300" y="3383207"/>
                            <a:ext cx="249"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Normal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wps:txbx>
                        <wps:bodyPr wrap="none" lIns="0" tIns="0" rIns="0" bIns="0">
                          <a:spAutoFit/>
                        </wps:bodyPr>
                      </wps:wsp>
                    </wpg:wgp>
                  </a:graphicData>
                </a:graphic>
              </wp:anchor>
            </w:drawing>
          </mc:Choice>
          <mc:Fallback>
            <w:pict>
              <v:group id="Group 490" o:spid="_x0000_s1073" style="position:absolute;left:0;text-align:left;margin-left:124.05pt;margin-top:272.8pt;width:31.1pt;height:48.85pt;z-index:251670528;mso-position-horizontal-relative:text;mso-position-vertical-relative:text" coordorigin="18923,33829" coordsize="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">
                <v:shape id="Freeform 39" o:spid="_x0000_s1074" style="position:absolute;left:18923;top:3382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dGuMQA&#10;AADbAAAADwAAAGRycy9kb3ducmV2LnhtbESPS4vCQBCE74L/YWhhL6KTrCKazSgiCF724GNh99Zk&#10;Og/M9ITMqMm/3xEEj0VVfUWlm87U4k6tqywriKcRCOLM6ooLBZfzfrIE4TyyxtoyKejJwWY9HKSY&#10;aPvgI91PvhABwi5BBaX3TSKly0oy6Ka2IQ5ebluDPsi2kLrFR4CbWn5G0UIarDgslNjQrqTseroZ&#10;BX/571zvqvH3Kj5Ivv3s+ya2vVIfo277BcJT59/hV/ugFcxW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HRrjEAAAA2w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4B47FC" w:rsidRDefault="004B47FC" w:rsidP="00E15527">
                        <w:pPr>
                          <w:rPr>
                            <w:rFonts w:eastAsia="Times New Roman"/>
                          </w:rPr>
                        </w:pPr>
                      </w:p>
                    </w:txbxContent>
                  </v:textbox>
                </v:shape>
                <v:rect id="Rectangle 40" o:spid="_x0000_s1075" style="position:absolute;left:18923;top:33832;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Normal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v:textbox>
                </v:rect>
              </v:group>
            </w:pict>
          </mc:Fallback>
        </mc:AlternateContent>
      </w:r>
      <w:r w:rsidR="00E15527">
        <w:rPr>
          <w:noProof/>
        </w:rPr>
        <mc:AlternateContent>
          <mc:Choice Requires="wps">
            <w:drawing>
              <wp:anchor distT="0" distB="0" distL="114300" distR="114300" simplePos="0" relativeHeight="251685888" behindDoc="0" locked="0" layoutInCell="1" allowOverlap="1" wp14:anchorId="21BA03E3" wp14:editId="7833E112">
                <wp:simplePos x="0" y="0"/>
                <wp:positionH relativeFrom="column">
                  <wp:posOffset>-316865</wp:posOffset>
                </wp:positionH>
                <wp:positionV relativeFrom="paragraph">
                  <wp:posOffset>6254115</wp:posOffset>
                </wp:positionV>
                <wp:extent cx="633730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337300" cy="635"/>
                        </a:xfrm>
                        <a:prstGeom prst="rect">
                          <a:avLst/>
                        </a:prstGeom>
                        <a:solidFill>
                          <a:prstClr val="white"/>
                        </a:solidFill>
                        <a:ln>
                          <a:noFill/>
                        </a:ln>
                        <a:effectLst/>
                      </wps:spPr>
                      <wps:txbx>
                        <w:txbxContent>
                          <w:p w:rsidR="004B47FC" w:rsidRPr="00B37C14" w:rsidRDefault="004B47FC" w:rsidP="00B37C14">
                            <w:pPr>
                              <w:jc w:val="center"/>
                              <w:rPr>
                                <w:rFonts w:cstheme="minorHAnsi"/>
                                <w:b/>
                                <w:noProof/>
                              </w:rPr>
                            </w:pPr>
                            <w:bookmarkStart w:id="25"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B5673D">
                              <w:rPr>
                                <w:b/>
                                <w:noProof/>
                              </w:rPr>
                              <w:t>10</w:t>
                            </w:r>
                            <w:r w:rsidRPr="00B37C14">
                              <w:rPr>
                                <w:b/>
                              </w:rPr>
                              <w:fldChar w:fldCharType="end"/>
                            </w:r>
                            <w:r w:rsidRPr="00B37C14">
                              <w:rPr>
                                <w:b/>
                              </w:rPr>
                              <w:t xml:space="preserve">: Onion Model Showing Stakeholders of The </w:t>
                            </w:r>
                            <w:bookmarkEnd w:id="25"/>
                            <w:r>
                              <w:rPr>
                                <w:b/>
                              </w:rPr>
                              <w:t>IDExplor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76" type="#_x0000_t202" style="position:absolute;left:0;text-align:left;margin-left:-24.95pt;margin-top:492.45pt;width:49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" stroked="f">
                <v:textbox style="mso-fit-shape-to-text:t" inset="0,0,0,0">
                  <w:txbxContent>
                    <w:p w:rsidR="004B47FC" w:rsidRPr="00B37C14" w:rsidRDefault="004B47FC" w:rsidP="00B37C14">
                      <w:pPr>
                        <w:jc w:val="center"/>
                        <w:rPr>
                          <w:rFonts w:cstheme="minorHAnsi"/>
                          <w:b/>
                          <w:noProof/>
                        </w:rPr>
                      </w:pPr>
                      <w:bookmarkStart w:id="26"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B5673D">
                        <w:rPr>
                          <w:b/>
                          <w:noProof/>
                        </w:rPr>
                        <w:t>10</w:t>
                      </w:r>
                      <w:r w:rsidRPr="00B37C14">
                        <w:rPr>
                          <w:b/>
                        </w:rPr>
                        <w:fldChar w:fldCharType="end"/>
                      </w:r>
                      <w:r w:rsidRPr="00B37C14">
                        <w:rPr>
                          <w:b/>
                        </w:rPr>
                        <w:t xml:space="preserve">: Onion Model Showing Stakeholders of The </w:t>
                      </w:r>
                      <w:bookmarkEnd w:id="26"/>
                      <w:r>
                        <w:rPr>
                          <w:b/>
                        </w:rPr>
                        <w:t>IDExplorer</w:t>
                      </w:r>
                    </w:p>
                  </w:txbxContent>
                </v:textbox>
              </v:shape>
            </w:pict>
          </mc:Fallback>
        </mc:AlternateContent>
      </w:r>
      <w:r w:rsidR="00E15527" w:rsidRPr="00E24DA5">
        <w:rPr>
          <w:rFonts w:cstheme="minorHAnsi"/>
          <w:noProof/>
        </w:rPr>
        <mc:AlternateContent>
          <mc:Choice Requires="wps">
            <w:drawing>
              <wp:anchor distT="0" distB="0" distL="114300" distR="114300" simplePos="0" relativeHeight="251672576" behindDoc="0" locked="0" layoutInCell="1" allowOverlap="1" wp14:anchorId="794E65EC" wp14:editId="4FA90EA3">
                <wp:simplePos x="0" y="0"/>
                <wp:positionH relativeFrom="column">
                  <wp:posOffset>1061085</wp:posOffset>
                </wp:positionH>
                <wp:positionV relativeFrom="paragraph">
                  <wp:posOffset>4756785</wp:posOffset>
                </wp:positionV>
                <wp:extent cx="1622425" cy="280670"/>
                <wp:effectExtent l="0" t="0" r="53975" b="100330"/>
                <wp:wrapNone/>
                <wp:docPr id="42" name="Straight Arrow Connector 19"/>
                <wp:cNvGraphicFramePr/>
                <a:graphic xmlns:a="http://schemas.openxmlformats.org/drawingml/2006/main">
                  <a:graphicData uri="http://schemas.microsoft.com/office/word/2010/wordprocessingShape">
                    <wps:wsp>
                      <wps:cNvCnPr/>
                      <wps:spPr>
                        <a:xfrm>
                          <a:off x="0" y="0"/>
                          <a:ext cx="1622425" cy="2806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83.55pt;margin-top:374.55pt;width:127.75pt;height:22.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73600" behindDoc="0" locked="0" layoutInCell="1" allowOverlap="1" wp14:anchorId="23A35F74" wp14:editId="4D91AF9E">
                <wp:simplePos x="0" y="0"/>
                <wp:positionH relativeFrom="column">
                  <wp:posOffset>641985</wp:posOffset>
                </wp:positionH>
                <wp:positionV relativeFrom="paragraph">
                  <wp:posOffset>3310890</wp:posOffset>
                </wp:positionV>
                <wp:extent cx="1512570" cy="927100"/>
                <wp:effectExtent l="19050" t="19050" r="11430" b="25400"/>
                <wp:wrapNone/>
                <wp:docPr id="2061"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2570" cy="927100"/>
                        </a:xfrm>
                        <a:prstGeom prst="rect">
                          <a:avLst/>
                        </a:prstGeom>
                        <a:noFill/>
                        <a:ln w="38100" algn="ctr">
                          <a:solidFill>
                            <a:srgbClr val="FF00FF"/>
                          </a:solidFill>
                          <a:prstDash val="sysDot"/>
                          <a:miter lim="800000"/>
                          <a:headEnd/>
                          <a:tailEnd/>
                        </a:ln>
                        <a:extLst>
                          <a:ext uri="{909E8E84-426E-40DD-AFC4-6F175D3DCCD1}">
                            <a14:hiddenFill xmlns:a14="http://schemas.microsoft.com/office/drawing/2010/main">
                              <a:solidFill>
                                <a:srgbClr val="FFFFFF"/>
                              </a:solidFill>
                            </a14:hiddenFill>
                          </a:ext>
                        </a:extLst>
                      </wps:spPr>
                      <wps:bodyPr/>
                    </wps:wsp>
                  </a:graphicData>
                </a:graphic>
              </wp:anchor>
            </w:drawing>
          </mc:Choice>
          <mc:Fallback>
            <w:pict>
              <v:rect id="Rectangle 106" o:spid="_x0000_s1026" style="position:absolute;margin-left:50.55pt;margin-top:260.7pt;width:119.1pt;height:7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" filled="f" strokecolor="fuchsia" strokeweight="3pt">
                <v:stroke dashstyle="1 1"/>
              </v:rect>
            </w:pict>
          </mc:Fallback>
        </mc:AlternateContent>
      </w:r>
      <w:r w:rsidR="00E15527" w:rsidRPr="00E24DA5">
        <w:rPr>
          <w:rFonts w:cstheme="minorHAnsi"/>
          <w:noProof/>
        </w:rPr>
        <mc:AlternateContent>
          <mc:Choice Requires="wps">
            <w:drawing>
              <wp:anchor distT="0" distB="0" distL="114300" distR="114300" simplePos="0" relativeHeight="251674624" behindDoc="0" locked="0" layoutInCell="1" allowOverlap="1" wp14:anchorId="690B2F5D" wp14:editId="6D25035C">
                <wp:simplePos x="0" y="0"/>
                <wp:positionH relativeFrom="column">
                  <wp:posOffset>884555</wp:posOffset>
                </wp:positionH>
                <wp:positionV relativeFrom="paragraph">
                  <wp:posOffset>3317240</wp:posOffset>
                </wp:positionV>
                <wp:extent cx="547370" cy="215900"/>
                <wp:effectExtent l="0" t="0" r="0" b="1270"/>
                <wp:wrapNone/>
                <wp:docPr id="206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2" o:spid="_x0000_s1077" type="#_x0000_t202" style="position:absolute;left:0;text-align:left;margin-left:69.65pt;margin-top:261.2pt;width:43.1pt;height:1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" filled="f" stroked="f">
                <v:textbox style="mso-fit-shape-to-text:t">
                  <w:txbxContent>
                    <w:p w:rsidR="004B47FC" w:rsidRDefault="004B47FC"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00E15527" w:rsidRPr="00E24DA5">
        <w:rPr>
          <w:rFonts w:cstheme="minorHAnsi"/>
          <w:noProof/>
        </w:rPr>
        <mc:AlternateContent>
          <mc:Choice Requires="wps">
            <w:drawing>
              <wp:anchor distT="0" distB="0" distL="114300" distR="114300" simplePos="0" relativeHeight="251675648" behindDoc="0" locked="0" layoutInCell="1" allowOverlap="1" wp14:anchorId="3FFED4F0" wp14:editId="2E3BC00C">
                <wp:simplePos x="0" y="0"/>
                <wp:positionH relativeFrom="column">
                  <wp:posOffset>1538605</wp:posOffset>
                </wp:positionH>
                <wp:positionV relativeFrom="paragraph">
                  <wp:posOffset>3288665</wp:posOffset>
                </wp:positionV>
                <wp:extent cx="547370" cy="215900"/>
                <wp:effectExtent l="0" t="0" r="0" b="1270"/>
                <wp:wrapNone/>
                <wp:docPr id="2063" name="Text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173" o:spid="_x0000_s1078" type="#_x0000_t202" style="position:absolute;left:0;text-align:left;margin-left:121.15pt;margin-top:258.95pt;width:43.1pt;height:1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" filled="f" stroked="f">
                <v:textbox style="mso-fit-shape-to-text:t">
                  <w:txbxContent>
                    <w:p w:rsidR="004B47FC" w:rsidRDefault="004B47FC"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00E15527" w:rsidRPr="00E24DA5">
        <w:rPr>
          <w:rFonts w:cstheme="minorHAnsi"/>
          <w:noProof/>
        </w:rPr>
        <mc:AlternateContent>
          <mc:Choice Requires="wps">
            <w:drawing>
              <wp:anchor distT="0" distB="0" distL="114300" distR="114300" simplePos="0" relativeHeight="251676672" behindDoc="0" locked="0" layoutInCell="1" allowOverlap="1" wp14:anchorId="4543636D" wp14:editId="454A28FC">
                <wp:simplePos x="0" y="0"/>
                <wp:positionH relativeFrom="column">
                  <wp:posOffset>1278255</wp:posOffset>
                </wp:positionH>
                <wp:positionV relativeFrom="paragraph">
                  <wp:posOffset>4286885</wp:posOffset>
                </wp:positionV>
                <wp:extent cx="1360170" cy="560070"/>
                <wp:effectExtent l="0" t="0" r="68580" b="68580"/>
                <wp:wrapNone/>
                <wp:docPr id="178" name="Straight Arrow Connector 177"/>
                <wp:cNvGraphicFramePr/>
                <a:graphic xmlns:a="http://schemas.openxmlformats.org/drawingml/2006/main">
                  <a:graphicData uri="http://schemas.microsoft.com/office/word/2010/wordprocessingShape">
                    <wps:wsp>
                      <wps:cNvCnPr/>
                      <wps:spPr>
                        <a:xfrm>
                          <a:off x="0" y="0"/>
                          <a:ext cx="1360170" cy="5600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7" o:spid="_x0000_s1026" type="#_x0000_t32" style="position:absolute;margin-left:100.65pt;margin-top:337.55pt;width:107.1pt;height:44.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77696" behindDoc="0" locked="0" layoutInCell="1" allowOverlap="1" wp14:anchorId="491323F6" wp14:editId="7E577B17">
                <wp:simplePos x="0" y="0"/>
                <wp:positionH relativeFrom="column">
                  <wp:posOffset>1916430</wp:posOffset>
                </wp:positionH>
                <wp:positionV relativeFrom="paragraph">
                  <wp:posOffset>4237990</wp:posOffset>
                </wp:positionV>
                <wp:extent cx="850900" cy="482600"/>
                <wp:effectExtent l="0" t="0" r="82550" b="50800"/>
                <wp:wrapNone/>
                <wp:docPr id="180" name="Straight Arrow Connector 179"/>
                <wp:cNvGraphicFramePr/>
                <a:graphic xmlns:a="http://schemas.openxmlformats.org/drawingml/2006/main">
                  <a:graphicData uri="http://schemas.microsoft.com/office/word/2010/wordprocessingShape">
                    <wps:wsp>
                      <wps:cNvCnPr/>
                      <wps:spPr>
                        <a:xfrm>
                          <a:off x="0" y="0"/>
                          <a:ext cx="850900" cy="48260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79" o:spid="_x0000_s1026" type="#_x0000_t32" style="position:absolute;margin-left:150.9pt;margin-top:333.7pt;width:67pt;height:3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" strokecolor="#7030a0">
                <v:stroke endarrow="open"/>
              </v:shape>
            </w:pict>
          </mc:Fallback>
        </mc:AlternateContent>
      </w:r>
      <w:r w:rsidR="00E15527" w:rsidRPr="00E24DA5">
        <w:rPr>
          <w:rFonts w:cstheme="minorHAnsi"/>
          <w:noProof/>
        </w:rPr>
        <mc:AlternateContent>
          <mc:Choice Requires="wpg">
            <w:drawing>
              <wp:anchor distT="0" distB="0" distL="114300" distR="114300" simplePos="0" relativeHeight="251678720" behindDoc="0" locked="0" layoutInCell="1" allowOverlap="1" wp14:anchorId="7D1A22AE" wp14:editId="6EB15AD4">
                <wp:simplePos x="0" y="0"/>
                <wp:positionH relativeFrom="column">
                  <wp:posOffset>144780</wp:posOffset>
                </wp:positionH>
                <wp:positionV relativeFrom="paragraph">
                  <wp:posOffset>1445260</wp:posOffset>
                </wp:positionV>
                <wp:extent cx="568325" cy="892175"/>
                <wp:effectExtent l="0" t="0" r="3175" b="0"/>
                <wp:wrapNone/>
                <wp:docPr id="43" name="Group 481"/>
                <wp:cNvGraphicFramePr/>
                <a:graphic xmlns:a="http://schemas.openxmlformats.org/drawingml/2006/main">
                  <a:graphicData uri="http://schemas.microsoft.com/office/word/2010/wordprocessingGroup">
                    <wpg:wgp>
                      <wpg:cNvGrpSpPr/>
                      <wpg:grpSpPr bwMode="auto">
                        <a:xfrm>
                          <a:off x="0" y="0"/>
                          <a:ext cx="568325" cy="892175"/>
                          <a:chOff x="461962" y="1363663"/>
                          <a:chExt cx="358" cy="562"/>
                        </a:xfrm>
                      </wpg:grpSpPr>
                      <wps:wsp>
                        <wps:cNvPr id="44" name="Freeform 44"/>
                        <wps:cNvSpPr>
                          <a:spLocks/>
                        </wps:cNvSpPr>
                        <wps:spPr bwMode="auto">
                          <a:xfrm>
                            <a:off x="462029" y="1363663"/>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45" name="Rectangle 45"/>
                        <wps:cNvSpPr>
                          <a:spLocks noChangeArrowheads="1"/>
                        </wps:cNvSpPr>
                        <wps:spPr bwMode="auto">
                          <a:xfrm>
                            <a:off x="461962" y="1363907"/>
                            <a:ext cx="358"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association</w:t>
                              </w:r>
                            </w:p>
                          </w:txbxContent>
                        </wps:txbx>
                        <wps:bodyPr wrap="none" lIns="0" tIns="0" rIns="0" bIns="0">
                          <a:spAutoFit/>
                        </wps:bodyPr>
                      </wps:wsp>
                      <wps:wsp>
                        <wps:cNvPr id="46" name="Rectangle 46"/>
                        <wps:cNvSpPr>
                          <a:spLocks noChangeArrowheads="1"/>
                        </wps:cNvSpPr>
                        <wps:spPr bwMode="auto">
                          <a:xfrm>
                            <a:off x="462149" y="1363979"/>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rPr>
                                  <w:rFonts w:eastAsia="Times New Roman"/>
                                </w:rPr>
                              </w:pPr>
                            </w:p>
                          </w:txbxContent>
                        </wps:txbx>
                        <wps:bodyPr wrap="none" lIns="0" tIns="0" rIns="0" bIns="0">
                          <a:spAutoFit/>
                        </wps:bodyPr>
                      </wps:wsp>
                    </wpg:wgp>
                  </a:graphicData>
                </a:graphic>
              </wp:anchor>
            </w:drawing>
          </mc:Choice>
          <mc:Fallback>
            <w:pict>
              <v:group id="Group 481" o:spid="_x0000_s1079" style="position:absolute;left:0;text-align:left;margin-left:11.4pt;margin-top:113.8pt;width:44.75pt;height:70.25pt;z-index:251678720;mso-position-horizontal-relative:text;mso-position-vertical-relative:text" coordorigin="4619,13636" coordsize="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">
                <v:shape id="Freeform 44" o:spid="_x0000_s1080" style="position:absolute;left:4620;top:13636;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CaW8QA&#10;AADbAAAADwAAAGRycy9kb3ducmV2LnhtbESPT2vCQBTE7wW/w/IKXopuIqHU6CoiCLl4MG2h3h7Z&#10;ZxKafRuya/58e1co9DjMzG+Y7X40jeipc7VlBfEyAkFcWF1zqeDr87T4AOE8ssbGMimYyMF+N3vZ&#10;YqrtwBfqc1+KAGGXooLK+zaV0hUVGXRL2xIH72Y7gz7IrpS6wyHATSNXUfQuDdYcFips6VhR8Zvf&#10;jYLr7SfRx/rtvI4zyffv09TGdlJq/joeNiA8jf4//NfOtIIkgeeX8APk7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Amlv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4B47FC" w:rsidRDefault="004B47FC" w:rsidP="00E15527">
                        <w:pPr>
                          <w:rPr>
                            <w:rFonts w:eastAsia="Times New Roman"/>
                          </w:rPr>
                        </w:pPr>
                      </w:p>
                    </w:txbxContent>
                  </v:textbox>
                </v:shape>
                <v:rect id="Rectangle 45" o:spid="_x0000_s1081" style="position:absolute;left:4619;top:13639;width:4;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association</w:t>
                        </w:r>
                      </w:p>
                    </w:txbxContent>
                  </v:textbox>
                </v:rect>
                <v:rect id="Rectangle 46" o:spid="_x0000_s1082" style="position:absolute;left:4621;top:13639;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4B47FC" w:rsidRDefault="004B47FC" w:rsidP="00E15527">
                        <w:pPr>
                          <w:rPr>
                            <w:rFonts w:eastAsia="Times New Roman"/>
                          </w:rPr>
                        </w:pP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79744" behindDoc="0" locked="0" layoutInCell="1" allowOverlap="1" wp14:anchorId="24F66D54" wp14:editId="1CCD022A">
                <wp:simplePos x="0" y="0"/>
                <wp:positionH relativeFrom="column">
                  <wp:posOffset>1011555</wp:posOffset>
                </wp:positionH>
                <wp:positionV relativeFrom="paragraph">
                  <wp:posOffset>445135</wp:posOffset>
                </wp:positionV>
                <wp:extent cx="733425" cy="892175"/>
                <wp:effectExtent l="0" t="0" r="9525" b="0"/>
                <wp:wrapNone/>
                <wp:docPr id="47" name="Group 481"/>
                <wp:cNvGraphicFramePr/>
                <a:graphic xmlns:a="http://schemas.openxmlformats.org/drawingml/2006/main">
                  <a:graphicData uri="http://schemas.microsoft.com/office/word/2010/wordprocessingGroup">
                    <wpg:wgp>
                      <wpg:cNvGrpSpPr/>
                      <wpg:grpSpPr bwMode="auto">
                        <a:xfrm>
                          <a:off x="0" y="0"/>
                          <a:ext cx="733425" cy="892175"/>
                          <a:chOff x="1328737" y="363538"/>
                          <a:chExt cx="462" cy="562"/>
                        </a:xfrm>
                      </wpg:grpSpPr>
                      <wps:wsp>
                        <wps:cNvPr id="48" name="Freeform 48"/>
                        <wps:cNvSpPr>
                          <a:spLocks/>
                        </wps:cNvSpPr>
                        <wps:spPr bwMode="auto">
                          <a:xfrm>
                            <a:off x="1328860" y="363538"/>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49" name="Rectangle 49"/>
                        <wps:cNvSpPr>
                          <a:spLocks noChangeArrowheads="1"/>
                        </wps:cNvSpPr>
                        <wps:spPr bwMode="auto">
                          <a:xfrm>
                            <a:off x="1328737" y="363782"/>
                            <a:ext cx="46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the biotechnology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formation </w:t>
                              </w:r>
                            </w:p>
                          </w:txbxContent>
                        </wps:txbx>
                        <wps:bodyPr wrap="none" lIns="0" tIns="0" rIns="0" bIns="0">
                          <a:spAutoFit/>
                        </wps:bodyPr>
                      </wps:wsp>
                      <wps:wsp>
                        <wps:cNvPr id="50" name="Rectangle 50"/>
                        <wps:cNvSpPr>
                          <a:spLocks noChangeArrowheads="1"/>
                        </wps:cNvSpPr>
                        <wps:spPr bwMode="auto">
                          <a:xfrm>
                            <a:off x="1328980" y="363854"/>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rPr>
                                  <w:rFonts w:eastAsia="Times New Roman"/>
                                </w:rPr>
                              </w:pPr>
                            </w:p>
                          </w:txbxContent>
                        </wps:txbx>
                        <wps:bodyPr wrap="none" lIns="0" tIns="0" rIns="0" bIns="0">
                          <a:spAutoFit/>
                        </wps:bodyPr>
                      </wps:wsp>
                    </wpg:wgp>
                  </a:graphicData>
                </a:graphic>
              </wp:anchor>
            </w:drawing>
          </mc:Choice>
          <mc:Fallback>
            <w:pict>
              <v:group id="_x0000_s1083" style="position:absolute;left:0;text-align:left;margin-left:79.65pt;margin-top:35.05pt;width:57.75pt;height:70.25pt;z-index:251679744;mso-position-horizontal-relative:text;mso-position-vertical-relative:text" coordorigin="13287,3635"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">
                <v:shape id="Freeform 48" o:spid="_x0000_s1084" style="position:absolute;left:13288;top:3635;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2QXr0A&#10;AADbAAAADwAAAGRycy9kb3ducmV2LnhtbERPuwrCMBTdBf8hXMFFNK2IaDWKCIKLgy/Q7dJc22Jz&#10;U5qo7d+bQXA8nPdy3ZhSvKl2hWUF8SgCQZxaXXCm4HLeDWcgnEfWWFomBS05WK+6nSUm2n74SO+T&#10;z0QIYZeggtz7KpHSpTkZdCNbEQfuYWuDPsA6k7rGTwg3pRxH0VQaLDg05FjRNqf0eXoZBffHbaK3&#10;xeAwj/eSX9ddW8W2VarfazYLEJ4a/xf/3HutYBLGhi/hB8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I2QXr0AAADbAAAADwAAAAAAAAAAAAAAAACYAgAAZHJzL2Rvd25yZXYu&#10;eG1sUEsFBgAAAAAEAAQA9QAAAIIDA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4B47FC" w:rsidRDefault="004B47FC" w:rsidP="00E15527">
                        <w:pPr>
                          <w:rPr>
                            <w:rFonts w:eastAsia="Times New Roman"/>
                          </w:rPr>
                        </w:pPr>
                      </w:p>
                    </w:txbxContent>
                  </v:textbox>
                </v:shape>
                <v:rect id="Rectangle 49" o:spid="_x0000_s1085" style="position:absolute;left:13287;top:3637;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the biotechnology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formation </w:t>
                        </w:r>
                      </w:p>
                    </w:txbxContent>
                  </v:textbox>
                </v:rect>
                <v:rect id="Rectangle 50" o:spid="_x0000_s1086" style="position:absolute;left:13289;top:3638;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4B47FC" w:rsidRDefault="004B47FC" w:rsidP="00E15527">
                        <w:pPr>
                          <w:rPr>
                            <w:rFonts w:eastAsia="Times New Roman"/>
                          </w:rPr>
                        </w:pPr>
                      </w:p>
                    </w:txbxContent>
                  </v:textbox>
                </v:rect>
              </v:group>
            </w:pict>
          </mc:Fallback>
        </mc:AlternateContent>
      </w:r>
      <w:r w:rsidR="00E15527" w:rsidRPr="00E24DA5">
        <w:rPr>
          <w:rFonts w:cstheme="minorHAnsi"/>
          <w:noProof/>
        </w:rPr>
        <mc:AlternateContent>
          <mc:Choice Requires="wps">
            <w:drawing>
              <wp:anchor distT="0" distB="0" distL="114300" distR="114300" simplePos="0" relativeHeight="251680768" behindDoc="0" locked="0" layoutInCell="1" allowOverlap="1" wp14:anchorId="7FD8C624" wp14:editId="3A365ED2">
                <wp:simplePos x="0" y="0"/>
                <wp:positionH relativeFrom="column">
                  <wp:posOffset>1446530</wp:posOffset>
                </wp:positionH>
                <wp:positionV relativeFrom="paragraph">
                  <wp:posOffset>1203960</wp:posOffset>
                </wp:positionV>
                <wp:extent cx="942975" cy="1334770"/>
                <wp:effectExtent l="0" t="0" r="47625" b="55880"/>
                <wp:wrapNone/>
                <wp:docPr id="190" name="Straight Arrow Connector 189"/>
                <wp:cNvGraphicFramePr/>
                <a:graphic xmlns:a="http://schemas.openxmlformats.org/drawingml/2006/main">
                  <a:graphicData uri="http://schemas.microsoft.com/office/word/2010/wordprocessingShape">
                    <wps:wsp>
                      <wps:cNvCnPr/>
                      <wps:spPr>
                        <a:xfrm>
                          <a:off x="0" y="0"/>
                          <a:ext cx="942975" cy="13347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89" o:spid="_x0000_s1026" type="#_x0000_t32" style="position:absolute;margin-left:113.9pt;margin-top:94.8pt;width:74.25pt;height:105.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" strokecolor="#7030a0">
                <v:stroke endarrow="open"/>
              </v:shape>
            </w:pict>
          </mc:Fallback>
        </mc:AlternateContent>
      </w:r>
      <w:r w:rsidR="00E15527" w:rsidRPr="00E24DA5">
        <w:rPr>
          <w:rFonts w:cstheme="minorHAnsi"/>
          <w:noProof/>
        </w:rPr>
        <mc:AlternateContent>
          <mc:Choice Requires="wps">
            <w:drawing>
              <wp:anchor distT="0" distB="0" distL="114300" distR="114300" simplePos="0" relativeHeight="251681792" behindDoc="0" locked="0" layoutInCell="1" allowOverlap="1" wp14:anchorId="52E06EFC" wp14:editId="070EAB71">
                <wp:simplePos x="0" y="0"/>
                <wp:positionH relativeFrom="column">
                  <wp:posOffset>741680</wp:posOffset>
                </wp:positionH>
                <wp:positionV relativeFrom="paragraph">
                  <wp:posOffset>2047240</wp:posOffset>
                </wp:positionV>
                <wp:extent cx="1412875" cy="784225"/>
                <wp:effectExtent l="0" t="0" r="73025" b="53975"/>
                <wp:wrapNone/>
                <wp:docPr id="193" name="Straight Arrow Connector 192"/>
                <wp:cNvGraphicFramePr/>
                <a:graphic xmlns:a="http://schemas.openxmlformats.org/drawingml/2006/main">
                  <a:graphicData uri="http://schemas.microsoft.com/office/word/2010/wordprocessingShape">
                    <wps:wsp>
                      <wps:cNvCnPr/>
                      <wps:spPr>
                        <a:xfrm>
                          <a:off x="0" y="0"/>
                          <a:ext cx="1412875" cy="784225"/>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192" o:spid="_x0000_s1026" type="#_x0000_t32" style="position:absolute;margin-left:58.4pt;margin-top:161.2pt;width:111.25pt;height:61.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" strokecolor="#7030a0">
                <v:stroke endarrow="open"/>
              </v:shape>
            </w:pict>
          </mc:Fallback>
        </mc:AlternateContent>
      </w:r>
      <w:r w:rsidR="00E15527" w:rsidRPr="00E24DA5">
        <w:rPr>
          <w:rFonts w:cstheme="minorHAnsi"/>
          <w:noProof/>
        </w:rPr>
        <mc:AlternateContent>
          <mc:Choice Requires="wpg">
            <w:drawing>
              <wp:anchor distT="0" distB="0" distL="114300" distR="114300" simplePos="0" relativeHeight="251682816" behindDoc="0" locked="0" layoutInCell="1" allowOverlap="1" wp14:anchorId="58D3C51F" wp14:editId="4F3E2382">
                <wp:simplePos x="0" y="0"/>
                <wp:positionH relativeFrom="column">
                  <wp:posOffset>4916805</wp:posOffset>
                </wp:positionH>
                <wp:positionV relativeFrom="paragraph">
                  <wp:posOffset>1413510</wp:posOffset>
                </wp:positionV>
                <wp:extent cx="739775" cy="620395"/>
                <wp:effectExtent l="0" t="0" r="3175" b="8255"/>
                <wp:wrapNone/>
                <wp:docPr id="2071" name="Group 499"/>
                <wp:cNvGraphicFramePr/>
                <a:graphic xmlns:a="http://schemas.openxmlformats.org/drawingml/2006/main">
                  <a:graphicData uri="http://schemas.microsoft.com/office/word/2010/wordprocessingGroup">
                    <wpg:wgp>
                      <wpg:cNvGrpSpPr/>
                      <wpg:grpSpPr bwMode="auto">
                        <a:xfrm>
                          <a:off x="0" y="0"/>
                          <a:ext cx="739775" cy="620395"/>
                          <a:chOff x="5233987" y="1331913"/>
                          <a:chExt cx="466" cy="391"/>
                        </a:xfrm>
                      </wpg:grpSpPr>
                      <wps:wsp>
                        <wps:cNvPr id="51" name="Freeform 51"/>
                        <wps:cNvSpPr>
                          <a:spLocks/>
                        </wps:cNvSpPr>
                        <wps:spPr bwMode="auto">
                          <a:xfrm>
                            <a:off x="5234104" y="1331913"/>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52" name="Rectangle 52"/>
                        <wps:cNvSpPr>
                          <a:spLocks noChangeArrowheads="1"/>
                        </wps:cNvSpPr>
                        <wps:spPr bwMode="auto">
                          <a:xfrm>
                            <a:off x="5233987" y="1332157"/>
                            <a:ext cx="46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_x0000_s1087" style="position:absolute;left:0;text-align:left;margin-left:387.15pt;margin-top:111.3pt;width:58.25pt;height:48.85pt;z-index:251682816;mso-position-horizontal-relative:text;mso-position-vertical-relative:text" coordorigin="52339,13319" coordsize="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">
                <v:shape id="Freeform 51" o:spid="_x0000_s1088" style="position:absolute;left:52341;top:1331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4q/MUA&#10;AADbAAAADwAAAGRycy9kb3ducmV2LnhtbESPQWvCQBSE7wX/w/KEXkQ3llht6ioiLXgq1ijY2yP7&#10;mg1m34bs1qT/3i0IPQ4z8w2zXPe2FldqfeVYwXSSgCAunK64VHDM38cLED4ga6wdk4Jf8rBeDR6W&#10;mGnX8SddD6EUEcI+QwUmhCaT0heGLPqJa4ij9+1aiyHKtpS6xS7CbS2fkuRZWqw4LhhsaGuouBx+&#10;rILT9iPN5+brZZYS7/O3+TkddWelHof95hVEoD78h+/tnVYwm8Lfl/gD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ir8xQAAANsAAAAPAAAAAAAAAAAAAAAAAJgCAABkcnMv&#10;ZG93bnJldi54bWxQSwUGAAAAAAQABAD1AAAAigM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4B47FC" w:rsidRDefault="004B47FC" w:rsidP="00E15527">
                        <w:pPr>
                          <w:rPr>
                            <w:rFonts w:eastAsia="Times New Roman"/>
                          </w:rPr>
                        </w:pPr>
                      </w:p>
                    </w:txbxContent>
                  </v:textbox>
                </v:shape>
                <v:rect id="Rectangle 52" o:spid="_x0000_s1089" style="position:absolute;left:52339;top:1332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83840" behindDoc="0" locked="0" layoutInCell="1" allowOverlap="1" wp14:anchorId="1DE505A0" wp14:editId="761584F7">
                <wp:simplePos x="0" y="0"/>
                <wp:positionH relativeFrom="column">
                  <wp:posOffset>4421505</wp:posOffset>
                </wp:positionH>
                <wp:positionV relativeFrom="paragraph">
                  <wp:posOffset>3498215</wp:posOffset>
                </wp:positionV>
                <wp:extent cx="352425" cy="676275"/>
                <wp:effectExtent l="0" t="0" r="9525" b="9525"/>
                <wp:wrapNone/>
                <wp:docPr id="2072" name="Group 478"/>
                <wp:cNvGraphicFramePr/>
                <a:graphic xmlns:a="http://schemas.openxmlformats.org/drawingml/2006/main">
                  <a:graphicData uri="http://schemas.microsoft.com/office/word/2010/wordprocessingGroup">
                    <wpg:wgp>
                      <wpg:cNvGrpSpPr/>
                      <wpg:grpSpPr bwMode="auto">
                        <a:xfrm>
                          <a:off x="0" y="0"/>
                          <a:ext cx="352425" cy="676275"/>
                          <a:chOff x="4738687" y="3416300"/>
                          <a:chExt cx="222" cy="426"/>
                        </a:xfrm>
                      </wpg:grpSpPr>
                      <wps:wsp>
                        <wps:cNvPr id="54" name="Freeform 54"/>
                        <wps:cNvSpPr>
                          <a:spLocks/>
                        </wps:cNvSpPr>
                        <wps:spPr bwMode="auto">
                          <a:xfrm>
                            <a:off x="4738687" y="3416300"/>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55" name="Rectangle 55"/>
                        <wps:cNvSpPr>
                          <a:spLocks noChangeArrowheads="1"/>
                        </wps:cNvSpPr>
                        <wps:spPr bwMode="auto">
                          <a:xfrm>
                            <a:off x="4738711" y="3416544"/>
                            <a:ext cx="198"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wps:txbx>
                        <wps:bodyPr wrap="none" lIns="0" tIns="0" rIns="0" bIns="0">
                          <a:spAutoFit/>
                        </wps:bodyPr>
                      </wps:wsp>
                      <wps:wsp>
                        <wps:cNvPr id="56" name="Rectangle 56"/>
                        <wps:cNvSpPr>
                          <a:spLocks noChangeArrowheads="1"/>
                        </wps:cNvSpPr>
                        <wps:spPr bwMode="auto">
                          <a:xfrm>
                            <a:off x="4738796" y="3416616"/>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_x0000_s1090" style="position:absolute;left:0;text-align:left;margin-left:348.15pt;margin-top:275.45pt;width:27.75pt;height:53.25pt;z-index:251683840;mso-position-horizontal-relative:text;mso-position-vertical-relative:text" coordorigin="47386,34163" coordsize="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">
                <v:shape id="Freeform 54" o:spid="_x0000_s1091" style="position:absolute;left:47386;top:34163;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kMhsUA&#10;AADbAAAADwAAAGRycy9kb3ducmV2LnhtbESPT2vCQBTE74V+h+UVeil1E7FSo2uQgODFQ/0Dentk&#10;n0kw+zZkNzH59l2h0OMwM79hVulgatFT6yrLCuJJBII4t7riQsHpuP38BuE8ssbaMikYyUG6fn1Z&#10;YaLtg3+oP/hCBAi7BBWU3jeJlC4vyaCb2IY4eDfbGvRBtoXULT4C3NRyGkVzabDisFBiQ1lJ+f3Q&#10;GQXX22Wms+pjv4h3krvzdmxiOyr1/jZsliA8Df4//NfeaQVfM3h+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QyG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4B47FC" w:rsidRDefault="004B47FC" w:rsidP="00E15527">
                        <w:pPr>
                          <w:rPr>
                            <w:rFonts w:eastAsia="Times New Roman"/>
                          </w:rPr>
                        </w:pPr>
                      </w:p>
                    </w:txbxContent>
                  </v:textbox>
                </v:shape>
                <v:rect id="Rectangle 55" o:spid="_x0000_s1092" style="position:absolute;left:47387;top:34165;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v:textbox>
                </v:rect>
                <v:rect id="Rectangle 56" o:spid="_x0000_s1093" style="position:absolute;left:47387;top:34166;width:1;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00E15527" w:rsidRPr="00E24DA5">
        <w:rPr>
          <w:rFonts w:cstheme="minorHAnsi"/>
          <w:noProof/>
        </w:rPr>
        <mc:AlternateContent>
          <mc:Choice Requires="wpg">
            <w:drawing>
              <wp:anchor distT="0" distB="0" distL="114300" distR="114300" simplePos="0" relativeHeight="251684864" behindDoc="0" locked="0" layoutInCell="1" allowOverlap="1" wp14:anchorId="329B00A0" wp14:editId="7F73CE91">
                <wp:simplePos x="0" y="0"/>
                <wp:positionH relativeFrom="column">
                  <wp:posOffset>5212080</wp:posOffset>
                </wp:positionH>
                <wp:positionV relativeFrom="paragraph">
                  <wp:posOffset>2837815</wp:posOffset>
                </wp:positionV>
                <wp:extent cx="725170" cy="892175"/>
                <wp:effectExtent l="0" t="0" r="17780" b="0"/>
                <wp:wrapNone/>
                <wp:docPr id="2074" name="Group 481"/>
                <wp:cNvGraphicFramePr/>
                <a:graphic xmlns:a="http://schemas.openxmlformats.org/drawingml/2006/main">
                  <a:graphicData uri="http://schemas.microsoft.com/office/word/2010/wordprocessingGroup">
                    <wpg:wgp>
                      <wpg:cNvGrpSpPr/>
                      <wpg:grpSpPr bwMode="auto">
                        <a:xfrm>
                          <a:off x="0" y="0"/>
                          <a:ext cx="725170" cy="892175"/>
                          <a:chOff x="5529262" y="2755900"/>
                          <a:chExt cx="457" cy="562"/>
                        </a:xfrm>
                      </wpg:grpSpPr>
                      <wps:wsp>
                        <wps:cNvPr id="59" name="Freeform 59"/>
                        <wps:cNvSpPr>
                          <a:spLocks/>
                        </wps:cNvSpPr>
                        <wps:spPr bwMode="auto">
                          <a:xfrm>
                            <a:off x="5529376" y="2755900"/>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4B47FC" w:rsidRDefault="004B47FC" w:rsidP="00E15527">
                              <w:pPr>
                                <w:rPr>
                                  <w:rFonts w:eastAsia="Times New Roman"/>
                                </w:rPr>
                              </w:pPr>
                            </w:p>
                          </w:txbxContent>
                        </wps:txbx>
                        <wps:bodyPr/>
                      </wps:wsp>
                      <wps:wsp>
                        <wps:cNvPr id="60" name="Rectangle 60"/>
                        <wps:cNvSpPr>
                          <a:spLocks noChangeArrowheads="1"/>
                        </wps:cNvSpPr>
                        <wps:spPr bwMode="auto">
                          <a:xfrm>
                            <a:off x="5529262" y="2756144"/>
                            <a:ext cx="457"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mendelian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heritance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 man  </w:t>
                              </w:r>
                            </w:p>
                          </w:txbxContent>
                        </wps:txbx>
                        <wps:bodyPr wrap="none" lIns="0" tIns="0" rIns="0" bIns="0">
                          <a:spAutoFit/>
                        </wps:bodyPr>
                      </wps:wsp>
                      <wps:wsp>
                        <wps:cNvPr id="61" name="Rectangle 61"/>
                        <wps:cNvSpPr>
                          <a:spLocks noChangeArrowheads="1"/>
                        </wps:cNvSpPr>
                        <wps:spPr bwMode="auto">
                          <a:xfrm>
                            <a:off x="5529496" y="2756216"/>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B47FC" w:rsidRDefault="004B47FC" w:rsidP="00E15527">
                              <w:pPr>
                                <w:rPr>
                                  <w:rFonts w:eastAsia="Times New Roman"/>
                                </w:rPr>
                              </w:pPr>
                            </w:p>
                          </w:txbxContent>
                        </wps:txbx>
                        <wps:bodyPr wrap="none" lIns="0" tIns="0" rIns="0" bIns="0">
                          <a:spAutoFit/>
                        </wps:bodyPr>
                      </wps:wsp>
                    </wpg:wgp>
                  </a:graphicData>
                </a:graphic>
              </wp:anchor>
            </w:drawing>
          </mc:Choice>
          <mc:Fallback>
            <w:pict>
              <v:group id="_x0000_s1094" style="position:absolute;left:0;text-align:left;margin-left:410.4pt;margin-top:223.45pt;width:57.1pt;height:70.25pt;z-index:251684864;mso-position-horizontal-relative:text;mso-position-vertical-relative:text" coordorigin="55292,27559"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">
                <v:shape id="Freeform 59" o:spid="_x0000_s1095" style="position:absolute;left:55293;top:2755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ijGMQA&#10;AADbAAAADwAAAGRycy9kb3ducmV2LnhtbESPS4vCQBCE74L/YWhhL6KTLCqazSgiCF724GNh99Zk&#10;Og/M9ITMqMm/3xEEj0VVfUWlm87U4k6tqywriKcRCOLM6ooLBZfzfrIE4TyyxtoyKejJwWY9HKSY&#10;aPvgI91PvhABwi5BBaX3TSKly0oy6Ka2IQ5ebluDPsi2kLrFR4CbWn5G0UIarDgslNjQrqTseroZ&#10;BX/570zvqvH3Kj5Ivv3s+ya2vVIfo277BcJT59/hV/ugFcxX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Yoxj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4B47FC" w:rsidRDefault="004B47FC" w:rsidP="00E15527">
                        <w:pPr>
                          <w:rPr>
                            <w:rFonts w:eastAsia="Times New Roman"/>
                          </w:rPr>
                        </w:pPr>
                      </w:p>
                    </w:txbxContent>
                  </v:textbox>
                </v:shape>
                <v:rect id="Rectangle 60" o:spid="_x0000_s1096" style="position:absolute;left:55292;top:2756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mendelian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heritance </w:t>
                        </w:r>
                      </w:p>
                      <w:p w:rsidR="004B47FC" w:rsidRDefault="004B47FC"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in man  </w:t>
                        </w:r>
                      </w:p>
                    </w:txbxContent>
                  </v:textbox>
                </v:rect>
                <v:rect id="Rectangle 61" o:spid="_x0000_s1097" style="position:absolute;left:55294;top:27562;width:0;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4B47FC" w:rsidRDefault="004B47FC" w:rsidP="00E15527">
                        <w:pPr>
                          <w:rPr>
                            <w:rFonts w:eastAsia="Times New Roman"/>
                          </w:rPr>
                        </w:pPr>
                      </w:p>
                    </w:txbxContent>
                  </v:textbox>
                </v:rect>
              </v:group>
            </w:pict>
          </mc:Fallback>
        </mc:AlternateContent>
      </w: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Default="00E15527" w:rsidP="001F41D9"/>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Default="00E15527" w:rsidP="00720535"/>
    <w:tbl>
      <w:tblPr>
        <w:tblStyle w:val="TableGrid"/>
        <w:tblW w:w="0" w:type="auto"/>
        <w:tblLook w:val="04A0" w:firstRow="1" w:lastRow="0" w:firstColumn="1" w:lastColumn="0" w:noHBand="0" w:noVBand="1"/>
      </w:tblPr>
      <w:tblGrid>
        <w:gridCol w:w="1908"/>
        <w:gridCol w:w="2430"/>
        <w:gridCol w:w="4905"/>
      </w:tblGrid>
      <w:tr w:rsidR="00E15527" w:rsidTr="00160608">
        <w:tc>
          <w:tcPr>
            <w:tcW w:w="1908" w:type="dxa"/>
            <w:shd w:val="clear" w:color="auto" w:fill="4F81BD" w:themeFill="accent1"/>
          </w:tcPr>
          <w:p w:rsidR="00E15527" w:rsidRPr="00C1046C" w:rsidRDefault="00E15527" w:rsidP="00160608">
            <w:pPr>
              <w:jc w:val="center"/>
              <w:rPr>
                <w:b/>
                <w:color w:val="FFFFFF"/>
              </w:rPr>
            </w:pPr>
            <w:r>
              <w:rPr>
                <w:b/>
                <w:color w:val="FFFFFF"/>
              </w:rPr>
              <w:lastRenderedPageBreak/>
              <w:t>Stakeholder</w:t>
            </w:r>
          </w:p>
        </w:tc>
        <w:tc>
          <w:tcPr>
            <w:tcW w:w="2430" w:type="dxa"/>
            <w:shd w:val="clear" w:color="auto" w:fill="4F81BD" w:themeFill="accent1"/>
          </w:tcPr>
          <w:p w:rsidR="00E15527" w:rsidRPr="00C1046C" w:rsidRDefault="00E15527" w:rsidP="00160608">
            <w:pPr>
              <w:spacing w:line="360" w:lineRule="auto"/>
              <w:jc w:val="center"/>
              <w:rPr>
                <w:b/>
              </w:rPr>
            </w:pPr>
            <w:r>
              <w:rPr>
                <w:b/>
                <w:color w:val="FFFFFF"/>
              </w:rPr>
              <w:t>Role</w:t>
            </w:r>
          </w:p>
        </w:tc>
        <w:tc>
          <w:tcPr>
            <w:tcW w:w="4905" w:type="dxa"/>
            <w:shd w:val="clear" w:color="auto" w:fill="4F81BD" w:themeFill="accent1"/>
          </w:tcPr>
          <w:p w:rsidR="00E15527" w:rsidRPr="00C1046C" w:rsidRDefault="00E15527" w:rsidP="00160608">
            <w:pPr>
              <w:spacing w:line="360" w:lineRule="auto"/>
              <w:jc w:val="center"/>
              <w:rPr>
                <w:b/>
              </w:rPr>
            </w:pPr>
            <w:r>
              <w:rPr>
                <w:b/>
                <w:color w:val="FFFFFF"/>
              </w:rPr>
              <w:t>View poi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r w:rsidR="00E15527" w:rsidTr="00160608">
        <w:tc>
          <w:tcPr>
            <w:tcW w:w="1908" w:type="dxa"/>
          </w:tcPr>
          <w:p w:rsidR="00E15527" w:rsidRPr="00D87F40" w:rsidRDefault="00E15527" w:rsidP="00E15527">
            <w:pPr>
              <w:spacing w:line="360" w:lineRule="auto"/>
            </w:pPr>
            <w:r w:rsidRPr="00D87F40">
              <w:t xml:space="preserve">Clinics </w:t>
            </w:r>
          </w:p>
        </w:tc>
        <w:tc>
          <w:tcPr>
            <w:tcW w:w="2430" w:type="dxa"/>
          </w:tcPr>
          <w:p w:rsidR="00E15527" w:rsidRPr="00D87F40" w:rsidRDefault="00E15527" w:rsidP="00E15527">
            <w:pPr>
              <w:spacing w:line="360" w:lineRule="auto"/>
            </w:pPr>
            <w:r w:rsidRPr="00D87F40">
              <w:t xml:space="preserve">Financial Beneficiary </w:t>
            </w:r>
          </w:p>
        </w:tc>
        <w:tc>
          <w:tcPr>
            <w:tcW w:w="4905" w:type="dxa"/>
          </w:tcPr>
          <w:p w:rsidR="00E15527" w:rsidRDefault="00E15527" w:rsidP="00E15527">
            <w:pPr>
              <w:spacing w:line="360" w:lineRule="auto"/>
            </w:pPr>
            <w:r w:rsidRPr="00D87F40">
              <w:t>This system should be recommended to the doctors to find inherited diseases for patie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bl>
    <w:p w:rsidR="00160608" w:rsidRDefault="00160608" w:rsidP="00160608">
      <w:pPr>
        <w:pStyle w:val="Heading2"/>
        <w:numPr>
          <w:ilvl w:val="0"/>
          <w:numId w:val="0"/>
        </w:numPr>
      </w:pPr>
    </w:p>
    <w:p w:rsidR="00160608" w:rsidRDefault="00160608" w:rsidP="00160608">
      <w:pPr>
        <w:pStyle w:val="Heading2"/>
      </w:pPr>
      <w:r w:rsidRPr="00160608">
        <w:t>USE CASES</w:t>
      </w:r>
    </w:p>
    <w:p w:rsidR="00160608" w:rsidRDefault="00160608" w:rsidP="00160608">
      <w:r>
        <w:t>Use Case Diagram explains the functionality of a system and users of the system. The diagram includes the following elements</w:t>
      </w:r>
    </w:p>
    <w:p w:rsidR="00160608" w:rsidRDefault="00160608" w:rsidP="00160608">
      <w:pPr>
        <w:pStyle w:val="ListParagraph"/>
        <w:numPr>
          <w:ilvl w:val="0"/>
          <w:numId w:val="8"/>
        </w:numPr>
      </w:pPr>
      <w:r>
        <w:t>Actors - Which represent users of the system</w:t>
      </w:r>
    </w:p>
    <w:p w:rsidR="00160608" w:rsidRPr="00160608" w:rsidRDefault="00160608" w:rsidP="00160608">
      <w:pPr>
        <w:pStyle w:val="ListParagraph"/>
        <w:numPr>
          <w:ilvl w:val="0"/>
          <w:numId w:val="8"/>
        </w:numPr>
      </w:pPr>
      <w:r>
        <w:t>Use Cases – Which represent functionality provide by the inherited diseases identification system to user</w:t>
      </w:r>
    </w:p>
    <w:p w:rsidR="00160608" w:rsidRDefault="00160608" w:rsidP="00F3505C">
      <w:pPr>
        <w:jc w:val="center"/>
      </w:pPr>
      <w:r w:rsidRPr="00E24E6A">
        <w:rPr>
          <w:rFonts w:cstheme="minorHAnsi"/>
          <w:noProof/>
        </w:rPr>
        <w:lastRenderedPageBreak/>
        <w:drawing>
          <wp:inline distT="0" distB="0" distL="0" distR="0" wp14:anchorId="18C885B7" wp14:editId="5FBE8CD4">
            <wp:extent cx="5732145" cy="2875594"/>
            <wp:effectExtent l="0" t="0" r="1905" b="1270"/>
            <wp:docPr id="290" name="Picture 290" descr="D:\IIT\level 7\Final_Year_Project\SRS\IIDDNA_Use_Cas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evel 7\Final_Year_Project\SRS\IIDDNA_Use_Case_Diagram.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2145" cy="2875594"/>
                    </a:xfrm>
                    <a:prstGeom prst="rect">
                      <a:avLst/>
                    </a:prstGeom>
                    <a:noFill/>
                    <a:ln>
                      <a:noFill/>
                    </a:ln>
                  </pic:spPr>
                </pic:pic>
              </a:graphicData>
            </a:graphic>
          </wp:inline>
        </w:drawing>
      </w:r>
    </w:p>
    <w:p w:rsidR="00160608" w:rsidRPr="00B37C14" w:rsidRDefault="00160608" w:rsidP="00B37C14">
      <w:pPr>
        <w:jc w:val="center"/>
        <w:rPr>
          <w:b/>
        </w:rPr>
      </w:pPr>
      <w:bookmarkStart w:id="27" w:name="_Toc404203243"/>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B5673D">
        <w:rPr>
          <w:b/>
          <w:noProof/>
        </w:rPr>
        <w:t>11</w:t>
      </w:r>
      <w:r w:rsidRPr="00B37C14">
        <w:rPr>
          <w:b/>
        </w:rPr>
        <w:fldChar w:fldCharType="end"/>
      </w:r>
      <w:r w:rsidRPr="00B37C14">
        <w:rPr>
          <w:b/>
        </w:rPr>
        <w:t>: Usecase Diagram</w:t>
      </w:r>
      <w:bookmarkEnd w:id="27"/>
    </w:p>
    <w:p w:rsidR="004D1E01" w:rsidRPr="004D1E01" w:rsidRDefault="004D1E01" w:rsidP="004D1E01"/>
    <w:p w:rsidR="00E15527" w:rsidRDefault="004D1E01" w:rsidP="004D1E01">
      <w:pPr>
        <w:pStyle w:val="Heading2"/>
      </w:pPr>
      <w:r w:rsidRPr="004D1E01">
        <w:t>FUNCTIONAL REQUIREMENTS</w:t>
      </w:r>
    </w:p>
    <w:p w:rsidR="004D1E01" w:rsidRDefault="004D1E01" w:rsidP="004D1E01">
      <w:r>
        <w:t xml:space="preserve">The main functional requirements are specified bellow in </w:t>
      </w:r>
      <w:r w:rsidR="00CC1C5E" w:rsidRPr="00CC1C5E">
        <w:fldChar w:fldCharType="begin"/>
      </w:r>
      <w:r w:rsidR="00CC1C5E" w:rsidRPr="00CC1C5E">
        <w:instrText xml:space="preserve"> REF _Ref417486490 \h  \* MERGEFORMAT </w:instrText>
      </w:r>
      <w:r w:rsidR="00CC1C5E" w:rsidRPr="00CC1C5E">
        <w:fldChar w:fldCharType="separate"/>
      </w:r>
      <w:r w:rsidR="00B5673D" w:rsidRPr="00B5673D">
        <w:t xml:space="preserve">Table </w:t>
      </w:r>
      <w:r w:rsidR="00B5673D" w:rsidRPr="00B5673D">
        <w:rPr>
          <w:noProof/>
        </w:rPr>
        <w:t>4</w:t>
      </w:r>
      <w:r w:rsidR="00CC1C5E" w:rsidRPr="00CC1C5E">
        <w:fldChar w:fldCharType="end"/>
      </w:r>
    </w:p>
    <w:p w:rsidR="004D1E01" w:rsidRDefault="004D1E01" w:rsidP="004D1E01">
      <w:r>
        <w:t>(C=Critical, D=Desirable, L=Luxury)</w:t>
      </w:r>
    </w:p>
    <w:tbl>
      <w:tblPr>
        <w:tblStyle w:val="TableGrid"/>
        <w:tblW w:w="9288" w:type="dxa"/>
        <w:jc w:val="center"/>
        <w:tblLayout w:type="fixed"/>
        <w:tblLook w:val="04A0" w:firstRow="1" w:lastRow="0" w:firstColumn="1" w:lastColumn="0" w:noHBand="0" w:noVBand="1"/>
      </w:tblPr>
      <w:tblGrid>
        <w:gridCol w:w="799"/>
        <w:gridCol w:w="3359"/>
        <w:gridCol w:w="1260"/>
        <w:gridCol w:w="3870"/>
      </w:tblGrid>
      <w:tr w:rsidR="004D1E01" w:rsidTr="004D1E01">
        <w:trPr>
          <w:trHeight w:val="680"/>
          <w:jc w:val="center"/>
        </w:trPr>
        <w:tc>
          <w:tcPr>
            <w:tcW w:w="799" w:type="dxa"/>
            <w:shd w:val="clear" w:color="auto" w:fill="4F81BD" w:themeFill="accent1"/>
          </w:tcPr>
          <w:p w:rsidR="004D1E01" w:rsidRPr="00C1046C" w:rsidRDefault="004D1E01" w:rsidP="00CE5BD3">
            <w:pPr>
              <w:jc w:val="center"/>
              <w:rPr>
                <w:b/>
                <w:color w:val="FFFFFF"/>
              </w:rPr>
            </w:pPr>
            <w:r>
              <w:rPr>
                <w:b/>
                <w:color w:val="FFFFFF"/>
              </w:rPr>
              <w:t>Id</w:t>
            </w:r>
          </w:p>
        </w:tc>
        <w:tc>
          <w:tcPr>
            <w:tcW w:w="3359" w:type="dxa"/>
            <w:shd w:val="clear" w:color="auto" w:fill="4F81BD" w:themeFill="accent1"/>
          </w:tcPr>
          <w:p w:rsidR="004D1E01" w:rsidRPr="00C1046C" w:rsidRDefault="004D1E01" w:rsidP="00CE5BD3">
            <w:pPr>
              <w:jc w:val="center"/>
              <w:rPr>
                <w:b/>
                <w:color w:val="FFFFFF"/>
              </w:rPr>
            </w:pPr>
            <w:r>
              <w:rPr>
                <w:b/>
                <w:color w:val="FFFFFF"/>
              </w:rPr>
              <w:t>Functional requirements</w:t>
            </w:r>
          </w:p>
        </w:tc>
        <w:tc>
          <w:tcPr>
            <w:tcW w:w="1260" w:type="dxa"/>
            <w:shd w:val="clear" w:color="auto" w:fill="4F81BD" w:themeFill="accent1"/>
          </w:tcPr>
          <w:p w:rsidR="004D1E01" w:rsidRPr="00C1046C" w:rsidRDefault="004D1E01" w:rsidP="00CE5BD3">
            <w:pPr>
              <w:spacing w:line="360" w:lineRule="auto"/>
              <w:jc w:val="center"/>
              <w:rPr>
                <w:b/>
              </w:rPr>
            </w:pPr>
            <w:r>
              <w:rPr>
                <w:b/>
                <w:color w:val="FFFFFF"/>
              </w:rPr>
              <w:t>Priority</w:t>
            </w:r>
          </w:p>
        </w:tc>
        <w:tc>
          <w:tcPr>
            <w:tcW w:w="3870" w:type="dxa"/>
            <w:shd w:val="clear" w:color="auto" w:fill="4F81BD" w:themeFill="accent1"/>
          </w:tcPr>
          <w:p w:rsidR="004D1E01" w:rsidRPr="00C1046C" w:rsidRDefault="004D1E01" w:rsidP="00CE5BD3">
            <w:pPr>
              <w:spacing w:line="360" w:lineRule="auto"/>
              <w:jc w:val="center"/>
              <w:rPr>
                <w:b/>
              </w:rPr>
            </w:pPr>
            <w:r>
              <w:rPr>
                <w:b/>
                <w:color w:val="FFFFFF"/>
              </w:rPr>
              <w:t>Use case(s)</w:t>
            </w:r>
          </w:p>
        </w:tc>
      </w:tr>
      <w:tr w:rsidR="004D1E01" w:rsidTr="004D1E01">
        <w:trPr>
          <w:trHeight w:val="1341"/>
          <w:jc w:val="center"/>
        </w:trPr>
        <w:tc>
          <w:tcPr>
            <w:tcW w:w="799" w:type="dxa"/>
          </w:tcPr>
          <w:p w:rsidR="004D1E01" w:rsidRPr="00B429EE" w:rsidRDefault="004D1E01" w:rsidP="004D1E01">
            <w:pPr>
              <w:spacing w:line="360" w:lineRule="auto"/>
              <w:jc w:val="left"/>
            </w:pPr>
            <w:r w:rsidRPr="00B429EE">
              <w:t>FR1</w:t>
            </w:r>
          </w:p>
        </w:tc>
        <w:tc>
          <w:tcPr>
            <w:tcW w:w="3359" w:type="dxa"/>
          </w:tcPr>
          <w:p w:rsidR="004D1E01" w:rsidRPr="00B429EE" w:rsidRDefault="004D1E01" w:rsidP="004D1E01">
            <w:pPr>
              <w:spacing w:line="360" w:lineRule="auto"/>
              <w:jc w:val="left"/>
            </w:pPr>
            <w:r w:rsidRPr="00B429EE">
              <w:t>The system requires genetic data set as input and data will preprocess</w:t>
            </w:r>
          </w:p>
        </w:tc>
        <w:tc>
          <w:tcPr>
            <w:tcW w:w="1260" w:type="dxa"/>
          </w:tcPr>
          <w:p w:rsidR="004D1E01" w:rsidRPr="00B429EE" w:rsidRDefault="004D1E01" w:rsidP="004D1E01">
            <w:pPr>
              <w:spacing w:line="360" w:lineRule="auto"/>
              <w:jc w:val="left"/>
            </w:pPr>
            <w:r w:rsidRPr="00B429EE">
              <w:t>C</w:t>
            </w:r>
          </w:p>
        </w:tc>
        <w:tc>
          <w:tcPr>
            <w:tcW w:w="3870" w:type="dxa"/>
          </w:tcPr>
          <w:p w:rsidR="004D1E01" w:rsidRDefault="004D1E01" w:rsidP="004D1E01">
            <w:pPr>
              <w:spacing w:line="360" w:lineRule="auto"/>
              <w:jc w:val="left"/>
            </w:pPr>
            <w:r w:rsidRPr="00B429EE">
              <w:t>Input Data Set, Preprocess Data</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2</w:t>
            </w:r>
          </w:p>
        </w:tc>
        <w:tc>
          <w:tcPr>
            <w:tcW w:w="3359" w:type="dxa"/>
          </w:tcPr>
          <w:p w:rsidR="004D1E01" w:rsidRDefault="004D1E01" w:rsidP="004D1E01">
            <w:pPr>
              <w:spacing w:line="360" w:lineRule="auto"/>
              <w:jc w:val="left"/>
              <w:rPr>
                <w:rFonts w:cstheme="minorHAnsi"/>
              </w:rPr>
            </w:pPr>
            <w:r>
              <w:rPr>
                <w:rFonts w:cstheme="minorHAnsi"/>
              </w:rPr>
              <w:t>Diseases should be identify by the system</w:t>
            </w:r>
          </w:p>
        </w:tc>
        <w:tc>
          <w:tcPr>
            <w:tcW w:w="1260" w:type="dxa"/>
          </w:tcPr>
          <w:p w:rsidR="004D1E01" w:rsidRDefault="004D1E01" w:rsidP="004D1E01">
            <w:pPr>
              <w:spacing w:line="360" w:lineRule="auto"/>
              <w:jc w:val="left"/>
              <w:rPr>
                <w:rFonts w:cstheme="minorHAnsi"/>
              </w:rPr>
            </w:pPr>
            <w:r>
              <w:rPr>
                <w:rFonts w:cstheme="minorHAnsi"/>
              </w:rPr>
              <w:t>C</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r w:rsidR="004D1E01" w:rsidTr="004D1E01">
        <w:trPr>
          <w:trHeight w:val="515"/>
          <w:jc w:val="center"/>
        </w:trPr>
        <w:tc>
          <w:tcPr>
            <w:tcW w:w="799" w:type="dxa"/>
          </w:tcPr>
          <w:p w:rsidR="004D1E01" w:rsidRPr="00584AF0" w:rsidRDefault="004D1E01" w:rsidP="004D1E01">
            <w:pPr>
              <w:spacing w:line="360" w:lineRule="auto"/>
              <w:jc w:val="left"/>
            </w:pPr>
            <w:r w:rsidRPr="00584AF0">
              <w:t>FR3</w:t>
            </w:r>
          </w:p>
        </w:tc>
        <w:tc>
          <w:tcPr>
            <w:tcW w:w="3359" w:type="dxa"/>
          </w:tcPr>
          <w:p w:rsidR="004D1E01" w:rsidRPr="00584AF0" w:rsidRDefault="004D1E01" w:rsidP="004D1E01">
            <w:pPr>
              <w:spacing w:line="360" w:lineRule="auto"/>
              <w:jc w:val="left"/>
            </w:pPr>
            <w:r w:rsidRPr="00584AF0">
              <w:t>Disease genes should be identify by the system</w:t>
            </w:r>
          </w:p>
        </w:tc>
        <w:tc>
          <w:tcPr>
            <w:tcW w:w="1260" w:type="dxa"/>
          </w:tcPr>
          <w:p w:rsidR="004D1E01" w:rsidRPr="00584AF0" w:rsidRDefault="004D1E01" w:rsidP="004D1E01">
            <w:pPr>
              <w:spacing w:line="360" w:lineRule="auto"/>
              <w:jc w:val="left"/>
            </w:pPr>
            <w:r w:rsidRPr="00584AF0">
              <w:t>C</w:t>
            </w:r>
          </w:p>
        </w:tc>
        <w:tc>
          <w:tcPr>
            <w:tcW w:w="3870" w:type="dxa"/>
          </w:tcPr>
          <w:p w:rsidR="004D1E01" w:rsidRPr="00584AF0" w:rsidRDefault="004D1E01" w:rsidP="004D1E01">
            <w:pPr>
              <w:spacing w:line="360" w:lineRule="auto"/>
              <w:jc w:val="left"/>
            </w:pPr>
            <w:r w:rsidRPr="00584AF0">
              <w:t xml:space="preserve">View Diseases, </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4</w:t>
            </w:r>
          </w:p>
        </w:tc>
        <w:tc>
          <w:tcPr>
            <w:tcW w:w="3359" w:type="dxa"/>
          </w:tcPr>
          <w:p w:rsidR="004D1E01" w:rsidRDefault="004D1E01" w:rsidP="004D1E01">
            <w:pPr>
              <w:spacing w:line="360" w:lineRule="auto"/>
              <w:jc w:val="left"/>
              <w:rPr>
                <w:rFonts w:cstheme="minorHAnsi"/>
              </w:rPr>
            </w:pPr>
            <w:r>
              <w:rPr>
                <w:rFonts w:cstheme="minorHAnsi"/>
              </w:rPr>
              <w:t>User should be able to view the corrected gene structure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Corrected Gene Structure</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5</w:t>
            </w:r>
          </w:p>
        </w:tc>
        <w:tc>
          <w:tcPr>
            <w:tcW w:w="3359" w:type="dxa"/>
          </w:tcPr>
          <w:p w:rsidR="004D1E01" w:rsidRDefault="004D1E01" w:rsidP="004D1E01">
            <w:pPr>
              <w:spacing w:line="360" w:lineRule="auto"/>
              <w:jc w:val="left"/>
              <w:rPr>
                <w:rFonts w:cstheme="minorHAnsi"/>
              </w:rPr>
            </w:pPr>
            <w:r>
              <w:rPr>
                <w:rFonts w:cstheme="minorHAnsi"/>
              </w:rPr>
              <w:t xml:space="preserve">User should be able to ask </w:t>
            </w:r>
            <w:r>
              <w:rPr>
                <w:rFonts w:cstheme="minorHAnsi"/>
              </w:rPr>
              <w:lastRenderedPageBreak/>
              <w:t>question from the system of the particular disease.</w:t>
            </w:r>
          </w:p>
        </w:tc>
        <w:tc>
          <w:tcPr>
            <w:tcW w:w="1260" w:type="dxa"/>
          </w:tcPr>
          <w:p w:rsidR="004D1E01" w:rsidRDefault="004D1E01" w:rsidP="004D1E01">
            <w:pPr>
              <w:spacing w:line="360" w:lineRule="auto"/>
              <w:jc w:val="left"/>
              <w:rPr>
                <w:rFonts w:cstheme="minorHAnsi"/>
              </w:rPr>
            </w:pPr>
            <w:r>
              <w:rPr>
                <w:rFonts w:cstheme="minorHAnsi"/>
              </w:rPr>
              <w:lastRenderedPageBreak/>
              <w:t>D</w:t>
            </w:r>
          </w:p>
        </w:tc>
        <w:tc>
          <w:tcPr>
            <w:tcW w:w="3870" w:type="dxa"/>
          </w:tcPr>
          <w:p w:rsidR="004D1E01" w:rsidRDefault="004D1E01" w:rsidP="004D1E01">
            <w:pPr>
              <w:spacing w:line="360" w:lineRule="auto"/>
              <w:jc w:val="left"/>
              <w:rPr>
                <w:rFonts w:cstheme="minorHAnsi"/>
              </w:rPr>
            </w:pPr>
            <w:r>
              <w:rPr>
                <w:rFonts w:cstheme="minorHAnsi"/>
              </w:rPr>
              <w:t>View Diseases</w:t>
            </w:r>
          </w:p>
        </w:tc>
      </w:tr>
      <w:tr w:rsidR="004D1E01" w:rsidTr="004D1E01">
        <w:trPr>
          <w:trHeight w:val="515"/>
          <w:jc w:val="center"/>
        </w:trPr>
        <w:tc>
          <w:tcPr>
            <w:tcW w:w="799" w:type="dxa"/>
          </w:tcPr>
          <w:p w:rsidR="004D1E01" w:rsidRDefault="004D1E01" w:rsidP="004D1E01">
            <w:pPr>
              <w:spacing w:line="360" w:lineRule="auto"/>
              <w:jc w:val="left"/>
              <w:rPr>
                <w:rFonts w:cstheme="minorHAnsi"/>
              </w:rPr>
            </w:pPr>
            <w:r>
              <w:rPr>
                <w:rFonts w:cstheme="minorHAnsi"/>
              </w:rPr>
              <w:lastRenderedPageBreak/>
              <w:t>FR6</w:t>
            </w:r>
          </w:p>
        </w:tc>
        <w:tc>
          <w:tcPr>
            <w:tcW w:w="3359" w:type="dxa"/>
          </w:tcPr>
          <w:p w:rsidR="004D1E01" w:rsidRDefault="004D1E01" w:rsidP="004D1E01">
            <w:pPr>
              <w:spacing w:line="360" w:lineRule="auto"/>
              <w:jc w:val="left"/>
              <w:rPr>
                <w:rFonts w:cstheme="minorHAnsi"/>
              </w:rPr>
            </w:pPr>
            <w:r>
              <w:rPr>
                <w:rFonts w:cstheme="minorHAnsi"/>
              </w:rPr>
              <w:t xml:space="preserve">Application should generalize to identify most of the inherited diseases </w:t>
            </w:r>
          </w:p>
        </w:tc>
        <w:tc>
          <w:tcPr>
            <w:tcW w:w="1260" w:type="dxa"/>
          </w:tcPr>
          <w:p w:rsidR="004D1E01" w:rsidRDefault="004D1E01" w:rsidP="004D1E01">
            <w:pPr>
              <w:spacing w:line="360" w:lineRule="auto"/>
              <w:jc w:val="left"/>
              <w:rPr>
                <w:rFonts w:cstheme="minorHAnsi"/>
              </w:rPr>
            </w:pPr>
            <w:r>
              <w:rPr>
                <w:rFonts w:cstheme="minorHAnsi"/>
              </w:rPr>
              <w:t>L</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bl>
    <w:p w:rsidR="004D1E01" w:rsidRPr="00CC1C5E" w:rsidRDefault="004D1E01" w:rsidP="00CC1C5E">
      <w:pPr>
        <w:jc w:val="center"/>
        <w:rPr>
          <w:rFonts w:cstheme="minorHAnsi"/>
          <w:b/>
        </w:rPr>
      </w:pPr>
      <w:bookmarkStart w:id="28" w:name="_Ref417486490"/>
      <w:bookmarkStart w:id="29" w:name="_Toc404203218"/>
      <w:r w:rsidRPr="00CC1C5E">
        <w:rPr>
          <w:b/>
        </w:rPr>
        <w:t xml:space="preserve">Table </w:t>
      </w:r>
      <w:r w:rsidRPr="00CC1C5E">
        <w:rPr>
          <w:b/>
        </w:rPr>
        <w:fldChar w:fldCharType="begin"/>
      </w:r>
      <w:r w:rsidRPr="00CC1C5E">
        <w:rPr>
          <w:b/>
        </w:rPr>
        <w:instrText xml:space="preserve"> SEQ Table \* ARABIC </w:instrText>
      </w:r>
      <w:r w:rsidRPr="00CC1C5E">
        <w:rPr>
          <w:b/>
        </w:rPr>
        <w:fldChar w:fldCharType="separate"/>
      </w:r>
      <w:r w:rsidR="00B5673D">
        <w:rPr>
          <w:b/>
          <w:noProof/>
        </w:rPr>
        <w:t>4</w:t>
      </w:r>
      <w:r w:rsidRPr="00CC1C5E">
        <w:rPr>
          <w:b/>
        </w:rPr>
        <w:fldChar w:fldCharType="end"/>
      </w:r>
      <w:bookmarkEnd w:id="28"/>
      <w:r w:rsidRPr="00CC1C5E">
        <w:rPr>
          <w:b/>
        </w:rPr>
        <w:t>: Functional Requirement</w:t>
      </w:r>
      <w:bookmarkEnd w:id="29"/>
    </w:p>
    <w:p w:rsidR="00901C75" w:rsidRDefault="00901C75" w:rsidP="004D1E01"/>
    <w:p w:rsidR="00B37C14" w:rsidRDefault="00B37C14" w:rsidP="004D1E01">
      <w:pPr>
        <w:sectPr w:rsidR="00B37C14" w:rsidSect="00FE7822">
          <w:pgSz w:w="11907" w:h="16839" w:code="9"/>
          <w:pgMar w:top="1440" w:right="1440" w:bottom="1440" w:left="1440" w:header="720" w:footer="720" w:gutter="0"/>
          <w:cols w:space="720"/>
          <w:docGrid w:linePitch="360"/>
        </w:sectPr>
      </w:pPr>
    </w:p>
    <w:p w:rsidR="004D1E01" w:rsidRDefault="00901C75" w:rsidP="00901C75">
      <w:pPr>
        <w:pStyle w:val="Heading1"/>
      </w:pPr>
      <w:bookmarkStart w:id="30" w:name="_Ref417685870"/>
      <w:r w:rsidRPr="00901C75">
        <w:lastRenderedPageBreak/>
        <w:t>SYSTEM ARCHITECTURE AND DESIGN</w:t>
      </w:r>
      <w:bookmarkEnd w:id="30"/>
    </w:p>
    <w:p w:rsidR="00B35116" w:rsidRDefault="00B35116" w:rsidP="00B35116">
      <w:pPr>
        <w:pStyle w:val="Heading2"/>
      </w:pPr>
      <w:r w:rsidRPr="00B35116">
        <w:t>CHAPTER OVERVIEW</w:t>
      </w:r>
    </w:p>
    <w:p w:rsidR="00365761" w:rsidRDefault="00365761" w:rsidP="00365761">
      <w:r w:rsidRPr="00365761">
        <w:t xml:space="preserve">In this chapter, it is expected to reveal the design paradigm taken on the </w:t>
      </w:r>
      <w:r w:rsidR="005606E6">
        <w:t>IDEplorer</w:t>
      </w:r>
      <w:r w:rsidRPr="00365761">
        <w:t xml:space="preserve"> solution based on the concepts which were chosen in the previous chapter. The main purpose of this chapter is to discuss and architectural and design approaches in </w:t>
      </w:r>
      <w:r w:rsidR="00414F47">
        <w:t>the proposed solution</w:t>
      </w:r>
      <w:r w:rsidRPr="00365761">
        <w:t xml:space="preserve"> in detail. First part of this chapter explains the high level architecture of the </w:t>
      </w:r>
      <w:r w:rsidR="005606E6">
        <w:t>IDEplorer</w:t>
      </w:r>
      <w:r w:rsidRPr="00365761">
        <w:t xml:space="preserve"> system and relevant justification for selecting that architectural model. The later part of this chapter discusses the design of each individual module which an explanation of how they relevant to proposed solution of the </w:t>
      </w:r>
      <w:r w:rsidR="005606E6">
        <w:t>IDEplorer</w:t>
      </w:r>
      <w:r w:rsidRPr="00365761">
        <w:t xml:space="preserve"> system.</w:t>
      </w:r>
    </w:p>
    <w:p w:rsidR="000E2D1A" w:rsidRDefault="000E2D1A" w:rsidP="000E2D1A">
      <w:pPr>
        <w:pStyle w:val="Heading2"/>
      </w:pPr>
      <w:r>
        <w:t>DESIGN METHODALOGY</w:t>
      </w:r>
    </w:p>
    <w:p w:rsidR="000E2D1A" w:rsidRDefault="00104C1A" w:rsidP="000E2D1A">
      <w:r>
        <w:t>Design</w:t>
      </w:r>
      <w:r w:rsidR="000E2D1A">
        <w:t xml:space="preserve"> methodologies are </w:t>
      </w:r>
      <w:r>
        <w:t>a comprehensive set</w:t>
      </w:r>
      <w:r w:rsidR="000E2D1A">
        <w:t xml:space="preserve"> of </w:t>
      </w:r>
      <w:r>
        <w:t>principles</w:t>
      </w:r>
      <w:r w:rsidR="000E2D1A">
        <w:t xml:space="preserve"> of the software engineering. Though there are </w:t>
      </w:r>
      <w:r>
        <w:t>several</w:t>
      </w:r>
      <w:r w:rsidR="000E2D1A">
        <w:t xml:space="preserve"> design methods available,</w:t>
      </w:r>
      <w:r>
        <w:t xml:space="preserve"> two main suitable designed method are selected </w:t>
      </w:r>
      <w:r w:rsidR="00D72176">
        <w:t>for</w:t>
      </w:r>
      <w:r>
        <w:t xml:space="preserve"> IDExplorer project.</w:t>
      </w:r>
    </w:p>
    <w:p w:rsidR="00104C1A" w:rsidRDefault="00867F60" w:rsidP="00104C1A">
      <w:pPr>
        <w:pStyle w:val="ListParagraph"/>
        <w:numPr>
          <w:ilvl w:val="0"/>
          <w:numId w:val="18"/>
        </w:numPr>
      </w:pPr>
      <w:r>
        <w:t xml:space="preserve">Iterative and Incremental Development </w:t>
      </w:r>
      <w:r w:rsidR="00104C1A">
        <w:t>(</w:t>
      </w:r>
      <w:r>
        <w:t>IID</w:t>
      </w:r>
      <w:r w:rsidR="00104C1A">
        <w:t>)</w:t>
      </w:r>
    </w:p>
    <w:p w:rsidR="00104C1A" w:rsidRDefault="00104C1A" w:rsidP="00104C1A">
      <w:pPr>
        <w:pStyle w:val="ListParagraph"/>
        <w:numPr>
          <w:ilvl w:val="0"/>
          <w:numId w:val="18"/>
        </w:numPr>
      </w:pPr>
      <w:r>
        <w:t>Object oriented Analysis and Design Methodology</w:t>
      </w:r>
      <w:r w:rsidR="00507E51">
        <w:t xml:space="preserve"> </w:t>
      </w:r>
      <w:r>
        <w:t>(OOADM)</w:t>
      </w:r>
    </w:p>
    <w:p w:rsidR="00E94CC6" w:rsidRDefault="00E94CC6" w:rsidP="00E94CC6">
      <w:pPr>
        <w:pStyle w:val="Heading3"/>
      </w:pPr>
      <w:r>
        <w:t>ITERATIVE AND INCREMENTAL DEVELOPMENT</w:t>
      </w:r>
    </w:p>
    <w:p w:rsidR="00195139" w:rsidRDefault="00E94CC6" w:rsidP="00195139">
      <w:r>
        <w:t xml:space="preserve"> </w:t>
      </w:r>
      <w:r w:rsidR="006F5FB9">
        <w:t>The main advantage of this method is to develop through the repeated cycles</w:t>
      </w:r>
      <w:r w:rsidR="003D76AF">
        <w:t xml:space="preserve"> </w:t>
      </w:r>
      <w:r w:rsidR="006F5FB9">
        <w:t>(iterative) and in smaller task at a time</w:t>
      </w:r>
      <w:r w:rsidR="003D76AF">
        <w:t xml:space="preserve"> </w:t>
      </w:r>
      <w:r w:rsidR="006F5FB9">
        <w:t xml:space="preserve">(incremental). </w:t>
      </w:r>
      <w:r w:rsidR="003D76AF">
        <w:t>At each iteration</w:t>
      </w:r>
      <w:r w:rsidR="00F36D9E">
        <w:t>, enhance</w:t>
      </w:r>
      <w:r w:rsidR="003D76AF">
        <w:t xml:space="preserve"> the system functionalities and design modification are made.</w:t>
      </w:r>
      <w:r w:rsidR="005F3318">
        <w:t xml:space="preserve"> </w:t>
      </w:r>
      <w:r w:rsidR="00507E51">
        <w:t>The process</w:t>
      </w:r>
      <w:r w:rsidR="005F3318" w:rsidRPr="005F3318">
        <w:t xml:space="preserve"> of the IID is shown in </w:t>
      </w:r>
      <w:r w:rsidR="005F3318" w:rsidRPr="005F3318">
        <w:fldChar w:fldCharType="begin"/>
      </w:r>
      <w:r w:rsidR="005F3318" w:rsidRPr="005F3318">
        <w:instrText xml:space="preserve"> REF _Ref417548325 \h  \* MERGEFORMAT </w:instrText>
      </w:r>
      <w:r w:rsidR="005F3318" w:rsidRPr="005F3318">
        <w:fldChar w:fldCharType="separate"/>
      </w:r>
      <w:r w:rsidR="00B5673D" w:rsidRPr="00B5673D">
        <w:t xml:space="preserve">Figure </w:t>
      </w:r>
      <w:r w:rsidR="00B5673D" w:rsidRPr="00B5673D">
        <w:rPr>
          <w:noProof/>
        </w:rPr>
        <w:t>12</w:t>
      </w:r>
      <w:r w:rsidR="005F3318" w:rsidRPr="005F3318">
        <w:fldChar w:fldCharType="end"/>
      </w:r>
      <w:r w:rsidR="005F3318">
        <w:t>.</w:t>
      </w:r>
    </w:p>
    <w:p w:rsidR="00DF6946" w:rsidRDefault="00DF6946" w:rsidP="00DF6946">
      <w:pPr>
        <w:keepNext/>
        <w:jc w:val="center"/>
      </w:pPr>
      <w:r>
        <w:rPr>
          <w:noProof/>
        </w:rPr>
        <w:drawing>
          <wp:inline distT="0" distB="0" distL="0" distR="0" wp14:anchorId="2C2D8891" wp14:editId="69DCFD90">
            <wp:extent cx="3491273" cy="1839432"/>
            <wp:effectExtent l="0" t="0" r="0" b="8890"/>
            <wp:docPr id="132" name="Picture 132" descr="D:\IIT\l\Final_Year_Project\Desgin_Specification\i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Final_Year_Project\Desgin_Specification\ii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25294" cy="1857357"/>
                    </a:xfrm>
                    <a:prstGeom prst="rect">
                      <a:avLst/>
                    </a:prstGeom>
                    <a:noFill/>
                    <a:ln>
                      <a:noFill/>
                    </a:ln>
                  </pic:spPr>
                </pic:pic>
              </a:graphicData>
            </a:graphic>
          </wp:inline>
        </w:drawing>
      </w:r>
    </w:p>
    <w:p w:rsidR="00195139" w:rsidRDefault="00DF6946" w:rsidP="00DF6946">
      <w:pPr>
        <w:jc w:val="center"/>
        <w:rPr>
          <w:b/>
        </w:rPr>
      </w:pPr>
      <w:bookmarkStart w:id="31" w:name="_Ref417548325"/>
      <w:r w:rsidRPr="00DF6946">
        <w:rPr>
          <w:b/>
        </w:rPr>
        <w:t xml:space="preserve">Figure </w:t>
      </w:r>
      <w:r w:rsidRPr="00DF6946">
        <w:rPr>
          <w:b/>
        </w:rPr>
        <w:fldChar w:fldCharType="begin"/>
      </w:r>
      <w:r w:rsidRPr="00DF6946">
        <w:rPr>
          <w:b/>
        </w:rPr>
        <w:instrText xml:space="preserve"> SEQ Figure \* ARABIC </w:instrText>
      </w:r>
      <w:r w:rsidRPr="00DF6946">
        <w:rPr>
          <w:b/>
        </w:rPr>
        <w:fldChar w:fldCharType="separate"/>
      </w:r>
      <w:r w:rsidR="00B5673D">
        <w:rPr>
          <w:b/>
          <w:noProof/>
        </w:rPr>
        <w:t>12</w:t>
      </w:r>
      <w:r w:rsidRPr="00DF6946">
        <w:rPr>
          <w:b/>
        </w:rPr>
        <w:fldChar w:fldCharType="end"/>
      </w:r>
      <w:bookmarkEnd w:id="31"/>
      <w:r w:rsidRPr="00DF6946">
        <w:rPr>
          <w:b/>
        </w:rPr>
        <w:t>: Iterative and Incremental Development</w:t>
      </w:r>
    </w:p>
    <w:p w:rsidR="00CA55A7" w:rsidRDefault="00CA55A7" w:rsidP="00DF6946">
      <w:pPr>
        <w:jc w:val="center"/>
        <w:rPr>
          <w:b/>
        </w:rPr>
      </w:pPr>
    </w:p>
    <w:p w:rsidR="00A67D63" w:rsidRPr="00A67D63" w:rsidRDefault="00F56DFC" w:rsidP="00CA55A7">
      <w:r>
        <w:lastRenderedPageBreak/>
        <w:t>This design</w:t>
      </w:r>
      <w:r w:rsidR="00CA55A7">
        <w:t xml:space="preserve"> approach is most suitable for </w:t>
      </w:r>
      <w:r>
        <w:t>a research</w:t>
      </w:r>
      <w:r w:rsidR="00CA55A7">
        <w:t xml:space="preserve"> project because the </w:t>
      </w:r>
      <w:r>
        <w:t>requirement and</w:t>
      </w:r>
      <w:r w:rsidR="00CA55A7">
        <w:t xml:space="preserve"> design objective of the research project are changed time to </w:t>
      </w:r>
      <w:r>
        <w:t>time. So</w:t>
      </w:r>
      <w:r w:rsidR="00CA55A7">
        <w:t xml:space="preserve"> consideration of these factors, flexibility and suitability of iterative and incremental development method fits into IDExplorer system.</w:t>
      </w:r>
    </w:p>
    <w:p w:rsidR="00104C1A" w:rsidRDefault="00104C1A" w:rsidP="00104C1A">
      <w:pPr>
        <w:pStyle w:val="Heading3"/>
      </w:pPr>
      <w:r>
        <w:t>OBJECT ORIENTED ANALYSIS AND DESIGN METHODOLOGY</w:t>
      </w:r>
    </w:p>
    <w:p w:rsidR="007C704A" w:rsidRDefault="007C704A" w:rsidP="007C704A">
      <w:r>
        <w:t xml:space="preserve">Object oriented analysis and design methodology is a software engineering approach that models a system as </w:t>
      </w:r>
      <w:r w:rsidR="00F56DFC">
        <w:t>groups of interacting objects. There are</w:t>
      </w:r>
      <w:r>
        <w:t xml:space="preserve"> various models can be created to show the static structure, dynamic behavior and run time development interaction of the objects</w:t>
      </w:r>
      <w:r w:rsidR="00954FAF">
        <w:t xml:space="preserve">. There are a number of different notations for representing the sea models, such as the Unified Modeling Language </w:t>
      </w:r>
      <w:r w:rsidR="00A66615">
        <w:fldChar w:fldCharType="begin"/>
      </w:r>
      <w:r w:rsidR="00A66615">
        <w:instrText xml:space="preserve"> ADDIN EN.CITE &lt;EndNote&gt;&lt;Cite&gt;&lt;Author&gt;Perera&lt;/Author&gt;&lt;Year&gt;2008&lt;/Year&gt;&lt;RecNum&gt;73&lt;/RecNum&gt;&lt;DisplayText&gt;(Perera, 2008)&lt;/DisplayText&gt;&lt;record&gt;&lt;rec-number&gt;73&lt;/rec-number&gt;&lt;foreign-keys&gt;&lt;key app="EN" db-id="zae9a900bav0sqeav9qve5zpwevxrdzs59s5" timestamp="1429738108"&gt;73&lt;/key&gt;&lt;/foreign-keys&gt;&lt;ref-type name="Web Page"&gt;12&lt;/ref-type&gt;&lt;contributors&gt;&lt;authors&gt;&lt;author&gt;P Perera&lt;/author&gt;&lt;/authors&gt;&lt;/contributors&gt;&lt;titles&gt;&lt;title&gt;Technology Adapted&lt;/title&gt;&lt;/titles&gt;&lt;volume&gt;2015&lt;/volume&gt;&lt;dates&gt;&lt;year&gt;2008&lt;/year&gt;&lt;/dates&gt;&lt;pub-location&gt;University of Moratuwa. Sri Lanka&lt;/pub-location&gt;&lt;urls&gt;&lt;related-urls&gt;&lt;url&gt;http://dl.lib.mrt.ac.lk/bitstream/handle/123/1781/93001_3.pdf?sequence=5&lt;/url&gt;&lt;/related-urls&gt;&lt;/urls&gt;&lt;/record&gt;&lt;/Cite&gt;&lt;/EndNote&gt;</w:instrText>
      </w:r>
      <w:r w:rsidR="00A66615">
        <w:fldChar w:fldCharType="separate"/>
      </w:r>
      <w:r w:rsidR="00A66615">
        <w:rPr>
          <w:noProof/>
        </w:rPr>
        <w:t>(</w:t>
      </w:r>
      <w:hyperlink w:anchor="_ENREF_38" w:tooltip="Perera, 2008 #73" w:history="1">
        <w:r w:rsidR="00260D43">
          <w:rPr>
            <w:noProof/>
          </w:rPr>
          <w:t>Perera, 2008</w:t>
        </w:r>
      </w:hyperlink>
      <w:r w:rsidR="00A66615">
        <w:rPr>
          <w:noProof/>
        </w:rPr>
        <w:t>)</w:t>
      </w:r>
      <w:r w:rsidR="00A66615">
        <w:fldChar w:fldCharType="end"/>
      </w:r>
      <w:r w:rsidR="00954FAF">
        <w:t>.</w:t>
      </w:r>
    </w:p>
    <w:p w:rsidR="00954FAF" w:rsidRPr="007C704A" w:rsidRDefault="00867F60" w:rsidP="007C704A">
      <w:r>
        <w:t>Object oriented design aspects are suitable for the design purpose of the IDExplorer system.</w:t>
      </w:r>
    </w:p>
    <w:p w:rsidR="00365761" w:rsidRDefault="00365761" w:rsidP="00365761">
      <w:pPr>
        <w:pStyle w:val="Heading2"/>
      </w:pPr>
      <w:r w:rsidRPr="00365761">
        <w:t>ARCHITECTURAL GOALS AND CONSTRAINTS</w:t>
      </w:r>
    </w:p>
    <w:p w:rsidR="00456715" w:rsidRDefault="00414F47" w:rsidP="00456715">
      <w:r>
        <w:t>Various architectural best practices and QoS (Quality of Service) factors guided the process of developing the architecture for the IDExplorer sys</w:t>
      </w:r>
      <w:r w:rsidR="004A6EB1">
        <w:t xml:space="preserve">tem. They are listed below </w:t>
      </w:r>
      <w:r w:rsidR="004A6EB1">
        <w:fldChar w:fldCharType="begin"/>
      </w:r>
      <w:r w:rsidR="004A6EB1" w:rsidRPr="004A6EB1">
        <w:instrText xml:space="preserve"> REF _Ref417486420 \h </w:instrText>
      </w:r>
      <w:r w:rsidR="004A6EB1">
        <w:instrText xml:space="preserve"> \* MERGEFORMAT </w:instrText>
      </w:r>
      <w:r w:rsidR="004A6EB1">
        <w:fldChar w:fldCharType="separate"/>
      </w:r>
      <w:r w:rsidR="00B5673D" w:rsidRPr="00B5673D">
        <w:t>Table</w:t>
      </w:r>
      <w:r w:rsidR="00B5673D" w:rsidRPr="00E15C56">
        <w:rPr>
          <w:b/>
        </w:rPr>
        <w:t xml:space="preserve"> </w:t>
      </w:r>
      <w:r w:rsidR="00B5673D" w:rsidRPr="00B5673D">
        <w:rPr>
          <w:noProof/>
        </w:rPr>
        <w:t>5</w:t>
      </w:r>
      <w:r w:rsidR="004A6EB1">
        <w:fldChar w:fldCharType="end"/>
      </w:r>
    </w:p>
    <w:tbl>
      <w:tblPr>
        <w:tblStyle w:val="TableGrid"/>
        <w:tblW w:w="0" w:type="auto"/>
        <w:tblLook w:val="04A0" w:firstRow="1" w:lastRow="0" w:firstColumn="1" w:lastColumn="0" w:noHBand="0" w:noVBand="1"/>
      </w:tblPr>
      <w:tblGrid>
        <w:gridCol w:w="2268"/>
        <w:gridCol w:w="6975"/>
      </w:tblGrid>
      <w:tr w:rsidR="00414F47" w:rsidTr="00514CB8">
        <w:tc>
          <w:tcPr>
            <w:tcW w:w="2268" w:type="dxa"/>
            <w:shd w:val="clear" w:color="auto" w:fill="4F81BD" w:themeFill="accent1"/>
          </w:tcPr>
          <w:p w:rsidR="00414F47" w:rsidRPr="00C1046C" w:rsidRDefault="00414F47" w:rsidP="00CE5BD3">
            <w:pPr>
              <w:spacing w:line="360" w:lineRule="auto"/>
              <w:jc w:val="center"/>
              <w:rPr>
                <w:b/>
              </w:rPr>
            </w:pPr>
            <w:r>
              <w:rPr>
                <w:b/>
                <w:color w:val="FFFFFF"/>
              </w:rPr>
              <w:t>Constraint</w:t>
            </w:r>
          </w:p>
        </w:tc>
        <w:tc>
          <w:tcPr>
            <w:tcW w:w="6975" w:type="dxa"/>
            <w:shd w:val="clear" w:color="auto" w:fill="4F81BD" w:themeFill="accent1"/>
          </w:tcPr>
          <w:p w:rsidR="00414F47" w:rsidRPr="00C1046C" w:rsidRDefault="00414F47" w:rsidP="00CE5BD3">
            <w:pPr>
              <w:spacing w:line="360" w:lineRule="auto"/>
              <w:jc w:val="center"/>
              <w:rPr>
                <w:b/>
              </w:rPr>
            </w:pPr>
            <w:r>
              <w:rPr>
                <w:b/>
                <w:color w:val="FFFFFF"/>
              </w:rPr>
              <w:t>Description</w:t>
            </w:r>
          </w:p>
        </w:tc>
      </w:tr>
      <w:tr w:rsidR="00414F47" w:rsidTr="00514CB8">
        <w:tc>
          <w:tcPr>
            <w:tcW w:w="2268" w:type="dxa"/>
          </w:tcPr>
          <w:p w:rsidR="00414F47" w:rsidRPr="00C1046C" w:rsidRDefault="00514CB8" w:rsidP="00A3228C">
            <w:pPr>
              <w:spacing w:line="360" w:lineRule="auto"/>
              <w:jc w:val="left"/>
            </w:pPr>
            <w:r>
              <w:t xml:space="preserve">Reusability </w:t>
            </w:r>
          </w:p>
        </w:tc>
        <w:tc>
          <w:tcPr>
            <w:tcW w:w="6975" w:type="dxa"/>
          </w:tcPr>
          <w:p w:rsidR="00414F47" w:rsidRPr="00C1046C" w:rsidRDefault="00514CB8" w:rsidP="00A3228C">
            <w:pPr>
              <w:spacing w:line="360" w:lineRule="auto"/>
              <w:jc w:val="left"/>
            </w:pPr>
            <w:r>
              <w:t xml:space="preserve">The designed architecture will be </w:t>
            </w:r>
            <w:r w:rsidR="00F56DFC">
              <w:t>modularizing</w:t>
            </w:r>
            <w:r>
              <w:t xml:space="preserve"> so that each module will reuse other modules to achieve its purpose. Intercommunication between modules will be possible.</w:t>
            </w:r>
          </w:p>
        </w:tc>
      </w:tr>
      <w:tr w:rsidR="00414F47" w:rsidTr="00514CB8">
        <w:tc>
          <w:tcPr>
            <w:tcW w:w="2268" w:type="dxa"/>
          </w:tcPr>
          <w:p w:rsidR="00414F47" w:rsidRPr="00C1046C" w:rsidRDefault="00F56DFC" w:rsidP="00A3228C">
            <w:pPr>
              <w:spacing w:line="360" w:lineRule="auto"/>
              <w:jc w:val="left"/>
            </w:pPr>
            <w:r>
              <w:t>Customizability</w:t>
            </w:r>
            <w:r w:rsidR="00514CB8">
              <w:t xml:space="preserve"> </w:t>
            </w:r>
          </w:p>
        </w:tc>
        <w:tc>
          <w:tcPr>
            <w:tcW w:w="6975" w:type="dxa"/>
          </w:tcPr>
          <w:p w:rsidR="00414F47" w:rsidRPr="00C1046C" w:rsidRDefault="00514CB8" w:rsidP="005E1136">
            <w:pPr>
              <w:spacing w:line="360" w:lineRule="auto"/>
              <w:jc w:val="left"/>
            </w:pPr>
            <w:r>
              <w:t xml:space="preserve">The </w:t>
            </w:r>
            <w:r w:rsidR="00A3228C">
              <w:t>proposed</w:t>
            </w:r>
            <w:r>
              <w:t xml:space="preserve"> </w:t>
            </w:r>
            <w:r w:rsidR="00A3228C">
              <w:t>system</w:t>
            </w:r>
            <w:r>
              <w:t xml:space="preserve"> </w:t>
            </w:r>
            <w:r w:rsidR="00A3228C">
              <w:t>mainly considers</w:t>
            </w:r>
            <w:r>
              <w:t xml:space="preserve"> on the inherited disease schema. But generally </w:t>
            </w:r>
            <w:r w:rsidR="005E1136">
              <w:t>proposed design</w:t>
            </w:r>
            <w:r>
              <w:t xml:space="preserve"> can be customized for </w:t>
            </w:r>
            <w:r w:rsidR="00F56DFC">
              <w:t>another</w:t>
            </w:r>
            <w:r>
              <w:t xml:space="preserve"> disease identification system as well.</w:t>
            </w:r>
          </w:p>
        </w:tc>
      </w:tr>
      <w:tr w:rsidR="00414F47" w:rsidTr="00514CB8">
        <w:tc>
          <w:tcPr>
            <w:tcW w:w="2268" w:type="dxa"/>
          </w:tcPr>
          <w:p w:rsidR="00414F47" w:rsidRPr="00C1046C" w:rsidRDefault="00F56DFC" w:rsidP="00A3228C">
            <w:pPr>
              <w:spacing w:line="360" w:lineRule="auto"/>
              <w:jc w:val="left"/>
            </w:pPr>
            <w:r>
              <w:t>Extendibility</w:t>
            </w:r>
          </w:p>
        </w:tc>
        <w:tc>
          <w:tcPr>
            <w:tcW w:w="6975" w:type="dxa"/>
          </w:tcPr>
          <w:p w:rsidR="00414F47" w:rsidRPr="00C1046C" w:rsidRDefault="00526955" w:rsidP="00A3228C">
            <w:pPr>
              <w:spacing w:line="360" w:lineRule="auto"/>
              <w:jc w:val="left"/>
            </w:pPr>
            <w:r>
              <w:t>As the system architecture is modular, it wil</w:t>
            </w:r>
            <w:r w:rsidR="00990EDD">
              <w:t xml:space="preserve">l easily support </w:t>
            </w:r>
            <w:r w:rsidR="00F56DFC">
              <w:t>E</w:t>
            </w:r>
            <w:r w:rsidR="00F56DFC" w:rsidRPr="00990EDD">
              <w:t>xtendibility</w:t>
            </w:r>
            <w:r w:rsidR="00990EDD">
              <w:t>.</w:t>
            </w:r>
          </w:p>
        </w:tc>
      </w:tr>
      <w:tr w:rsidR="00414F47" w:rsidTr="00514CB8">
        <w:tc>
          <w:tcPr>
            <w:tcW w:w="2268" w:type="dxa"/>
          </w:tcPr>
          <w:p w:rsidR="00414F47" w:rsidRPr="00C1046C" w:rsidRDefault="00514CB8" w:rsidP="00A3228C">
            <w:pPr>
              <w:spacing w:line="360" w:lineRule="auto"/>
              <w:jc w:val="left"/>
            </w:pPr>
            <w:r>
              <w:t>Portability</w:t>
            </w:r>
          </w:p>
        </w:tc>
        <w:tc>
          <w:tcPr>
            <w:tcW w:w="6975" w:type="dxa"/>
          </w:tcPr>
          <w:p w:rsidR="00414F47" w:rsidRPr="00C1046C" w:rsidRDefault="002B2928" w:rsidP="00A3228C">
            <w:pPr>
              <w:spacing w:line="360" w:lineRule="auto"/>
              <w:jc w:val="left"/>
            </w:pPr>
            <w:r>
              <w:t>This solution designs for a web based system so that the application uses any browser based devices.</w:t>
            </w:r>
          </w:p>
        </w:tc>
      </w:tr>
      <w:tr w:rsidR="00414F47" w:rsidTr="00514CB8">
        <w:tc>
          <w:tcPr>
            <w:tcW w:w="2268" w:type="dxa"/>
          </w:tcPr>
          <w:p w:rsidR="00414F47" w:rsidRPr="00C1046C" w:rsidRDefault="00514CB8" w:rsidP="00A3228C">
            <w:pPr>
              <w:spacing w:line="360" w:lineRule="auto"/>
              <w:jc w:val="left"/>
            </w:pPr>
            <w:r>
              <w:t xml:space="preserve">Availability </w:t>
            </w:r>
          </w:p>
        </w:tc>
        <w:tc>
          <w:tcPr>
            <w:tcW w:w="6975" w:type="dxa"/>
          </w:tcPr>
          <w:p w:rsidR="00414F47" w:rsidRPr="00C1046C" w:rsidRDefault="002B2928" w:rsidP="00A3228C">
            <w:pPr>
              <w:spacing w:line="360" w:lineRule="auto"/>
              <w:jc w:val="left"/>
            </w:pPr>
            <w:r>
              <w:t xml:space="preserve">The platform should be up to and running </w:t>
            </w:r>
            <w:r w:rsidR="00F94D2F">
              <w:t>24x7. Because modules are independent, failure of one module should not affect to another module.</w:t>
            </w:r>
          </w:p>
        </w:tc>
      </w:tr>
    </w:tbl>
    <w:p w:rsidR="00414F47" w:rsidRPr="00E15C56" w:rsidRDefault="007D292A" w:rsidP="007D292A">
      <w:pPr>
        <w:jc w:val="center"/>
        <w:rPr>
          <w:b/>
        </w:rPr>
      </w:pPr>
      <w:bookmarkStart w:id="32" w:name="_Ref417486420"/>
      <w:r w:rsidRPr="00E15C56">
        <w:rPr>
          <w:b/>
        </w:rPr>
        <w:t xml:space="preserve">Table </w:t>
      </w:r>
      <w:r w:rsidRPr="00E15C56">
        <w:rPr>
          <w:b/>
        </w:rPr>
        <w:fldChar w:fldCharType="begin"/>
      </w:r>
      <w:r w:rsidRPr="00E15C56">
        <w:rPr>
          <w:b/>
        </w:rPr>
        <w:instrText xml:space="preserve"> SEQ Table \* ARABIC </w:instrText>
      </w:r>
      <w:r w:rsidRPr="00E15C56">
        <w:rPr>
          <w:b/>
        </w:rPr>
        <w:fldChar w:fldCharType="separate"/>
      </w:r>
      <w:r w:rsidR="00B5673D">
        <w:rPr>
          <w:b/>
          <w:noProof/>
        </w:rPr>
        <w:t>5</w:t>
      </w:r>
      <w:r w:rsidRPr="00E15C56">
        <w:rPr>
          <w:b/>
        </w:rPr>
        <w:fldChar w:fldCharType="end"/>
      </w:r>
      <w:bookmarkEnd w:id="32"/>
      <w:r w:rsidRPr="00E15C56">
        <w:rPr>
          <w:b/>
        </w:rPr>
        <w:t>: Architectural Best Practices</w:t>
      </w:r>
    </w:p>
    <w:p w:rsidR="00E15C56" w:rsidRDefault="00E15C56" w:rsidP="00456715"/>
    <w:p w:rsidR="00E15C56" w:rsidRDefault="003A5DA2" w:rsidP="003A5DA2">
      <w:pPr>
        <w:pStyle w:val="Heading2"/>
      </w:pPr>
      <w:r w:rsidRPr="003A5DA2">
        <w:lastRenderedPageBreak/>
        <w:t>HIGH LEVEL ARCHITECTURE</w:t>
      </w:r>
    </w:p>
    <w:p w:rsidR="0025424A" w:rsidRDefault="0025424A" w:rsidP="00F3505C">
      <w:pPr>
        <w:keepNext/>
        <w:jc w:val="center"/>
      </w:pPr>
      <w:r>
        <w:rPr>
          <w:noProof/>
        </w:rPr>
        <w:drawing>
          <wp:inline distT="0" distB="0" distL="0" distR="0" wp14:anchorId="5DF863D0" wp14:editId="1D1A0EFC">
            <wp:extent cx="5730875" cy="4582795"/>
            <wp:effectExtent l="0" t="0" r="3175" b="8255"/>
            <wp:docPr id="53" name="Picture 53" descr="D:\IIT\l\Final_Year_Project\Desgin_Specification\IDExplorer_System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IDExplorer_System_Overview.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4582795"/>
                    </a:xfrm>
                    <a:prstGeom prst="rect">
                      <a:avLst/>
                    </a:prstGeom>
                    <a:noFill/>
                    <a:ln>
                      <a:noFill/>
                    </a:ln>
                  </pic:spPr>
                </pic:pic>
              </a:graphicData>
            </a:graphic>
          </wp:inline>
        </w:drawing>
      </w:r>
    </w:p>
    <w:p w:rsidR="0025424A" w:rsidRDefault="0025424A" w:rsidP="0025424A">
      <w:pPr>
        <w:jc w:val="center"/>
        <w:rPr>
          <w:b/>
        </w:rPr>
      </w:pPr>
      <w:bookmarkStart w:id="33" w:name="_Ref417486668"/>
      <w:r w:rsidRPr="0025424A">
        <w:rPr>
          <w:b/>
        </w:rPr>
        <w:t xml:space="preserve">Figure </w:t>
      </w:r>
      <w:r w:rsidRPr="0025424A">
        <w:rPr>
          <w:b/>
        </w:rPr>
        <w:fldChar w:fldCharType="begin"/>
      </w:r>
      <w:r w:rsidRPr="0025424A">
        <w:rPr>
          <w:b/>
        </w:rPr>
        <w:instrText xml:space="preserve"> SEQ Figure \* ARABIC </w:instrText>
      </w:r>
      <w:r w:rsidRPr="0025424A">
        <w:rPr>
          <w:b/>
        </w:rPr>
        <w:fldChar w:fldCharType="separate"/>
      </w:r>
      <w:r w:rsidR="00B5673D">
        <w:rPr>
          <w:b/>
          <w:noProof/>
        </w:rPr>
        <w:t>13</w:t>
      </w:r>
      <w:r w:rsidRPr="0025424A">
        <w:rPr>
          <w:b/>
        </w:rPr>
        <w:fldChar w:fldCharType="end"/>
      </w:r>
      <w:bookmarkEnd w:id="33"/>
      <w:r w:rsidRPr="0025424A">
        <w:rPr>
          <w:b/>
        </w:rPr>
        <w:t>: High Level Design of the System</w:t>
      </w:r>
    </w:p>
    <w:p w:rsidR="0025424A" w:rsidRDefault="003F607D" w:rsidP="006A6B0E">
      <w:r w:rsidRPr="003F607D">
        <w:fldChar w:fldCharType="begin"/>
      </w:r>
      <w:r w:rsidRPr="003F607D">
        <w:instrText xml:space="preserve"> REF _Ref417486668 \h  \* MERGEFORMAT </w:instrText>
      </w:r>
      <w:r w:rsidRPr="003F607D">
        <w:fldChar w:fldCharType="separate"/>
      </w:r>
      <w:r w:rsidR="00B5673D" w:rsidRPr="00B5673D">
        <w:t xml:space="preserve">Figure </w:t>
      </w:r>
      <w:r w:rsidR="00B5673D" w:rsidRPr="00B5673D">
        <w:rPr>
          <w:noProof/>
        </w:rPr>
        <w:t>13</w:t>
      </w:r>
      <w:r w:rsidRPr="003F607D">
        <w:fldChar w:fldCharType="end"/>
      </w:r>
      <w:r>
        <w:t xml:space="preserve"> </w:t>
      </w:r>
      <w:r w:rsidR="006A6B0E">
        <w:t xml:space="preserve">above explains the data flow through the IDExplorer system. The doctor will specify </w:t>
      </w:r>
      <w:r w:rsidR="00716573">
        <w:t>data set</w:t>
      </w:r>
      <w:r w:rsidR="006A6B0E">
        <w:t xml:space="preserve"> for</w:t>
      </w:r>
      <w:r w:rsidR="00716573">
        <w:t xml:space="preserve"> the analysis that they wish to be predicting the disease and prioritize the disease genes. Disease Prediction Application is cable of predicting w</w:t>
      </w:r>
      <w:r w:rsidR="00F00500">
        <w:t>hether</w:t>
      </w:r>
      <w:r w:rsidR="00716573">
        <w:t xml:space="preserve"> that data set related to disease or not.</w:t>
      </w:r>
      <w:r w:rsidR="00892B1E">
        <w:t xml:space="preserve"> Disease Genes Prio</w:t>
      </w:r>
      <w:r w:rsidR="00F56DFC">
        <w:t>ri</w:t>
      </w:r>
      <w:r w:rsidR="00892B1E">
        <w:t>tize application is cable of select optimal set of genes related to particular diseases.</w:t>
      </w:r>
    </w:p>
    <w:p w:rsidR="00D04590" w:rsidRDefault="00892B1E" w:rsidP="006A6B0E">
      <w:r>
        <w:t>The results of</w:t>
      </w:r>
      <w:r w:rsidR="00D04590">
        <w:t xml:space="preserve"> the</w:t>
      </w:r>
      <w:r>
        <w:t xml:space="preserve"> prediction application </w:t>
      </w:r>
      <w:r w:rsidR="00F56DFC">
        <w:t>and the</w:t>
      </w:r>
      <w:r w:rsidR="00D04590">
        <w:t xml:space="preserve"> </w:t>
      </w:r>
      <w:r>
        <w:t>diseas</w:t>
      </w:r>
      <w:r w:rsidR="00D04590">
        <w:t>e genes prioritize application will be stored in the relational database. The real time data exchange server is working as a data communicator between th</w:t>
      </w:r>
      <w:r w:rsidR="00F56DFC">
        <w:t xml:space="preserve">e dashboard and the subsystems. </w:t>
      </w:r>
      <w:r w:rsidR="00D04590">
        <w:t xml:space="preserve">If prediction and prioritization process completed the data will be immediately transferred to the dashboard. The results will be shown </w:t>
      </w:r>
      <w:r w:rsidR="00F56DFC">
        <w:t>in the</w:t>
      </w:r>
      <w:r w:rsidR="00D04590">
        <w:t xml:space="preserve"> tablet application or any other browser based </w:t>
      </w:r>
      <w:r w:rsidR="00CE5BD3">
        <w:t>devices</w:t>
      </w:r>
      <w:r w:rsidR="00D04590">
        <w:t>.</w:t>
      </w:r>
    </w:p>
    <w:p w:rsidR="0025424A" w:rsidRDefault="00F1760C" w:rsidP="00F1760C">
      <w:pPr>
        <w:pStyle w:val="Heading2"/>
      </w:pPr>
      <w:r w:rsidRPr="00F1760C">
        <w:lastRenderedPageBreak/>
        <w:t>DETAILED MODULE DESIGN</w:t>
      </w:r>
    </w:p>
    <w:p w:rsidR="005D0216" w:rsidRDefault="005D0216" w:rsidP="00D6749F">
      <w:pPr>
        <w:pStyle w:val="Heading3"/>
      </w:pPr>
      <w:r>
        <w:t>WEB DASHBOARD</w:t>
      </w:r>
    </w:p>
    <w:p w:rsidR="00D6749F" w:rsidRDefault="00D6749F" w:rsidP="00D6749F">
      <w:r>
        <w:t>The presentation layer of the IDEplorer divided in to server layers. The Boostrap framework application is for the UI framework as HTML and CSS. Modularized design is in the CSS with good practice.</w:t>
      </w:r>
      <w:r w:rsidR="00B218EE">
        <w:t xml:space="preserve"> Chart components use for the gain usability experience of the application.</w:t>
      </w:r>
      <w:r w:rsidR="00757FB7">
        <w:t xml:space="preserve"> The dashboard communicates with the </w:t>
      </w:r>
      <w:r w:rsidR="0097279F">
        <w:t>real-time</w:t>
      </w:r>
      <w:r w:rsidR="00757FB7">
        <w:t xml:space="preserve"> server to exchange application to dashboard and user preform and action redirected to the applications.</w:t>
      </w:r>
    </w:p>
    <w:p w:rsidR="004E5D36" w:rsidRPr="004E5D36" w:rsidRDefault="00757FB7" w:rsidP="004E5D36">
      <w:r>
        <w:t xml:space="preserve">The AngularJS framework is used for the front end dashboard dynamic components </w:t>
      </w:r>
      <w:r w:rsidR="0097279F">
        <w:t>build. Its</w:t>
      </w:r>
      <w:r>
        <w:t xml:space="preserve"> goal is to augment web applica</w:t>
      </w:r>
      <w:r w:rsidR="00C846B0">
        <w:t>tions with model-view-</w:t>
      </w:r>
      <w:r w:rsidR="0097279F">
        <w:t>controller (</w:t>
      </w:r>
      <w:r>
        <w:t>MVC) capability, in an effort to make both development and testing easier. Service layer interacts with the web service developed in the real time data exchange server.</w:t>
      </w:r>
      <w:r w:rsidR="00A8006A">
        <w:t xml:space="preserve"> For a good design, the controller's logic divided into factories. AngularJS is used for giving rich user experience to the browser based web IDExplorer application users.</w:t>
      </w:r>
    </w:p>
    <w:p w:rsidR="00DD52C4" w:rsidRDefault="004E5D36" w:rsidP="00F3505C">
      <w:pPr>
        <w:keepNext/>
        <w:jc w:val="center"/>
      </w:pPr>
      <w:r>
        <w:rPr>
          <w:noProof/>
        </w:rPr>
        <w:drawing>
          <wp:inline distT="0" distB="0" distL="0" distR="0" wp14:anchorId="0BBDAD05" wp14:editId="06A359A2">
            <wp:extent cx="5730875" cy="4199890"/>
            <wp:effectExtent l="0" t="0" r="3175" b="0"/>
            <wp:docPr id="62" name="Picture 62" descr="D:\IIT\l\Final_Year_Project\Desgin_Specification\IDExplorer_Dashboard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Dashboard_Desig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0875" cy="4199890"/>
                    </a:xfrm>
                    <a:prstGeom prst="rect">
                      <a:avLst/>
                    </a:prstGeom>
                    <a:noFill/>
                    <a:ln>
                      <a:noFill/>
                    </a:ln>
                  </pic:spPr>
                </pic:pic>
              </a:graphicData>
            </a:graphic>
          </wp:inline>
        </w:drawing>
      </w:r>
    </w:p>
    <w:p w:rsidR="005D0216" w:rsidRPr="00DD52C4" w:rsidRDefault="00DD52C4" w:rsidP="00DD52C4">
      <w:pPr>
        <w:jc w:val="center"/>
        <w:rPr>
          <w:b/>
        </w:rPr>
      </w:pPr>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B5673D">
        <w:rPr>
          <w:b/>
          <w:noProof/>
        </w:rPr>
        <w:t>14</w:t>
      </w:r>
      <w:r w:rsidRPr="00DD52C4">
        <w:rPr>
          <w:b/>
        </w:rPr>
        <w:fldChar w:fldCharType="end"/>
      </w:r>
      <w:r w:rsidRPr="00DD52C4">
        <w:rPr>
          <w:b/>
        </w:rPr>
        <w:t xml:space="preserve"> IDExplorer Dashboard Design</w:t>
      </w:r>
    </w:p>
    <w:p w:rsidR="005D0216" w:rsidRDefault="005D0216" w:rsidP="005D0216">
      <w:pPr>
        <w:pStyle w:val="Heading3"/>
      </w:pPr>
      <w:r>
        <w:lastRenderedPageBreak/>
        <w:t>REALTIME DATA EXCHANGE SERVER</w:t>
      </w:r>
    </w:p>
    <w:p w:rsidR="007A5152" w:rsidRDefault="002A224C" w:rsidP="007A5152">
      <w:r>
        <w:t xml:space="preserve">The </w:t>
      </w:r>
      <w:r w:rsidR="00F80328">
        <w:t>real time</w:t>
      </w:r>
      <w:r>
        <w:t xml:space="preserve"> data exchange is used for exchange application data quickly through the dashboard. It </w:t>
      </w:r>
      <w:r w:rsidR="00B620E4">
        <w:t>will reduce</w:t>
      </w:r>
      <w:r>
        <w:t xml:space="preserve"> the users </w:t>
      </w:r>
      <w:r w:rsidR="00F80328">
        <w:t>waiting time because data prediction and selection algorithms get much higher time to process and produce results.</w:t>
      </w:r>
      <w:r w:rsidR="00B620E4">
        <w:t xml:space="preserve"> This also a web service it handles</w:t>
      </w:r>
      <w:r w:rsidR="00B0620D">
        <w:t xml:space="preserve"> the</w:t>
      </w:r>
      <w:r w:rsidR="00B620E4">
        <w:t xml:space="preserve"> </w:t>
      </w:r>
      <w:r w:rsidR="00B0620D">
        <w:t>requests</w:t>
      </w:r>
      <w:r w:rsidR="00B620E4">
        <w:t xml:space="preserve"> in </w:t>
      </w:r>
      <w:r w:rsidR="00B0620D">
        <w:t>asynchronous</w:t>
      </w:r>
      <w:r w:rsidR="00B620E4">
        <w:t xml:space="preserve"> manner. </w:t>
      </w:r>
    </w:p>
    <w:p w:rsidR="00147FAB" w:rsidRPr="00D15DDB" w:rsidRDefault="00D15DDB" w:rsidP="007A5152">
      <w:r w:rsidRPr="00D15DDB">
        <w:fldChar w:fldCharType="begin"/>
      </w:r>
      <w:r w:rsidRPr="00D15DDB">
        <w:instrText xml:space="preserve"> REF _Ref417490886 \h  \* MERGEFORMAT </w:instrText>
      </w:r>
      <w:r w:rsidRPr="00D15DDB">
        <w:fldChar w:fldCharType="separate"/>
      </w:r>
      <w:r w:rsidR="00B5673D" w:rsidRPr="00B5673D">
        <w:t xml:space="preserve">Figure </w:t>
      </w:r>
      <w:r w:rsidR="00B5673D" w:rsidRPr="00B5673D">
        <w:rPr>
          <w:noProof/>
        </w:rPr>
        <w:t>15</w:t>
      </w:r>
      <w:r w:rsidRPr="00D15DDB">
        <w:fldChar w:fldCharType="end"/>
      </w:r>
      <w:r>
        <w:t xml:space="preserve"> explains how each client application interacting with the </w:t>
      </w:r>
      <w:r w:rsidR="00520A7F">
        <w:t>real time</w:t>
      </w:r>
      <w:r>
        <w:t xml:space="preserve"> data exchange server.</w:t>
      </w:r>
      <w:r w:rsidR="00520A7F">
        <w:t xml:space="preserve"> </w:t>
      </w:r>
    </w:p>
    <w:p w:rsidR="00D15DDB" w:rsidRDefault="00C846B0" w:rsidP="00D15DDB">
      <w:pPr>
        <w:keepNext/>
        <w:jc w:val="center"/>
      </w:pPr>
      <w:r>
        <w:rPr>
          <w:noProof/>
        </w:rPr>
        <w:drawing>
          <wp:inline distT="0" distB="0" distL="0" distR="0" wp14:anchorId="43B253E6" wp14:editId="2B49734D">
            <wp:extent cx="5730875" cy="3796030"/>
            <wp:effectExtent l="0" t="0" r="3175" b="0"/>
            <wp:docPr id="130" name="Picture 130" descr="D:\IIT\l\Final_Year_Project\Desgin_Specification\Realtime_Server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IT\l\Final_Year_Project\Desgin_Specification\Realtime_Server_Design.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rsidR="00D15DDB" w:rsidRPr="00D15DDB" w:rsidRDefault="00D15DDB" w:rsidP="00D15DDB">
      <w:pPr>
        <w:jc w:val="center"/>
        <w:rPr>
          <w:b/>
        </w:rPr>
      </w:pPr>
      <w:bookmarkStart w:id="34" w:name="_Ref417490886"/>
      <w:r w:rsidRPr="00D15DDB">
        <w:rPr>
          <w:b/>
        </w:rPr>
        <w:t xml:space="preserve">Figure </w:t>
      </w:r>
      <w:r w:rsidRPr="00D15DDB">
        <w:rPr>
          <w:b/>
        </w:rPr>
        <w:fldChar w:fldCharType="begin"/>
      </w:r>
      <w:r w:rsidRPr="00D15DDB">
        <w:rPr>
          <w:b/>
        </w:rPr>
        <w:instrText xml:space="preserve"> SEQ Figure \* ARABIC </w:instrText>
      </w:r>
      <w:r w:rsidRPr="00D15DDB">
        <w:rPr>
          <w:b/>
        </w:rPr>
        <w:fldChar w:fldCharType="separate"/>
      </w:r>
      <w:r w:rsidR="00B5673D">
        <w:rPr>
          <w:b/>
          <w:noProof/>
        </w:rPr>
        <w:t>15</w:t>
      </w:r>
      <w:r w:rsidRPr="00D15DDB">
        <w:rPr>
          <w:b/>
        </w:rPr>
        <w:fldChar w:fldCharType="end"/>
      </w:r>
      <w:bookmarkEnd w:id="34"/>
      <w:r w:rsidRPr="00D15DDB">
        <w:rPr>
          <w:b/>
        </w:rPr>
        <w:t xml:space="preserve">: </w:t>
      </w:r>
      <w:r>
        <w:rPr>
          <w:b/>
        </w:rPr>
        <w:t>Real</w:t>
      </w:r>
      <w:r w:rsidR="00520A7F">
        <w:rPr>
          <w:b/>
        </w:rPr>
        <w:t xml:space="preserve"> </w:t>
      </w:r>
      <w:r>
        <w:rPr>
          <w:b/>
        </w:rPr>
        <w:t>time</w:t>
      </w:r>
      <w:r w:rsidRPr="00D15DDB">
        <w:rPr>
          <w:b/>
        </w:rPr>
        <w:t xml:space="preserve"> Data Exchange Server Interacting with Client Applications</w:t>
      </w:r>
    </w:p>
    <w:p w:rsidR="007A5152" w:rsidRDefault="00147FAB" w:rsidP="007A5152">
      <w:r>
        <w:t>The asynchronous service methods are listed below.</w:t>
      </w:r>
    </w:p>
    <w:p w:rsidR="00147FAB" w:rsidRDefault="00147FAB" w:rsidP="00147FAB">
      <w:pPr>
        <w:pStyle w:val="ListParagraph"/>
        <w:numPr>
          <w:ilvl w:val="0"/>
          <w:numId w:val="14"/>
        </w:numPr>
      </w:pPr>
      <w:r>
        <w:t>IDExplorer dashboard and real time data exchange service.</w:t>
      </w:r>
    </w:p>
    <w:p w:rsidR="00147FAB" w:rsidRDefault="00147FAB" w:rsidP="00147FAB">
      <w:pPr>
        <w:pStyle w:val="ListParagraph"/>
        <w:numPr>
          <w:ilvl w:val="0"/>
          <w:numId w:val="13"/>
        </w:numPr>
      </w:pPr>
      <w:r>
        <w:t xml:space="preserve">Insert data set </w:t>
      </w:r>
    </w:p>
    <w:p w:rsidR="00147FAB" w:rsidRDefault="00147FAB" w:rsidP="00147FAB">
      <w:pPr>
        <w:pStyle w:val="ListParagraph"/>
        <w:numPr>
          <w:ilvl w:val="0"/>
          <w:numId w:val="13"/>
        </w:numPr>
      </w:pPr>
      <w:r>
        <w:t xml:space="preserve">Get prediction results </w:t>
      </w:r>
    </w:p>
    <w:p w:rsidR="00147FAB" w:rsidRDefault="00147FAB" w:rsidP="00147FAB">
      <w:pPr>
        <w:pStyle w:val="ListParagraph"/>
        <w:numPr>
          <w:ilvl w:val="0"/>
          <w:numId w:val="13"/>
        </w:numPr>
      </w:pPr>
      <w:r>
        <w:t>Change threshold values</w:t>
      </w:r>
    </w:p>
    <w:p w:rsidR="00147FAB" w:rsidRDefault="00147FAB" w:rsidP="00147FAB">
      <w:pPr>
        <w:pStyle w:val="ListParagraph"/>
        <w:numPr>
          <w:ilvl w:val="0"/>
          <w:numId w:val="13"/>
        </w:numPr>
      </w:pPr>
      <w:r>
        <w:t>Get chart details</w:t>
      </w:r>
    </w:p>
    <w:p w:rsidR="00B83066" w:rsidRDefault="00B83066" w:rsidP="00147FAB">
      <w:pPr>
        <w:pStyle w:val="ListParagraph"/>
        <w:numPr>
          <w:ilvl w:val="0"/>
          <w:numId w:val="13"/>
        </w:numPr>
      </w:pPr>
      <w:r>
        <w:t xml:space="preserve">Get disease genes </w:t>
      </w:r>
      <w:r w:rsidR="00AF744B">
        <w:t>results</w:t>
      </w:r>
    </w:p>
    <w:p w:rsidR="00147FAB" w:rsidRDefault="00147FAB" w:rsidP="00147FAB">
      <w:pPr>
        <w:pStyle w:val="ListParagraph"/>
        <w:numPr>
          <w:ilvl w:val="0"/>
          <w:numId w:val="14"/>
        </w:numPr>
      </w:pPr>
      <w:r>
        <w:t>Real time data exchange service and Disease prediction application.</w:t>
      </w:r>
    </w:p>
    <w:p w:rsidR="00B83066" w:rsidRDefault="00B83066" w:rsidP="00B83066">
      <w:pPr>
        <w:pStyle w:val="ListParagraph"/>
        <w:numPr>
          <w:ilvl w:val="0"/>
          <w:numId w:val="16"/>
        </w:numPr>
      </w:pPr>
      <w:r>
        <w:lastRenderedPageBreak/>
        <w:t>Set prediction results</w:t>
      </w:r>
    </w:p>
    <w:p w:rsidR="00B83066" w:rsidRDefault="00B83066" w:rsidP="00B83066">
      <w:pPr>
        <w:pStyle w:val="ListParagraph"/>
        <w:numPr>
          <w:ilvl w:val="0"/>
          <w:numId w:val="16"/>
        </w:numPr>
      </w:pPr>
      <w:r>
        <w:t>Set chart details</w:t>
      </w:r>
    </w:p>
    <w:p w:rsidR="00B83066" w:rsidRDefault="00147FAB" w:rsidP="00B83066">
      <w:pPr>
        <w:pStyle w:val="ListParagraph"/>
        <w:numPr>
          <w:ilvl w:val="0"/>
          <w:numId w:val="14"/>
        </w:numPr>
      </w:pPr>
      <w:r>
        <w:t>Real time data exchange service and Disease genes prioritize application.</w:t>
      </w:r>
    </w:p>
    <w:p w:rsidR="00B83066" w:rsidRDefault="00B83066" w:rsidP="00B83066">
      <w:pPr>
        <w:pStyle w:val="ListParagraph"/>
        <w:numPr>
          <w:ilvl w:val="1"/>
          <w:numId w:val="14"/>
        </w:numPr>
      </w:pPr>
      <w:r>
        <w:t>Set disease genes results</w:t>
      </w:r>
    </w:p>
    <w:p w:rsidR="00D6749F" w:rsidRPr="00D6749F" w:rsidRDefault="00B83066" w:rsidP="00D6749F">
      <w:pPr>
        <w:pStyle w:val="ListParagraph"/>
        <w:numPr>
          <w:ilvl w:val="1"/>
          <w:numId w:val="14"/>
        </w:numPr>
      </w:pPr>
      <w:r>
        <w:t>Set threshold values</w:t>
      </w:r>
    </w:p>
    <w:p w:rsidR="005D0216" w:rsidRDefault="005D0216" w:rsidP="005D0216">
      <w:pPr>
        <w:pStyle w:val="Heading3"/>
      </w:pPr>
      <w:r>
        <w:t>DISEASE PREDICTION APPLICATION</w:t>
      </w:r>
    </w:p>
    <w:p w:rsidR="009E0111" w:rsidRPr="009E0111" w:rsidRDefault="000A77DC" w:rsidP="009E0111">
      <w:r>
        <w:t xml:space="preserve">The disease prediction application is the main component of the IDExplorer system. The prediction application has three major parts. </w:t>
      </w:r>
      <w:r w:rsidRPr="000A77DC">
        <w:fldChar w:fldCharType="begin"/>
      </w:r>
      <w:r w:rsidRPr="000A77DC">
        <w:instrText xml:space="preserve"> REF _Ref417502527 \h  \* MERGEFORMAT </w:instrText>
      </w:r>
      <w:r w:rsidRPr="000A77DC">
        <w:fldChar w:fldCharType="separate"/>
      </w:r>
      <w:r w:rsidR="00B5673D" w:rsidRPr="00B5673D">
        <w:t xml:space="preserve">Figure </w:t>
      </w:r>
      <w:r w:rsidR="00B5673D" w:rsidRPr="00B5673D">
        <w:rPr>
          <w:noProof/>
        </w:rPr>
        <w:t>16</w:t>
      </w:r>
      <w:r w:rsidRPr="000A77DC">
        <w:fldChar w:fldCharType="end"/>
      </w:r>
      <w:r>
        <w:t xml:space="preserve"> explains the high level view of the prediction process.</w:t>
      </w:r>
    </w:p>
    <w:p w:rsidR="00200271" w:rsidRDefault="009E0111" w:rsidP="00200271">
      <w:pPr>
        <w:keepNext/>
        <w:jc w:val="center"/>
      </w:pPr>
      <w:r>
        <w:rPr>
          <w:noProof/>
        </w:rPr>
        <w:drawing>
          <wp:inline distT="0" distB="0" distL="0" distR="0" wp14:anchorId="3BD91528" wp14:editId="120D849D">
            <wp:extent cx="5720080" cy="3030220"/>
            <wp:effectExtent l="0" t="0" r="0" b="0"/>
            <wp:docPr id="131" name="Picture 131" descr="D:\IIT\l\Final_Year_Project\Desgin_Specification\Prediction_Application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IT\l\Final_Year_Project\Desgin_Specification\Prediction_Application_Design.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20080" cy="3030220"/>
                    </a:xfrm>
                    <a:prstGeom prst="rect">
                      <a:avLst/>
                    </a:prstGeom>
                    <a:noFill/>
                    <a:ln>
                      <a:noFill/>
                    </a:ln>
                  </pic:spPr>
                </pic:pic>
              </a:graphicData>
            </a:graphic>
          </wp:inline>
        </w:drawing>
      </w:r>
    </w:p>
    <w:p w:rsidR="007A5152" w:rsidRDefault="00200271" w:rsidP="00200271">
      <w:pPr>
        <w:jc w:val="center"/>
        <w:rPr>
          <w:b/>
        </w:rPr>
      </w:pPr>
      <w:bookmarkStart w:id="35" w:name="_Ref417502527"/>
      <w:r w:rsidRPr="00200271">
        <w:rPr>
          <w:b/>
        </w:rPr>
        <w:t xml:space="preserve">Figure </w:t>
      </w:r>
      <w:r w:rsidRPr="00200271">
        <w:rPr>
          <w:b/>
        </w:rPr>
        <w:fldChar w:fldCharType="begin"/>
      </w:r>
      <w:r w:rsidRPr="00200271">
        <w:rPr>
          <w:b/>
        </w:rPr>
        <w:instrText xml:space="preserve"> SEQ Figure \* ARABIC </w:instrText>
      </w:r>
      <w:r w:rsidRPr="00200271">
        <w:rPr>
          <w:b/>
        </w:rPr>
        <w:fldChar w:fldCharType="separate"/>
      </w:r>
      <w:r w:rsidR="00B5673D">
        <w:rPr>
          <w:b/>
          <w:noProof/>
        </w:rPr>
        <w:t>16</w:t>
      </w:r>
      <w:r w:rsidRPr="00200271">
        <w:rPr>
          <w:b/>
        </w:rPr>
        <w:fldChar w:fldCharType="end"/>
      </w:r>
      <w:bookmarkEnd w:id="35"/>
      <w:r w:rsidRPr="00200271">
        <w:rPr>
          <w:b/>
        </w:rPr>
        <w:t xml:space="preserve">: </w:t>
      </w:r>
      <w:r w:rsidR="000A77DC">
        <w:rPr>
          <w:b/>
        </w:rPr>
        <w:t>Disease</w:t>
      </w:r>
      <w:r w:rsidRPr="00200271">
        <w:rPr>
          <w:b/>
        </w:rPr>
        <w:t xml:space="preserve"> Prediction Application Design</w:t>
      </w:r>
    </w:p>
    <w:p w:rsidR="00015C4E" w:rsidRDefault="000A77DC" w:rsidP="00015C4E">
      <w:pPr>
        <w:pStyle w:val="ListParagraph"/>
        <w:numPr>
          <w:ilvl w:val="0"/>
          <w:numId w:val="14"/>
        </w:numPr>
      </w:pPr>
      <w:r>
        <w:t>Data</w:t>
      </w:r>
    </w:p>
    <w:p w:rsidR="00E177F0" w:rsidRDefault="00015C4E" w:rsidP="00015C4E">
      <w:pPr>
        <w:pStyle w:val="ListParagraph"/>
      </w:pPr>
      <w:r>
        <w:t xml:space="preserve">Online and offline data set can used for the prediction. When online data sources are using, it needs to </w:t>
      </w:r>
      <w:r w:rsidR="0097279F">
        <w:t>format</w:t>
      </w:r>
      <w:r>
        <w:t xml:space="preserve"> first. The data preprocessing goes through a stepwise process and finally create a single data file ready for a process. </w:t>
      </w:r>
      <w:r w:rsidR="00E177F0">
        <w:t>Stepwise</w:t>
      </w:r>
      <w:r>
        <w:t xml:space="preserve"> preprocessing is att</w:t>
      </w:r>
      <w:r w:rsidR="003D76AF">
        <w:t>rib</w:t>
      </w:r>
      <w:r>
        <w:t>ute selection and filtering, values scaling and remove anomalies.</w:t>
      </w:r>
    </w:p>
    <w:p w:rsidR="00B82EDC" w:rsidRDefault="00B82EDC" w:rsidP="00B82EDC">
      <w:pPr>
        <w:pStyle w:val="ListParagraph"/>
      </w:pPr>
      <w:r>
        <w:t>This can be done using an algorithm or a manual way.</w:t>
      </w:r>
    </w:p>
    <w:p w:rsidR="000A77DC" w:rsidRDefault="00E177F0" w:rsidP="00B82EDC">
      <w:pPr>
        <w:pStyle w:val="ListParagraph"/>
      </w:pPr>
      <w:r>
        <w:t xml:space="preserve"> </w:t>
      </w:r>
    </w:p>
    <w:p w:rsidR="00685F2E" w:rsidRDefault="000A77DC" w:rsidP="00685F2E">
      <w:pPr>
        <w:pStyle w:val="ListParagraph"/>
        <w:numPr>
          <w:ilvl w:val="0"/>
          <w:numId w:val="14"/>
        </w:numPr>
      </w:pPr>
      <w:r>
        <w:t>Process</w:t>
      </w:r>
    </w:p>
    <w:p w:rsidR="00183F4C" w:rsidRDefault="00B82EDC" w:rsidP="00B82EDC">
      <w:pPr>
        <w:pStyle w:val="ListParagraph"/>
      </w:pPr>
      <w:r>
        <w:t xml:space="preserve">The process is divided into little steps to design purposes. Before selecting a prediction algorithm needs to </w:t>
      </w:r>
      <w:r w:rsidR="0097279F">
        <w:t>divide</w:t>
      </w:r>
      <w:r>
        <w:t xml:space="preserve"> dataset into, two part training and testing data </w:t>
      </w:r>
      <w:r>
        <w:lastRenderedPageBreak/>
        <w:t xml:space="preserve">set. Then needs to select a classification algorithm based on </w:t>
      </w:r>
      <w:r w:rsidR="00B935D5">
        <w:fldChar w:fldCharType="begin"/>
      </w:r>
      <w:r w:rsidR="00B935D5">
        <w:instrText xml:space="preserve"> REF _Ref417510724 \h </w:instrText>
      </w:r>
      <w:r w:rsidR="00B935D5">
        <w:fldChar w:fldCharType="separate"/>
      </w:r>
      <w:r w:rsidR="00B5673D">
        <w:t>LITERATURE SURVEY</w:t>
      </w:r>
      <w:r w:rsidR="00B935D5">
        <w:fldChar w:fldCharType="end"/>
      </w:r>
      <w:r w:rsidR="00B935D5">
        <w:t xml:space="preserve"> </w:t>
      </w:r>
      <w:r>
        <w:t xml:space="preserve">or experience on the trail and errors. This process is iterative </w:t>
      </w:r>
      <w:r w:rsidR="0097279F">
        <w:t>process;</w:t>
      </w:r>
      <w:r>
        <w:t xml:space="preserve"> go through again and </w:t>
      </w:r>
      <w:r w:rsidR="0097279F">
        <w:t>again</w:t>
      </w:r>
      <w:r>
        <w:t xml:space="preserve"> to find the best fit algorithm for </w:t>
      </w:r>
      <w:r w:rsidR="00AE6B0C">
        <w:t xml:space="preserve">the prediction model. Adjustment of the threshold values in a prediction </w:t>
      </w:r>
      <w:r w:rsidR="00183F4C">
        <w:t>algorithm</w:t>
      </w:r>
      <w:r w:rsidR="00AE6B0C">
        <w:t xml:space="preserve"> will produce a better result.</w:t>
      </w:r>
    </w:p>
    <w:p w:rsidR="00B82EDC" w:rsidRDefault="00AE6B0C" w:rsidP="00B82EDC">
      <w:pPr>
        <w:pStyle w:val="ListParagraph"/>
      </w:pPr>
      <w:r>
        <w:t xml:space="preserve"> </w:t>
      </w:r>
    </w:p>
    <w:p w:rsidR="007A5152" w:rsidRDefault="000A77DC" w:rsidP="00CF07F5">
      <w:pPr>
        <w:pStyle w:val="ListParagraph"/>
        <w:numPr>
          <w:ilvl w:val="0"/>
          <w:numId w:val="14"/>
        </w:numPr>
      </w:pPr>
      <w:r>
        <w:t>Results</w:t>
      </w:r>
    </w:p>
    <w:p w:rsidR="00D6749F" w:rsidRDefault="00D304C6" w:rsidP="00AA7BDB">
      <w:pPr>
        <w:pStyle w:val="ListParagraph"/>
      </w:pPr>
      <w:r>
        <w:t xml:space="preserve">The design of the result layer is a very important to </w:t>
      </w:r>
      <w:r w:rsidR="003D76AF">
        <w:t>understand</w:t>
      </w:r>
      <w:r w:rsidR="00AA7BDB">
        <w:t xml:space="preserve"> the</w:t>
      </w:r>
      <w:r>
        <w:t xml:space="preserve"> prediction </w:t>
      </w:r>
      <w:r w:rsidR="003D76AF">
        <w:t>output</w:t>
      </w:r>
      <w:r>
        <w:t xml:space="preserve">. The </w:t>
      </w:r>
      <w:r w:rsidR="00AA7BDB">
        <w:t xml:space="preserve">results </w:t>
      </w:r>
      <w:r w:rsidR="003D76AF">
        <w:t>contain</w:t>
      </w:r>
      <w:r>
        <w:t xml:space="preserve"> </w:t>
      </w:r>
      <w:r w:rsidR="0097279F">
        <w:t>main details</w:t>
      </w:r>
      <w:r w:rsidR="003D76AF">
        <w:t xml:space="preserve"> to understand</w:t>
      </w:r>
      <w:r>
        <w:t xml:space="preserve"> the prediction results. Prediction accuracy value is important for </w:t>
      </w:r>
      <w:r w:rsidR="00AA7BDB">
        <w:t>getting</w:t>
      </w:r>
      <w:r>
        <w:t xml:space="preserve"> a </w:t>
      </w:r>
      <w:r w:rsidR="00AA7BDB">
        <w:t>decision</w:t>
      </w:r>
      <w:r>
        <w:t xml:space="preserve"> about the algorithm. The confusion matrix displays the correctly classified instances. Charts are more important to get an idea about the classification errors and accuracy.</w:t>
      </w:r>
      <w:r w:rsidR="00944578">
        <w:t xml:space="preserve"> </w:t>
      </w:r>
    </w:p>
    <w:p w:rsidR="00AA7BDB" w:rsidRPr="00D6749F" w:rsidRDefault="00AA7BDB" w:rsidP="00AA7BDB">
      <w:pPr>
        <w:pStyle w:val="ListParagraph"/>
      </w:pPr>
    </w:p>
    <w:p w:rsidR="00DD52C4" w:rsidRDefault="005D0216" w:rsidP="00DD52C4">
      <w:pPr>
        <w:pStyle w:val="Heading3"/>
      </w:pPr>
      <w:r>
        <w:t>DIS</w:t>
      </w:r>
      <w:r w:rsidR="001072C1">
        <w:t>EASE GENES PRIOTIZE APPLICATION</w:t>
      </w:r>
    </w:p>
    <w:p w:rsidR="00DD6230" w:rsidRPr="00DD6230" w:rsidRDefault="002362DA" w:rsidP="00DD6230">
      <w:r>
        <w:t xml:space="preserve">The disease genes prioritize application is </w:t>
      </w:r>
      <w:r w:rsidR="00A31015">
        <w:t>a subsystem</w:t>
      </w:r>
      <w:r>
        <w:t xml:space="preserve"> of the IDExplorer </w:t>
      </w:r>
      <w:r w:rsidR="0097279F">
        <w:t>application. The</w:t>
      </w:r>
      <w:r w:rsidR="00A31015">
        <w:t xml:space="preserve"> main flow of the application shows below </w:t>
      </w:r>
      <w:r w:rsidR="00A31015" w:rsidRPr="00A31015">
        <w:fldChar w:fldCharType="begin"/>
      </w:r>
      <w:r w:rsidR="00A31015" w:rsidRPr="00A31015">
        <w:instrText xml:space="preserve"> REF _Ref417502527 \h  \* MERGEFORMAT </w:instrText>
      </w:r>
      <w:r w:rsidR="00A31015" w:rsidRPr="00A31015">
        <w:fldChar w:fldCharType="separate"/>
      </w:r>
      <w:r w:rsidR="00B5673D" w:rsidRPr="00B5673D">
        <w:t xml:space="preserve">Figure </w:t>
      </w:r>
      <w:r w:rsidR="00B5673D" w:rsidRPr="00B5673D">
        <w:rPr>
          <w:noProof/>
        </w:rPr>
        <w:t>16</w:t>
      </w:r>
      <w:r w:rsidR="00A31015" w:rsidRPr="00A31015">
        <w:fldChar w:fldCharType="end"/>
      </w:r>
      <w:r w:rsidR="00A31015">
        <w:t>.</w:t>
      </w:r>
    </w:p>
    <w:p w:rsidR="002362DA" w:rsidRDefault="00DD6230" w:rsidP="002362DA">
      <w:pPr>
        <w:keepNext/>
        <w:jc w:val="center"/>
      </w:pPr>
      <w:r>
        <w:rPr>
          <w:noProof/>
        </w:rPr>
        <w:drawing>
          <wp:inline distT="0" distB="0" distL="0" distR="0" wp14:anchorId="2BA52FC9" wp14:editId="7B27070F">
            <wp:extent cx="5718175" cy="2825115"/>
            <wp:effectExtent l="0" t="0" r="0" b="0"/>
            <wp:docPr id="57" name="Picture 57" descr="D:\IIT\l\Final_Year_Project\Desgin_Specification\Disease_Genes_Priotize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Disease_Genes_Priotize_Design.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18175" cy="2825115"/>
                    </a:xfrm>
                    <a:prstGeom prst="rect">
                      <a:avLst/>
                    </a:prstGeom>
                    <a:noFill/>
                    <a:ln>
                      <a:noFill/>
                    </a:ln>
                  </pic:spPr>
                </pic:pic>
              </a:graphicData>
            </a:graphic>
          </wp:inline>
        </w:drawing>
      </w:r>
    </w:p>
    <w:p w:rsidR="001072C1" w:rsidRDefault="002362DA" w:rsidP="002362DA">
      <w:pPr>
        <w:jc w:val="center"/>
        <w:rPr>
          <w:b/>
        </w:rPr>
      </w:pPr>
      <w:r w:rsidRPr="002362DA">
        <w:rPr>
          <w:b/>
        </w:rPr>
        <w:t xml:space="preserve">Figure </w:t>
      </w:r>
      <w:r w:rsidRPr="002362DA">
        <w:rPr>
          <w:b/>
        </w:rPr>
        <w:fldChar w:fldCharType="begin"/>
      </w:r>
      <w:r w:rsidRPr="002362DA">
        <w:rPr>
          <w:b/>
        </w:rPr>
        <w:instrText xml:space="preserve"> SEQ Figure \* ARABIC </w:instrText>
      </w:r>
      <w:r w:rsidRPr="002362DA">
        <w:rPr>
          <w:b/>
        </w:rPr>
        <w:fldChar w:fldCharType="separate"/>
      </w:r>
      <w:r w:rsidR="00B5673D">
        <w:rPr>
          <w:b/>
          <w:noProof/>
        </w:rPr>
        <w:t>17</w:t>
      </w:r>
      <w:r w:rsidRPr="002362DA">
        <w:rPr>
          <w:b/>
        </w:rPr>
        <w:fldChar w:fldCharType="end"/>
      </w:r>
      <w:r>
        <w:rPr>
          <w:b/>
        </w:rPr>
        <w:t>: Disease Genes Prioritize</w:t>
      </w:r>
      <w:r w:rsidRPr="002362DA">
        <w:rPr>
          <w:b/>
        </w:rPr>
        <w:t xml:space="preserve"> Application Design</w:t>
      </w:r>
    </w:p>
    <w:p w:rsidR="003D76AF" w:rsidRDefault="003D76AF" w:rsidP="002362DA">
      <w:pPr>
        <w:jc w:val="center"/>
        <w:rPr>
          <w:b/>
        </w:rPr>
      </w:pPr>
    </w:p>
    <w:p w:rsidR="003D76AF" w:rsidRDefault="003D76AF" w:rsidP="002362DA">
      <w:pPr>
        <w:jc w:val="center"/>
        <w:rPr>
          <w:b/>
        </w:rPr>
      </w:pPr>
    </w:p>
    <w:p w:rsidR="0097279F" w:rsidRPr="002362DA" w:rsidRDefault="0097279F" w:rsidP="002362DA">
      <w:pPr>
        <w:jc w:val="center"/>
        <w:rPr>
          <w:b/>
        </w:rPr>
      </w:pPr>
    </w:p>
    <w:p w:rsidR="00DD52C4" w:rsidRDefault="000E3D2F" w:rsidP="000E3D2F">
      <w:pPr>
        <w:pStyle w:val="ListParagraph"/>
        <w:numPr>
          <w:ilvl w:val="0"/>
          <w:numId w:val="14"/>
        </w:numPr>
      </w:pPr>
      <w:r>
        <w:lastRenderedPageBreak/>
        <w:t>Data</w:t>
      </w:r>
    </w:p>
    <w:p w:rsidR="00B935D5" w:rsidRDefault="006378C1" w:rsidP="000E3D2F">
      <w:pPr>
        <w:pStyle w:val="ListParagraph"/>
      </w:pPr>
      <w:r>
        <w:t>The application data tier contains two ways of getting data to the application. The application is designed to read the file formats and read source form the online.</w:t>
      </w:r>
      <w:r w:rsidR="004E510C">
        <w:t xml:space="preserve"> The data go through the data preprocessing process and filtering method.</w:t>
      </w:r>
      <w:r>
        <w:t xml:space="preserve"> </w:t>
      </w:r>
    </w:p>
    <w:p w:rsidR="00863094" w:rsidRDefault="00863094" w:rsidP="000E3D2F">
      <w:pPr>
        <w:pStyle w:val="ListParagraph"/>
      </w:pPr>
    </w:p>
    <w:p w:rsidR="00F7483F" w:rsidRDefault="000E3D2F" w:rsidP="00F7483F">
      <w:pPr>
        <w:pStyle w:val="ListParagraph"/>
        <w:numPr>
          <w:ilvl w:val="0"/>
          <w:numId w:val="14"/>
        </w:numPr>
      </w:pPr>
      <w:r>
        <w:t>Process</w:t>
      </w:r>
    </w:p>
    <w:p w:rsidR="00863094" w:rsidRDefault="00863094" w:rsidP="00E97ED5">
      <w:pPr>
        <w:pStyle w:val="ListParagraph"/>
      </w:pPr>
      <w:r>
        <w:t xml:space="preserve">The process stage design using genetic discrete optimization and evolutionary algorithms based algorithm </w:t>
      </w:r>
      <w:r w:rsidR="0097279F">
        <w:t>design. The</w:t>
      </w:r>
      <w:r>
        <w:t xml:space="preserve"> genetic algorithms chose to design the process layer to respects to an evolutionary algorithm. The genetic algorithm is selected based on the previous literature mentioned in the </w:t>
      </w:r>
      <w:r>
        <w:fldChar w:fldCharType="begin"/>
      </w:r>
      <w:r>
        <w:instrText xml:space="preserve"> REF _Ref417510724 \h </w:instrText>
      </w:r>
      <w:r>
        <w:fldChar w:fldCharType="separate"/>
      </w:r>
      <w:r w:rsidR="00B5673D">
        <w:t>LITERATURE SURVEY</w:t>
      </w:r>
      <w:r>
        <w:fldChar w:fldCharType="end"/>
      </w:r>
      <w:r>
        <w:t xml:space="preserve"> chapter.</w:t>
      </w:r>
    </w:p>
    <w:p w:rsidR="00B935D5" w:rsidRDefault="00B935D5" w:rsidP="00B935D5">
      <w:pPr>
        <w:pStyle w:val="ListParagraph"/>
      </w:pPr>
    </w:p>
    <w:p w:rsidR="000E3D2F" w:rsidRDefault="000E3D2F" w:rsidP="000E3D2F">
      <w:pPr>
        <w:pStyle w:val="ListParagraph"/>
        <w:numPr>
          <w:ilvl w:val="0"/>
          <w:numId w:val="14"/>
        </w:numPr>
      </w:pPr>
      <w:r>
        <w:t>Results</w:t>
      </w:r>
    </w:p>
    <w:p w:rsidR="00F36979" w:rsidRDefault="00254CE5" w:rsidP="00725052">
      <w:pPr>
        <w:pStyle w:val="ListParagraph"/>
      </w:pPr>
      <w:r>
        <w:t xml:space="preserve">The results view is designed to view the selection of the disease genes </w:t>
      </w:r>
      <w:r w:rsidR="003D76AF">
        <w:t>for</w:t>
      </w:r>
      <w:r>
        <w:t xml:space="preserve"> particular diseases. It contains the all information about the optimization. The main perspective of the result viewer </w:t>
      </w:r>
      <w:r w:rsidR="003D76AF">
        <w:t>easily identifies</w:t>
      </w:r>
      <w:r>
        <w:t xml:space="preserve"> the prioritized set of genes.</w:t>
      </w:r>
    </w:p>
    <w:p w:rsidR="00DD52C4" w:rsidRDefault="00F36979" w:rsidP="00F36979">
      <w:pPr>
        <w:pStyle w:val="Heading2"/>
      </w:pPr>
      <w:r>
        <w:t>LOW-LEVEL SYSTEM DESIGN</w:t>
      </w:r>
    </w:p>
    <w:p w:rsidR="00FE4346" w:rsidRDefault="00FE4346" w:rsidP="00FE4346">
      <w:pPr>
        <w:pStyle w:val="Heading3"/>
      </w:pPr>
      <w:r>
        <w:t>CLASS STRUCTURE OF THE DISEASE PREDICTION APPLICATOIN</w:t>
      </w:r>
    </w:p>
    <w:p w:rsidR="00CA41D4" w:rsidRDefault="00CA41D4" w:rsidP="00CA41D4">
      <w:r>
        <w:t xml:space="preserve">Class diagram for disease prediction application is shown in </w:t>
      </w:r>
      <w:r w:rsidR="00253B07" w:rsidRPr="00253B07">
        <w:fldChar w:fldCharType="begin"/>
      </w:r>
      <w:r w:rsidR="00253B07" w:rsidRPr="00253B07">
        <w:instrText xml:space="preserve"> REF _Ref417760312 \h  \* MERGEFORMAT </w:instrText>
      </w:r>
      <w:r w:rsidR="00253B07" w:rsidRPr="00253B07">
        <w:fldChar w:fldCharType="separate"/>
      </w:r>
      <w:r w:rsidR="00B5673D" w:rsidRPr="00B5673D">
        <w:t xml:space="preserve">Figure </w:t>
      </w:r>
      <w:r w:rsidR="00B5673D" w:rsidRPr="00B5673D">
        <w:rPr>
          <w:noProof/>
        </w:rPr>
        <w:t>18</w:t>
      </w:r>
      <w:r w:rsidR="00253B07" w:rsidRPr="00253B07">
        <w:fldChar w:fldCharType="end"/>
      </w:r>
    </w:p>
    <w:p w:rsidR="00CA41D4" w:rsidRDefault="00CA41D4" w:rsidP="00F3505C">
      <w:pPr>
        <w:keepNext/>
        <w:jc w:val="center"/>
      </w:pPr>
      <w:r>
        <w:rPr>
          <w:noProof/>
        </w:rPr>
        <w:drawing>
          <wp:inline distT="0" distB="0" distL="0" distR="0" wp14:anchorId="2346D0DF" wp14:editId="6EC7CFC1">
            <wp:extent cx="5724525" cy="2924175"/>
            <wp:effectExtent l="0" t="0" r="9525" b="9525"/>
            <wp:docPr id="156" name="Picture 156" descr="D:\IIT\l\Final_Year_Project\Desgin_Specification\Disease_Prediction_C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IIT\l\Final_Year_Project\Desgin_Specification\Disease_Prediction_C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CA41D4" w:rsidRPr="00CA41D4" w:rsidRDefault="00CA41D4" w:rsidP="00CA41D4">
      <w:pPr>
        <w:jc w:val="center"/>
        <w:rPr>
          <w:b/>
        </w:rPr>
      </w:pPr>
      <w:bookmarkStart w:id="36" w:name="_Ref417760312"/>
      <w:bookmarkStart w:id="37" w:name="_Ref417760248"/>
      <w:r w:rsidRPr="00CA41D4">
        <w:rPr>
          <w:b/>
        </w:rPr>
        <w:t xml:space="preserve">Figure </w:t>
      </w:r>
      <w:r w:rsidRPr="00CA41D4">
        <w:rPr>
          <w:b/>
        </w:rPr>
        <w:fldChar w:fldCharType="begin"/>
      </w:r>
      <w:r w:rsidRPr="00CA41D4">
        <w:rPr>
          <w:b/>
        </w:rPr>
        <w:instrText xml:space="preserve"> SEQ Figure \* ARABIC </w:instrText>
      </w:r>
      <w:r w:rsidRPr="00CA41D4">
        <w:rPr>
          <w:b/>
        </w:rPr>
        <w:fldChar w:fldCharType="separate"/>
      </w:r>
      <w:r w:rsidR="00B5673D">
        <w:rPr>
          <w:b/>
          <w:noProof/>
        </w:rPr>
        <w:t>18</w:t>
      </w:r>
      <w:r w:rsidRPr="00CA41D4">
        <w:rPr>
          <w:b/>
        </w:rPr>
        <w:fldChar w:fldCharType="end"/>
      </w:r>
      <w:bookmarkEnd w:id="36"/>
      <w:r w:rsidRPr="00CA41D4">
        <w:rPr>
          <w:b/>
        </w:rPr>
        <w:t>: Class Diagram for Disease Prediction Application</w:t>
      </w:r>
      <w:bookmarkEnd w:id="37"/>
    </w:p>
    <w:p w:rsidR="00FE4346" w:rsidRDefault="00FE4346" w:rsidP="00FE4346">
      <w:pPr>
        <w:pStyle w:val="Heading3"/>
      </w:pPr>
      <w:r>
        <w:lastRenderedPageBreak/>
        <w:t>FLOW OF SEQUECNE OF THE DISEASE PREDICTION APPLICATION</w:t>
      </w:r>
    </w:p>
    <w:p w:rsidR="00946D6E" w:rsidRDefault="00300E91" w:rsidP="00946D6E">
      <w:r>
        <w:t xml:space="preserve">The complex sequence of the disease prediction application is shown in </w:t>
      </w:r>
      <w:r w:rsidR="00EF71DA" w:rsidRPr="00EF71DA">
        <w:fldChar w:fldCharType="begin"/>
      </w:r>
      <w:r w:rsidR="00EF71DA" w:rsidRPr="00EF71DA">
        <w:instrText xml:space="preserve"> REF _Ref417766013 \h  \* MERGEFORMAT </w:instrText>
      </w:r>
      <w:r w:rsidR="00EF71DA" w:rsidRPr="00EF71DA">
        <w:fldChar w:fldCharType="separate"/>
      </w:r>
      <w:r w:rsidR="00B5673D" w:rsidRPr="00B5673D">
        <w:t xml:space="preserve">Figure </w:t>
      </w:r>
      <w:r w:rsidR="00B5673D" w:rsidRPr="00B5673D">
        <w:rPr>
          <w:noProof/>
        </w:rPr>
        <w:t>19</w:t>
      </w:r>
      <w:r w:rsidR="00EF71DA" w:rsidRPr="00EF71DA">
        <w:fldChar w:fldCharType="end"/>
      </w:r>
    </w:p>
    <w:p w:rsidR="00300E91" w:rsidRDefault="00300E91" w:rsidP="00300E91">
      <w:pPr>
        <w:keepNext/>
        <w:jc w:val="center"/>
      </w:pPr>
      <w:r>
        <w:rPr>
          <w:noProof/>
        </w:rPr>
        <w:drawing>
          <wp:inline distT="0" distB="0" distL="0" distR="0" wp14:anchorId="027A09AA" wp14:editId="1ED17DA0">
            <wp:extent cx="5724525" cy="2924175"/>
            <wp:effectExtent l="0" t="0" r="0" b="9525"/>
            <wp:docPr id="176" name="Picture 176" descr="D:\IIT\l\Final_Year_Project\Desgin_Specification\Disease_Prediction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D:\IIT\l\Final_Year_Project\Desgin_Specification\Disease_Prediction_S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24525" cy="2924175"/>
                    </a:xfrm>
                    <a:prstGeom prst="rect">
                      <a:avLst/>
                    </a:prstGeom>
                    <a:noFill/>
                    <a:ln>
                      <a:noFill/>
                    </a:ln>
                  </pic:spPr>
                </pic:pic>
              </a:graphicData>
            </a:graphic>
          </wp:inline>
        </w:drawing>
      </w:r>
    </w:p>
    <w:p w:rsidR="00946D6E" w:rsidRPr="00300E91" w:rsidRDefault="00300E91" w:rsidP="00300E91">
      <w:pPr>
        <w:jc w:val="center"/>
        <w:rPr>
          <w:b/>
        </w:rPr>
      </w:pPr>
      <w:bookmarkStart w:id="38" w:name="_Ref417766013"/>
      <w:r w:rsidRPr="00300E91">
        <w:rPr>
          <w:b/>
        </w:rPr>
        <w:t xml:space="preserve">Figure </w:t>
      </w:r>
      <w:r w:rsidRPr="00300E91">
        <w:rPr>
          <w:b/>
        </w:rPr>
        <w:fldChar w:fldCharType="begin"/>
      </w:r>
      <w:r w:rsidRPr="00300E91">
        <w:rPr>
          <w:b/>
        </w:rPr>
        <w:instrText xml:space="preserve"> SEQ Figure \* ARABIC </w:instrText>
      </w:r>
      <w:r w:rsidRPr="00300E91">
        <w:rPr>
          <w:b/>
        </w:rPr>
        <w:fldChar w:fldCharType="separate"/>
      </w:r>
      <w:r w:rsidR="00B5673D">
        <w:rPr>
          <w:b/>
          <w:noProof/>
        </w:rPr>
        <w:t>19</w:t>
      </w:r>
      <w:r w:rsidRPr="00300E91">
        <w:rPr>
          <w:b/>
        </w:rPr>
        <w:fldChar w:fldCharType="end"/>
      </w:r>
      <w:bookmarkEnd w:id="38"/>
      <w:r w:rsidRPr="00300E91">
        <w:rPr>
          <w:b/>
        </w:rPr>
        <w:t>: Sequence Diagram of the Disease Prediction Application</w:t>
      </w:r>
    </w:p>
    <w:p w:rsidR="001C26EB" w:rsidRDefault="001C26EB" w:rsidP="001C26EB">
      <w:pPr>
        <w:pStyle w:val="Heading3"/>
      </w:pPr>
      <w:r>
        <w:t>CLASS STR</w:t>
      </w:r>
      <w:r w:rsidR="00FE4346">
        <w:t>UCTRE</w:t>
      </w:r>
      <w:r>
        <w:t xml:space="preserve"> OF THE DISEASE GENES PRIORITIZE APPLICATION</w:t>
      </w:r>
    </w:p>
    <w:p w:rsidR="00C6532D" w:rsidRPr="00C6532D" w:rsidRDefault="00C6532D" w:rsidP="00C6532D">
      <w:r>
        <w:t xml:space="preserve">Class </w:t>
      </w:r>
      <w:r w:rsidR="005D21F4">
        <w:t>diagram</w:t>
      </w:r>
      <w:r>
        <w:t xml:space="preserve"> of the disease genes prioritize application is shown in </w:t>
      </w:r>
      <w:r w:rsidR="00965D92" w:rsidRPr="00965D92">
        <w:fldChar w:fldCharType="begin"/>
      </w:r>
      <w:r w:rsidR="00965D92" w:rsidRPr="00965D92">
        <w:instrText xml:space="preserve"> REF _Ref417513765 \h  \* MERGEFORMAT </w:instrText>
      </w:r>
      <w:r w:rsidR="00965D92" w:rsidRPr="00965D92">
        <w:fldChar w:fldCharType="separate"/>
      </w:r>
      <w:r w:rsidR="00B5673D" w:rsidRPr="00B5673D">
        <w:t xml:space="preserve">Figure </w:t>
      </w:r>
      <w:r w:rsidR="00B5673D" w:rsidRPr="00B5673D">
        <w:rPr>
          <w:noProof/>
        </w:rPr>
        <w:t>20</w:t>
      </w:r>
      <w:r w:rsidR="00965D92" w:rsidRPr="00965D92">
        <w:fldChar w:fldCharType="end"/>
      </w:r>
    </w:p>
    <w:p w:rsidR="006D744F" w:rsidRDefault="006D744F" w:rsidP="006D744F">
      <w:pPr>
        <w:keepNext/>
        <w:jc w:val="center"/>
      </w:pPr>
      <w:r>
        <w:rPr>
          <w:noProof/>
        </w:rPr>
        <w:drawing>
          <wp:inline distT="0" distB="0" distL="0" distR="0" wp14:anchorId="65CD25D0" wp14:editId="0A30805F">
            <wp:extent cx="5718175" cy="3220720"/>
            <wp:effectExtent l="0" t="0" r="0" b="0"/>
            <wp:docPr id="128" name="Picture 128" descr="D:\IIT\l\Final_Year_Project\Desgin_Specification\IDExplorer_Gene_Priotize_Class_Diagra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Gene_Priotize_Class_Diagram_1.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18175" cy="3220720"/>
                    </a:xfrm>
                    <a:prstGeom prst="rect">
                      <a:avLst/>
                    </a:prstGeom>
                    <a:noFill/>
                    <a:ln>
                      <a:noFill/>
                    </a:ln>
                  </pic:spPr>
                </pic:pic>
              </a:graphicData>
            </a:graphic>
          </wp:inline>
        </w:drawing>
      </w:r>
    </w:p>
    <w:p w:rsidR="00C6532D" w:rsidRDefault="006D744F" w:rsidP="00FE4346">
      <w:pPr>
        <w:jc w:val="center"/>
        <w:rPr>
          <w:b/>
        </w:rPr>
      </w:pPr>
      <w:bookmarkStart w:id="39" w:name="_Ref41751376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B5673D">
        <w:rPr>
          <w:b/>
          <w:noProof/>
        </w:rPr>
        <w:t>20</w:t>
      </w:r>
      <w:r w:rsidRPr="006D744F">
        <w:rPr>
          <w:b/>
        </w:rPr>
        <w:fldChar w:fldCharType="end"/>
      </w:r>
      <w:bookmarkEnd w:id="39"/>
      <w:r w:rsidRPr="006D744F">
        <w:rPr>
          <w:b/>
        </w:rPr>
        <w:t>:</w:t>
      </w:r>
      <w:r w:rsidR="00CA41D4" w:rsidRPr="00CA41D4">
        <w:rPr>
          <w:b/>
        </w:rPr>
        <w:t xml:space="preserve"> </w:t>
      </w:r>
      <w:r w:rsidR="00CA41D4" w:rsidRPr="006D744F">
        <w:rPr>
          <w:b/>
        </w:rPr>
        <w:t>Class Diagram</w:t>
      </w:r>
      <w:r w:rsidR="00CA41D4">
        <w:rPr>
          <w:b/>
        </w:rPr>
        <w:t xml:space="preserve"> for</w:t>
      </w:r>
      <w:r w:rsidRPr="006D744F">
        <w:rPr>
          <w:b/>
        </w:rPr>
        <w:t xml:space="preserve"> Disease Genes Prio</w:t>
      </w:r>
      <w:r w:rsidR="00C6532D">
        <w:rPr>
          <w:b/>
        </w:rPr>
        <w:t>r</w:t>
      </w:r>
      <w:r w:rsidRPr="006D744F">
        <w:rPr>
          <w:b/>
        </w:rPr>
        <w:t xml:space="preserve">itize Application </w:t>
      </w:r>
    </w:p>
    <w:p w:rsidR="00725052" w:rsidRPr="006D744F" w:rsidRDefault="00725052" w:rsidP="000052DC">
      <w:pPr>
        <w:rPr>
          <w:b/>
        </w:rPr>
      </w:pPr>
    </w:p>
    <w:p w:rsidR="001C26EB" w:rsidRDefault="001C26EB" w:rsidP="001C26EB">
      <w:pPr>
        <w:pStyle w:val="Heading3"/>
      </w:pPr>
      <w:r>
        <w:lastRenderedPageBreak/>
        <w:t>FLOW OF SEQUECE OF THE DISEASE GENES PRIOTIZIE APPLICAION</w:t>
      </w:r>
    </w:p>
    <w:p w:rsidR="00C6532D" w:rsidRPr="00C6532D" w:rsidRDefault="00C6532D" w:rsidP="00C6532D">
      <w:r>
        <w:t xml:space="preserve">The main sequence of the disease genes prioritize application is shown in </w:t>
      </w:r>
      <w:r w:rsidRPr="00C6532D">
        <w:fldChar w:fldCharType="begin"/>
      </w:r>
      <w:r w:rsidRPr="00C6532D">
        <w:instrText xml:space="preserve"> REF _Ref417513835 \h  \* MERGEFORMAT </w:instrText>
      </w:r>
      <w:r w:rsidRPr="00C6532D">
        <w:fldChar w:fldCharType="separate"/>
      </w:r>
      <w:r w:rsidR="00B5673D" w:rsidRPr="00B5673D">
        <w:t xml:space="preserve">Figure </w:t>
      </w:r>
      <w:r w:rsidR="00B5673D" w:rsidRPr="00B5673D">
        <w:rPr>
          <w:noProof/>
        </w:rPr>
        <w:t>21</w:t>
      </w:r>
      <w:r w:rsidRPr="00C6532D">
        <w:fldChar w:fldCharType="end"/>
      </w:r>
    </w:p>
    <w:p w:rsidR="006D744F" w:rsidRDefault="006D744F" w:rsidP="00F3505C">
      <w:pPr>
        <w:keepNext/>
      </w:pPr>
      <w:r>
        <w:rPr>
          <w:noProof/>
        </w:rPr>
        <w:drawing>
          <wp:inline distT="0" distB="0" distL="0" distR="0" wp14:anchorId="01B96DE5" wp14:editId="41B99234">
            <wp:extent cx="5732145" cy="3466465"/>
            <wp:effectExtent l="0" t="0" r="1905" b="635"/>
            <wp:docPr id="129" name="Picture 129" descr="D:\IIT\l\Final_Year_Project\Desgin_Specification\IDExplorer_Gene_Priotize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Gene_Priotize_S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32145" cy="3466465"/>
                    </a:xfrm>
                    <a:prstGeom prst="rect">
                      <a:avLst/>
                    </a:prstGeom>
                    <a:noFill/>
                    <a:ln>
                      <a:noFill/>
                    </a:ln>
                  </pic:spPr>
                </pic:pic>
              </a:graphicData>
            </a:graphic>
          </wp:inline>
        </w:drawing>
      </w:r>
    </w:p>
    <w:p w:rsidR="00DD52C4" w:rsidRPr="000052DC" w:rsidRDefault="006D744F" w:rsidP="000052DC">
      <w:pPr>
        <w:jc w:val="center"/>
        <w:rPr>
          <w:b/>
        </w:rPr>
      </w:pPr>
      <w:bookmarkStart w:id="40" w:name="_Ref41751383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B5673D">
        <w:rPr>
          <w:b/>
          <w:noProof/>
        </w:rPr>
        <w:t>21</w:t>
      </w:r>
      <w:r w:rsidRPr="006D744F">
        <w:rPr>
          <w:b/>
        </w:rPr>
        <w:fldChar w:fldCharType="end"/>
      </w:r>
      <w:bookmarkEnd w:id="40"/>
      <w:r w:rsidRPr="006D744F">
        <w:rPr>
          <w:b/>
        </w:rPr>
        <w:t>:</w:t>
      </w:r>
      <w:r w:rsidR="00300E91">
        <w:rPr>
          <w:b/>
        </w:rPr>
        <w:t xml:space="preserve"> </w:t>
      </w:r>
      <w:r w:rsidR="00300E91" w:rsidRPr="006D744F">
        <w:rPr>
          <w:b/>
        </w:rPr>
        <w:t>Sequence Diagram</w:t>
      </w:r>
      <w:r w:rsidR="00300E91">
        <w:rPr>
          <w:b/>
        </w:rPr>
        <w:t xml:space="preserve"> of the</w:t>
      </w:r>
      <w:r w:rsidRPr="006D744F">
        <w:rPr>
          <w:b/>
        </w:rPr>
        <w:t xml:space="preserve"> </w:t>
      </w:r>
      <w:r w:rsidR="00C6532D">
        <w:rPr>
          <w:b/>
        </w:rPr>
        <w:t>Disease Genes Prior</w:t>
      </w:r>
      <w:r w:rsidRPr="006D744F">
        <w:rPr>
          <w:b/>
        </w:rPr>
        <w:t xml:space="preserve">itize Application </w:t>
      </w:r>
    </w:p>
    <w:p w:rsidR="005D21F4" w:rsidRDefault="005D21F4" w:rsidP="005D21F4">
      <w:pPr>
        <w:pStyle w:val="Heading3"/>
      </w:pPr>
      <w:r>
        <w:t>CLASS STRUCTURE OF THE DASH BOARD</w:t>
      </w:r>
    </w:p>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Pr="00A67D63" w:rsidRDefault="00A67D63" w:rsidP="00A67D63"/>
    <w:p w:rsidR="005D21F4" w:rsidRPr="00DD52C4" w:rsidRDefault="00FE4346" w:rsidP="00DD52C4">
      <w:pPr>
        <w:pStyle w:val="Heading3"/>
      </w:pPr>
      <w:r>
        <w:lastRenderedPageBreak/>
        <w:t>FLOW OF SEQUENCE OF THE DASH BOARD</w:t>
      </w:r>
    </w:p>
    <w:p w:rsidR="007A5152" w:rsidRDefault="00DD52C4" w:rsidP="00C6532D">
      <w:pPr>
        <w:pStyle w:val="Heading3"/>
      </w:pPr>
      <w:r>
        <w:t>RELATIONAL DATABASE DESIGN</w:t>
      </w:r>
    </w:p>
    <w:p w:rsidR="00DD52C4" w:rsidRPr="00DD52C4" w:rsidRDefault="00DD52C4" w:rsidP="00DD52C4">
      <w:r w:rsidRPr="008C355D">
        <w:fldChar w:fldCharType="begin"/>
      </w:r>
      <w:r w:rsidRPr="008C355D">
        <w:instrText xml:space="preserve"> REF _Ref417486200 \h  \* MERGEFORMAT </w:instrText>
      </w:r>
      <w:r w:rsidRPr="008C355D">
        <w:fldChar w:fldCharType="separate"/>
      </w:r>
      <w:r w:rsidR="00B5673D" w:rsidRPr="00B5673D">
        <w:t xml:space="preserve">Figure </w:t>
      </w:r>
      <w:r w:rsidR="00B5673D" w:rsidRPr="00B5673D">
        <w:rPr>
          <w:noProof/>
        </w:rPr>
        <w:t>22</w:t>
      </w:r>
      <w:r w:rsidRPr="008C355D">
        <w:fldChar w:fldCharType="end"/>
      </w:r>
      <w:r w:rsidR="004A6EB1">
        <w:t xml:space="preserve"> explains how </w:t>
      </w:r>
      <w:r w:rsidR="0097279F">
        <w:t>data persistence handle is</w:t>
      </w:r>
      <w:r w:rsidR="004A6EB1">
        <w:t xml:space="preserve"> in the IDExplorer system.</w:t>
      </w:r>
    </w:p>
    <w:p w:rsidR="00DD52C4" w:rsidRPr="00DD52C4" w:rsidRDefault="004C517D" w:rsidP="004C517D">
      <w:r>
        <w:rPr>
          <w:noProof/>
        </w:rPr>
        <w:drawing>
          <wp:inline distT="0" distB="0" distL="0" distR="0" wp14:anchorId="5D449C83" wp14:editId="2C35343E">
            <wp:extent cx="5730875" cy="4486910"/>
            <wp:effectExtent l="0" t="0" r="3175" b="8890"/>
            <wp:docPr id="63" name="Picture 63" descr="D:\IIT\l\Final_Year_Project\Desgin_Specification\IDExplorer_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ERD.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30875" cy="4486910"/>
                    </a:xfrm>
                    <a:prstGeom prst="rect">
                      <a:avLst/>
                    </a:prstGeom>
                    <a:noFill/>
                    <a:ln>
                      <a:noFill/>
                    </a:ln>
                  </pic:spPr>
                </pic:pic>
              </a:graphicData>
            </a:graphic>
          </wp:inline>
        </w:drawing>
      </w:r>
    </w:p>
    <w:p w:rsidR="004C517D" w:rsidRDefault="00DD52C4" w:rsidP="004C517D">
      <w:pPr>
        <w:jc w:val="center"/>
        <w:rPr>
          <w:b/>
        </w:rPr>
      </w:pPr>
      <w:bookmarkStart w:id="41" w:name="_Ref417486200"/>
      <w:bookmarkStart w:id="42" w:name="_Ref417486191"/>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B5673D">
        <w:rPr>
          <w:b/>
          <w:noProof/>
        </w:rPr>
        <w:t>22</w:t>
      </w:r>
      <w:r w:rsidRPr="00DD52C4">
        <w:rPr>
          <w:b/>
        </w:rPr>
        <w:fldChar w:fldCharType="end"/>
      </w:r>
      <w:bookmarkEnd w:id="41"/>
      <w:r w:rsidRPr="00DD52C4">
        <w:rPr>
          <w:b/>
        </w:rPr>
        <w:t>: Relational Database Design</w:t>
      </w:r>
      <w:bookmarkEnd w:id="42"/>
    </w:p>
    <w:p w:rsidR="00625D7B" w:rsidRPr="00DD52C4" w:rsidRDefault="00625D7B" w:rsidP="00625D7B">
      <w:pPr>
        <w:pStyle w:val="Heading2"/>
      </w:pPr>
      <w:r>
        <w:t xml:space="preserve">CHAPTER SUMMARY </w:t>
      </w:r>
    </w:p>
    <w:p w:rsidR="0025424A" w:rsidRPr="0025424A" w:rsidRDefault="004C517D" w:rsidP="0025424A">
      <w:r>
        <w:t>IDexplorer was designed with used of Object-oriented design and respects the interactive and incremental design methodology (IID)</w:t>
      </w:r>
      <w:r w:rsidR="001C3893">
        <w:t>. The</w:t>
      </w:r>
      <w:r w:rsidR="00303426">
        <w:t xml:space="preserve"> high level</w:t>
      </w:r>
      <w:r w:rsidR="001C3893">
        <w:t xml:space="preserve"> overview of the system design and the architecture of the application were outlined</w:t>
      </w:r>
      <w:r w:rsidR="00B041F1">
        <w:t>, then system was broken down into sub components</w:t>
      </w:r>
      <w:r w:rsidR="001C3893">
        <w:t xml:space="preserve"> </w:t>
      </w:r>
      <w:r w:rsidR="00B041F1">
        <w:t>and each of them was designed individually to meet the requirements.</w:t>
      </w:r>
      <w:r w:rsidR="004E3339">
        <w:t xml:space="preserve"> The depth of the design, each sub component deep down design diagrams such as class diagrams and sequence diagrams </w:t>
      </w:r>
      <w:r w:rsidR="006B06AA">
        <w:t>was assisted to</w:t>
      </w:r>
      <w:r w:rsidR="00303426">
        <w:t xml:space="preserve"> model the application more deliberate manner. Next chapter will be discussed on the establishment of comprehensive architecture to the implementation of functional prototype.</w:t>
      </w:r>
    </w:p>
    <w:p w:rsidR="007D292A" w:rsidRDefault="007D292A" w:rsidP="00456715"/>
    <w:p w:rsidR="000E2D1A" w:rsidRDefault="000E2D1A" w:rsidP="00456715">
      <w:pPr>
        <w:sectPr w:rsidR="000E2D1A" w:rsidSect="00FE7822">
          <w:pgSz w:w="11907" w:h="16839" w:code="9"/>
          <w:pgMar w:top="1440" w:right="1440" w:bottom="1440" w:left="1440" w:header="720" w:footer="720" w:gutter="0"/>
          <w:cols w:space="720"/>
          <w:docGrid w:linePitch="360"/>
        </w:sectPr>
      </w:pPr>
    </w:p>
    <w:p w:rsidR="007D292A" w:rsidRDefault="0026279A" w:rsidP="000E2D1A">
      <w:pPr>
        <w:pStyle w:val="Heading1"/>
      </w:pPr>
      <w:bookmarkStart w:id="43" w:name="_Ref417685885"/>
      <w:r>
        <w:lastRenderedPageBreak/>
        <w:t xml:space="preserve">SYSTEM </w:t>
      </w:r>
      <w:bookmarkEnd w:id="43"/>
      <w:r>
        <w:t xml:space="preserve">IMPLEMENTATION </w:t>
      </w:r>
    </w:p>
    <w:p w:rsidR="00946D6E" w:rsidRDefault="00946D6E" w:rsidP="00946D6E">
      <w:pPr>
        <w:pStyle w:val="Heading2"/>
      </w:pPr>
      <w:r>
        <w:t>CHAPTER OVERVIEW</w:t>
      </w:r>
    </w:p>
    <w:p w:rsidR="00FD19C4" w:rsidRDefault="00E57AD5" w:rsidP="00946D6E">
      <w:r>
        <w:t xml:space="preserve">The previous chapter discussed the design of the IDExplorer system. </w:t>
      </w:r>
      <w:r w:rsidR="00823110">
        <w:t>T</w:t>
      </w:r>
      <w:r w:rsidR="0026279A">
        <w:t xml:space="preserve">his chapter aims to discuss how </w:t>
      </w:r>
      <w:r w:rsidR="00823110">
        <w:t xml:space="preserve">each functionality of the system is implemented according to the requirements which identified in </w:t>
      </w:r>
      <w:r w:rsidR="005A6254">
        <w:t>the requirements analysis phase</w:t>
      </w:r>
      <w:r w:rsidR="00823110">
        <w:t>.</w:t>
      </w:r>
      <w:r w:rsidR="00B913ED">
        <w:t xml:space="preserve"> It will discuss the rationale for selecting the programming language and the development </w:t>
      </w:r>
      <w:r w:rsidR="00334F16">
        <w:t>environment. Then explains the implementation of the each subsystem of the prototype.</w:t>
      </w:r>
    </w:p>
    <w:p w:rsidR="00E7787A" w:rsidRDefault="00E7787A" w:rsidP="00E7787A">
      <w:pPr>
        <w:pStyle w:val="Heading2"/>
      </w:pPr>
      <w:r>
        <w:t>SELETION OF JAVA AS THE PROGRAMMING LANGUAGE</w:t>
      </w:r>
    </w:p>
    <w:p w:rsidR="00267837" w:rsidRPr="00267837" w:rsidRDefault="00267837" w:rsidP="00267837">
      <w:r>
        <w:t xml:space="preserve">Before selecting a Java as a programming language for the IDExplorer system, programming language evolution done for Microsoft .NET, PHP and Python. The prediction application </w:t>
      </w:r>
      <w:r w:rsidR="002F3E1D">
        <w:t>requires</w:t>
      </w:r>
      <w:r>
        <w:t xml:space="preserve"> more </w:t>
      </w:r>
      <w:r w:rsidR="002F3E1D">
        <w:t>memory</w:t>
      </w:r>
      <w:r>
        <w:t xml:space="preserve"> </w:t>
      </w:r>
      <w:r w:rsidR="002F3E1D">
        <w:t>and</w:t>
      </w:r>
      <w:r>
        <w:t xml:space="preserve"> </w:t>
      </w:r>
      <w:r w:rsidR="002F3E1D">
        <w:t>performance</w:t>
      </w:r>
      <w:r>
        <w:t xml:space="preserve"> so shat web based p</w:t>
      </w:r>
      <w:r w:rsidR="002F3E1D">
        <w:t>rogramming languages are ignored.The Microsoft .NET framework based language are ignored due to no appropriate libraries of the proposed solutions. The Java programming language is open source, N-tier architecture support and optimized language for the specific tasks. Also prediction and discrete optimization framework built on the Java programming language. Therefore Java was chosen as the programming languages to be used.</w:t>
      </w:r>
    </w:p>
    <w:p w:rsidR="00E7787A" w:rsidRDefault="00E7787A" w:rsidP="00E7787A">
      <w:pPr>
        <w:pStyle w:val="Heading2"/>
      </w:pPr>
      <w:r>
        <w:t>SLECTION OF DEVELOPMENT TOOLS</w:t>
      </w:r>
    </w:p>
    <w:p w:rsidR="002F3E1D" w:rsidRDefault="00484BB4" w:rsidP="00484BB4">
      <w:pPr>
        <w:pStyle w:val="Heading3"/>
      </w:pPr>
      <w:r>
        <w:t>SELECTION OF ECLIPSE AS THE INTEGRATED DEVELOPMENT ENVIRONMENT (IDE)</w:t>
      </w:r>
    </w:p>
    <w:p w:rsidR="00915569" w:rsidRDefault="00484BB4" w:rsidP="001C3C46">
      <w:r>
        <w:t>Eclipse, Netbeasns and IntelliJ IDEA are most popular IDEs for Java Language. The Netbeans IDE is mostly used in enterprise level application because it is not supported may plug-ins and features. IntelliJ IDEA is mostly used in enterprise level, but it is not distributed on the free license. Eclipse is used by the majority of the enterprise level application and open source developm</w:t>
      </w:r>
      <w:r w:rsidR="00BF3F13">
        <w:t>ent. Therefore Eclipse IDE was selected as the integrated development for Java applications.</w:t>
      </w:r>
    </w:p>
    <w:p w:rsidR="00915569" w:rsidRDefault="00915569" w:rsidP="00484BB4">
      <w:pPr>
        <w:ind w:left="576"/>
      </w:pPr>
    </w:p>
    <w:p w:rsidR="00915569" w:rsidRDefault="00915569" w:rsidP="00484BB4">
      <w:pPr>
        <w:ind w:left="576"/>
      </w:pPr>
    </w:p>
    <w:p w:rsidR="00484BB4" w:rsidRDefault="00915569" w:rsidP="00915569">
      <w:pPr>
        <w:pStyle w:val="Heading3"/>
      </w:pPr>
      <w:r>
        <w:lastRenderedPageBreak/>
        <w:t xml:space="preserve">SELECTION OF MYSQL WORKBENCH AS RELATIONAL DATABASE DEVELOPMENT </w:t>
      </w:r>
    </w:p>
    <w:p w:rsidR="00915569" w:rsidRDefault="00915569" w:rsidP="001C3C46">
      <w:r>
        <w:t>SQLyog, MYSQL, php</w:t>
      </w:r>
      <w:r w:rsidR="00EF7EBB">
        <w:t>MyAdmin and</w:t>
      </w:r>
      <w:r>
        <w:t xml:space="preserve"> Workberch are most popular development tools for MYSQL data base development.</w:t>
      </w:r>
      <w:r w:rsidR="00EF7EBB">
        <w:t xml:space="preserve">SQLyog is a grate featured and it is mostly in commercial environment but the tool is not free. phpMyAdmin is a web based MYSQL database development tool and it is not supported most of the database development and design features. MYSQL Workbench is free and open source </w:t>
      </w:r>
      <w:r w:rsidR="0097279F">
        <w:t>software;</w:t>
      </w:r>
      <w:r w:rsidR="00EF7EBB">
        <w:t xml:space="preserve"> its default MYSQL development tool and its support convert designs into the database schema. Therefor MYSQL Workbench </w:t>
      </w:r>
      <w:r w:rsidR="001C3C46">
        <w:t>was chosen</w:t>
      </w:r>
      <w:r w:rsidR="00EF7EBB">
        <w:t xml:space="preserve"> as development of MYSQL database.</w:t>
      </w:r>
    </w:p>
    <w:p w:rsidR="00AE63CC" w:rsidRDefault="00643BEB" w:rsidP="00AE63CC">
      <w:pPr>
        <w:pStyle w:val="Heading2"/>
      </w:pPr>
      <w:r>
        <w:t>EXTERNAL LIBRIES AND TECHNOLOGIES USED IN THE IMPLEMENTATION</w:t>
      </w:r>
      <w:r w:rsidR="00334F16">
        <w:t xml:space="preserve"> </w:t>
      </w:r>
    </w:p>
    <w:p w:rsidR="00AE63CC" w:rsidRDefault="00AE63CC" w:rsidP="00AE63CC">
      <w:r>
        <w:t xml:space="preserve">The external libraries and technologies used in the IDExplorer system </w:t>
      </w:r>
      <w:r w:rsidR="00284BAC">
        <w:t>are</w:t>
      </w:r>
      <w:r>
        <w:t xml:space="preserve"> shown in </w:t>
      </w:r>
      <w:r w:rsidRPr="00AE63CC">
        <w:fldChar w:fldCharType="begin"/>
      </w:r>
      <w:r w:rsidRPr="00AE63CC">
        <w:instrText xml:space="preserve"> REF _Ref417571326 \h  \* MERGEFORMAT </w:instrText>
      </w:r>
      <w:r w:rsidRPr="00AE63CC">
        <w:fldChar w:fldCharType="separate"/>
      </w:r>
      <w:r w:rsidR="00B5673D" w:rsidRPr="00B5673D">
        <w:t xml:space="preserve">Table </w:t>
      </w:r>
      <w:r w:rsidR="00B5673D" w:rsidRPr="00B5673D">
        <w:rPr>
          <w:noProof/>
        </w:rPr>
        <w:t>6</w:t>
      </w:r>
      <w:r w:rsidRPr="00AE63CC">
        <w:fldChar w:fldCharType="end"/>
      </w:r>
      <w:r w:rsidR="004B297F">
        <w:t>. Rationale of selecting following libraries and frameworks will explain in each subsection under implementation of prototype heading.</w:t>
      </w:r>
    </w:p>
    <w:tbl>
      <w:tblPr>
        <w:tblStyle w:val="TableGrid"/>
        <w:tblW w:w="9017" w:type="dxa"/>
        <w:jc w:val="center"/>
        <w:tblInd w:w="-118" w:type="dxa"/>
        <w:tblLayout w:type="fixed"/>
        <w:tblLook w:val="04A0" w:firstRow="1" w:lastRow="0" w:firstColumn="1" w:lastColumn="0" w:noHBand="0" w:noVBand="1"/>
      </w:tblPr>
      <w:tblGrid>
        <w:gridCol w:w="1547"/>
        <w:gridCol w:w="1170"/>
        <w:gridCol w:w="1170"/>
        <w:gridCol w:w="5130"/>
      </w:tblGrid>
      <w:tr w:rsidR="00C93AAA" w:rsidTr="000F755B">
        <w:trPr>
          <w:trHeight w:val="417"/>
          <w:jc w:val="center"/>
        </w:trPr>
        <w:tc>
          <w:tcPr>
            <w:tcW w:w="1547" w:type="dxa"/>
            <w:shd w:val="clear" w:color="auto" w:fill="4F81BD" w:themeFill="accent1"/>
          </w:tcPr>
          <w:p w:rsidR="00C93AAA" w:rsidRDefault="00C93AAA" w:rsidP="004D49DB">
            <w:pPr>
              <w:jc w:val="center"/>
              <w:rPr>
                <w:b/>
                <w:color w:val="FFFFFF"/>
              </w:rPr>
            </w:pPr>
            <w:r>
              <w:rPr>
                <w:b/>
                <w:color w:val="FFFFFF"/>
              </w:rPr>
              <w:t>Library</w:t>
            </w:r>
          </w:p>
        </w:tc>
        <w:tc>
          <w:tcPr>
            <w:tcW w:w="1170" w:type="dxa"/>
            <w:shd w:val="clear" w:color="auto" w:fill="4F81BD" w:themeFill="accent1"/>
          </w:tcPr>
          <w:p w:rsidR="00C93AAA" w:rsidRPr="00C1046C" w:rsidRDefault="00C93AAA" w:rsidP="004D49DB">
            <w:pPr>
              <w:jc w:val="center"/>
              <w:rPr>
                <w:b/>
              </w:rPr>
            </w:pPr>
            <w:r w:rsidRPr="00AE63CC">
              <w:rPr>
                <w:b/>
                <w:color w:val="FFFFFF"/>
              </w:rPr>
              <w:t>Version</w:t>
            </w:r>
          </w:p>
        </w:tc>
        <w:tc>
          <w:tcPr>
            <w:tcW w:w="1170" w:type="dxa"/>
            <w:shd w:val="clear" w:color="auto" w:fill="4F81BD" w:themeFill="accent1"/>
          </w:tcPr>
          <w:p w:rsidR="00C93AAA" w:rsidRDefault="00C93AAA" w:rsidP="004D49DB">
            <w:pPr>
              <w:jc w:val="center"/>
              <w:rPr>
                <w:b/>
                <w:color w:val="FFFFFF"/>
              </w:rPr>
            </w:pPr>
            <w:r>
              <w:rPr>
                <w:b/>
                <w:color w:val="FFFFFF"/>
              </w:rPr>
              <w:t>License</w:t>
            </w:r>
          </w:p>
        </w:tc>
        <w:tc>
          <w:tcPr>
            <w:tcW w:w="5130" w:type="dxa"/>
            <w:shd w:val="clear" w:color="auto" w:fill="4F81BD" w:themeFill="accent1"/>
          </w:tcPr>
          <w:p w:rsidR="00C93AAA" w:rsidRPr="00C1046C" w:rsidRDefault="00C93AAA" w:rsidP="004D49DB">
            <w:pPr>
              <w:tabs>
                <w:tab w:val="left" w:pos="5370"/>
                <w:tab w:val="center" w:pos="5562"/>
              </w:tabs>
              <w:spacing w:line="360" w:lineRule="auto"/>
              <w:jc w:val="center"/>
              <w:rPr>
                <w:b/>
              </w:rPr>
            </w:pPr>
            <w:r>
              <w:rPr>
                <w:b/>
                <w:color w:val="FFFFFF"/>
              </w:rPr>
              <w:t>Url</w:t>
            </w:r>
          </w:p>
        </w:tc>
      </w:tr>
      <w:tr w:rsidR="004D49DB" w:rsidTr="000F755B">
        <w:trPr>
          <w:trHeight w:val="571"/>
          <w:jc w:val="center"/>
        </w:trPr>
        <w:tc>
          <w:tcPr>
            <w:tcW w:w="1547" w:type="dxa"/>
          </w:tcPr>
          <w:p w:rsidR="004D49DB" w:rsidRDefault="004D49DB" w:rsidP="00A32F24">
            <w:pPr>
              <w:spacing w:line="360" w:lineRule="auto"/>
              <w:jc w:val="left"/>
            </w:pPr>
            <w:r>
              <w:t>Java(JDK)</w:t>
            </w:r>
          </w:p>
        </w:tc>
        <w:tc>
          <w:tcPr>
            <w:tcW w:w="1170" w:type="dxa"/>
          </w:tcPr>
          <w:p w:rsidR="004D49DB" w:rsidRDefault="004D49DB" w:rsidP="00A32F24">
            <w:pPr>
              <w:spacing w:line="360" w:lineRule="auto"/>
              <w:jc w:val="left"/>
            </w:pPr>
            <w:r>
              <w:t>7</w:t>
            </w:r>
          </w:p>
        </w:tc>
        <w:tc>
          <w:tcPr>
            <w:tcW w:w="1170" w:type="dxa"/>
          </w:tcPr>
          <w:p w:rsidR="004D49DB" w:rsidRDefault="004D49DB" w:rsidP="00A32F24">
            <w:pPr>
              <w:spacing w:line="360" w:lineRule="auto"/>
              <w:jc w:val="left"/>
            </w:pPr>
            <w:r>
              <w:t>OS</w:t>
            </w:r>
          </w:p>
        </w:tc>
        <w:tc>
          <w:tcPr>
            <w:tcW w:w="5130" w:type="dxa"/>
          </w:tcPr>
          <w:p w:rsidR="004D49DB" w:rsidRDefault="004B47FC" w:rsidP="00A32F24">
            <w:pPr>
              <w:spacing w:line="360" w:lineRule="auto"/>
              <w:jc w:val="left"/>
            </w:pPr>
            <w:hyperlink r:id="rId50" w:history="1">
              <w:r w:rsidR="004D49DB" w:rsidRPr="004D49DB">
                <w:rPr>
                  <w:rStyle w:val="Hyperlink"/>
                </w:rPr>
                <w:t>http://www.oracle.com/technetwork/java/javase/downloads/index.html</w:t>
              </w:r>
            </w:hyperlink>
          </w:p>
        </w:tc>
      </w:tr>
      <w:tr w:rsidR="000F755B" w:rsidTr="000F755B">
        <w:trPr>
          <w:trHeight w:val="278"/>
          <w:jc w:val="center"/>
        </w:trPr>
        <w:tc>
          <w:tcPr>
            <w:tcW w:w="1547" w:type="dxa"/>
          </w:tcPr>
          <w:p w:rsidR="000F755B" w:rsidRDefault="000F755B" w:rsidP="00A32F24">
            <w:pPr>
              <w:spacing w:line="360" w:lineRule="auto"/>
              <w:jc w:val="left"/>
            </w:pPr>
            <w:r>
              <w:t>Log4j</w:t>
            </w:r>
          </w:p>
        </w:tc>
        <w:tc>
          <w:tcPr>
            <w:tcW w:w="1170" w:type="dxa"/>
          </w:tcPr>
          <w:p w:rsidR="000F755B" w:rsidRDefault="000F755B" w:rsidP="00A32F24">
            <w:pPr>
              <w:spacing w:line="360" w:lineRule="auto"/>
              <w:jc w:val="left"/>
            </w:pPr>
            <w:r>
              <w:t>2</w:t>
            </w:r>
          </w:p>
        </w:tc>
        <w:tc>
          <w:tcPr>
            <w:tcW w:w="1170" w:type="dxa"/>
          </w:tcPr>
          <w:p w:rsidR="000F755B" w:rsidRDefault="000F755B" w:rsidP="00A32F24">
            <w:pPr>
              <w:spacing w:line="360" w:lineRule="auto"/>
              <w:jc w:val="left"/>
            </w:pPr>
            <w:r>
              <w:t>OS</w:t>
            </w:r>
          </w:p>
        </w:tc>
        <w:tc>
          <w:tcPr>
            <w:tcW w:w="5130" w:type="dxa"/>
          </w:tcPr>
          <w:p w:rsidR="000F755B" w:rsidRDefault="004B47FC" w:rsidP="00A32F24">
            <w:pPr>
              <w:spacing w:line="360" w:lineRule="auto"/>
              <w:jc w:val="left"/>
            </w:pPr>
            <w:hyperlink r:id="rId51" w:history="1">
              <w:r w:rsidR="000F755B" w:rsidRPr="000F755B">
                <w:rPr>
                  <w:rStyle w:val="Hyperlink"/>
                </w:rPr>
                <w:t>http://logging.apache.org/log4j/2.x/</w:t>
              </w:r>
            </w:hyperlink>
          </w:p>
        </w:tc>
      </w:tr>
      <w:tr w:rsidR="00C93AAA" w:rsidTr="000F755B">
        <w:trPr>
          <w:trHeight w:val="417"/>
          <w:jc w:val="center"/>
        </w:trPr>
        <w:tc>
          <w:tcPr>
            <w:tcW w:w="1547" w:type="dxa"/>
          </w:tcPr>
          <w:p w:rsidR="00C93AAA" w:rsidRPr="00C1046C" w:rsidRDefault="00C93AAA" w:rsidP="00A32F24">
            <w:pPr>
              <w:spacing w:line="360" w:lineRule="auto"/>
              <w:jc w:val="left"/>
            </w:pPr>
            <w:r>
              <w:t>Chart.js</w:t>
            </w:r>
          </w:p>
        </w:tc>
        <w:tc>
          <w:tcPr>
            <w:tcW w:w="1170" w:type="dxa"/>
          </w:tcPr>
          <w:p w:rsidR="00C93AAA" w:rsidRPr="00C1046C" w:rsidRDefault="00C93AAA" w:rsidP="00A32F24">
            <w:pPr>
              <w:spacing w:line="360" w:lineRule="auto"/>
              <w:jc w:val="left"/>
            </w:pPr>
            <w:r>
              <w:t>1.0.2</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2" w:history="1">
              <w:r w:rsidR="00C93AAA" w:rsidRPr="001C4F48">
                <w:rPr>
                  <w:rStyle w:val="Hyperlink"/>
                </w:rPr>
                <w:t>http://www.chartjs.org/</w:t>
              </w:r>
            </w:hyperlink>
          </w:p>
        </w:tc>
      </w:tr>
      <w:tr w:rsidR="00C93AAA" w:rsidTr="000F755B">
        <w:trPr>
          <w:trHeight w:val="432"/>
          <w:jc w:val="center"/>
        </w:trPr>
        <w:tc>
          <w:tcPr>
            <w:tcW w:w="1547" w:type="dxa"/>
          </w:tcPr>
          <w:p w:rsidR="00C93AAA" w:rsidRPr="00C1046C" w:rsidRDefault="00C93AAA" w:rsidP="00A32F24">
            <w:pPr>
              <w:spacing w:line="360" w:lineRule="auto"/>
              <w:jc w:val="left"/>
            </w:pPr>
            <w:r>
              <w:t>Weka</w:t>
            </w:r>
          </w:p>
        </w:tc>
        <w:tc>
          <w:tcPr>
            <w:tcW w:w="1170" w:type="dxa"/>
          </w:tcPr>
          <w:p w:rsidR="00C93AAA" w:rsidRPr="00C1046C" w:rsidRDefault="00C93AAA" w:rsidP="00A32F24">
            <w:pPr>
              <w:spacing w:line="360" w:lineRule="auto"/>
              <w:jc w:val="left"/>
            </w:pPr>
            <w:r>
              <w:t>3.6.12</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3" w:history="1">
              <w:r w:rsidR="00C93AAA" w:rsidRPr="001C4F48">
                <w:rPr>
                  <w:rStyle w:val="Hyperlink"/>
                </w:rPr>
                <w:t>http://www.cs.waikato.ac.nz/ml/weka/</w:t>
              </w:r>
            </w:hyperlink>
          </w:p>
        </w:tc>
      </w:tr>
      <w:tr w:rsidR="00C93AAA" w:rsidTr="000F755B">
        <w:trPr>
          <w:trHeight w:val="417"/>
          <w:jc w:val="center"/>
        </w:trPr>
        <w:tc>
          <w:tcPr>
            <w:tcW w:w="1547" w:type="dxa"/>
          </w:tcPr>
          <w:p w:rsidR="00C93AAA" w:rsidRPr="00C1046C" w:rsidRDefault="00C93AAA" w:rsidP="00A32F24">
            <w:pPr>
              <w:spacing w:line="360" w:lineRule="auto"/>
              <w:jc w:val="left"/>
            </w:pPr>
            <w:r>
              <w:t>JGAP</w:t>
            </w:r>
          </w:p>
        </w:tc>
        <w:tc>
          <w:tcPr>
            <w:tcW w:w="1170" w:type="dxa"/>
          </w:tcPr>
          <w:p w:rsidR="00C93AAA" w:rsidRPr="00C1046C" w:rsidRDefault="00C93AAA" w:rsidP="00A32F24">
            <w:pPr>
              <w:spacing w:line="360" w:lineRule="auto"/>
              <w:jc w:val="left"/>
            </w:pPr>
            <w:r>
              <w:t>3.0</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4" w:history="1">
              <w:r w:rsidR="00C93AAA" w:rsidRPr="001C4F48">
                <w:rPr>
                  <w:rStyle w:val="Hyperlink"/>
                </w:rPr>
                <w:t>http://jgap.sourceforge.net/</w:t>
              </w:r>
            </w:hyperlink>
          </w:p>
        </w:tc>
      </w:tr>
      <w:tr w:rsidR="00C93AAA" w:rsidTr="000F755B">
        <w:trPr>
          <w:trHeight w:val="417"/>
          <w:jc w:val="center"/>
        </w:trPr>
        <w:tc>
          <w:tcPr>
            <w:tcW w:w="1547" w:type="dxa"/>
          </w:tcPr>
          <w:p w:rsidR="00C93AAA" w:rsidRPr="00C1046C" w:rsidRDefault="00C93AAA" w:rsidP="00A32F24">
            <w:pPr>
              <w:spacing w:line="360" w:lineRule="auto"/>
              <w:jc w:val="left"/>
            </w:pPr>
            <w:r>
              <w:t>AngularJs</w:t>
            </w:r>
          </w:p>
        </w:tc>
        <w:tc>
          <w:tcPr>
            <w:tcW w:w="1170" w:type="dxa"/>
          </w:tcPr>
          <w:p w:rsidR="00C93AAA" w:rsidRPr="00C1046C" w:rsidRDefault="00C93AAA" w:rsidP="00A32F24">
            <w:pPr>
              <w:spacing w:line="360" w:lineRule="auto"/>
              <w:jc w:val="left"/>
            </w:pPr>
            <w:r>
              <w:t>1.4.0</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5" w:history="1">
              <w:r w:rsidR="00C93AAA" w:rsidRPr="001C4F48">
                <w:rPr>
                  <w:rStyle w:val="Hyperlink"/>
                </w:rPr>
                <w:t>https://angularjs.org/</w:t>
              </w:r>
            </w:hyperlink>
          </w:p>
        </w:tc>
      </w:tr>
      <w:tr w:rsidR="00C93AAA" w:rsidTr="000F755B">
        <w:trPr>
          <w:trHeight w:val="417"/>
          <w:jc w:val="center"/>
        </w:trPr>
        <w:tc>
          <w:tcPr>
            <w:tcW w:w="1547" w:type="dxa"/>
          </w:tcPr>
          <w:p w:rsidR="00C93AAA" w:rsidRPr="00C1046C" w:rsidRDefault="00C93AAA" w:rsidP="00A32F24">
            <w:pPr>
              <w:spacing w:line="360" w:lineRule="auto"/>
              <w:jc w:val="left"/>
            </w:pPr>
            <w:r>
              <w:t>Apache POI</w:t>
            </w:r>
          </w:p>
        </w:tc>
        <w:tc>
          <w:tcPr>
            <w:tcW w:w="1170" w:type="dxa"/>
          </w:tcPr>
          <w:p w:rsidR="00C93AAA" w:rsidRPr="00C1046C" w:rsidRDefault="00C93AAA" w:rsidP="00A32F24">
            <w:pPr>
              <w:spacing w:line="360" w:lineRule="auto"/>
              <w:jc w:val="left"/>
            </w:pPr>
            <w:r>
              <w:t>3.11</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6" w:history="1">
              <w:r w:rsidR="00C93AAA" w:rsidRPr="001C4F48">
                <w:rPr>
                  <w:rStyle w:val="Hyperlink"/>
                </w:rPr>
                <w:t>https://poi.apache.org/</w:t>
              </w:r>
            </w:hyperlink>
          </w:p>
        </w:tc>
      </w:tr>
      <w:tr w:rsidR="00C93AAA" w:rsidTr="000F755B">
        <w:trPr>
          <w:trHeight w:val="432"/>
          <w:jc w:val="center"/>
        </w:trPr>
        <w:tc>
          <w:tcPr>
            <w:tcW w:w="1547" w:type="dxa"/>
          </w:tcPr>
          <w:p w:rsidR="00C93AAA" w:rsidRDefault="00C93AAA" w:rsidP="00A32F24">
            <w:pPr>
              <w:spacing w:line="360" w:lineRule="auto"/>
              <w:jc w:val="left"/>
            </w:pPr>
            <w:r>
              <w:t>Bootstrap</w:t>
            </w:r>
          </w:p>
        </w:tc>
        <w:tc>
          <w:tcPr>
            <w:tcW w:w="1170" w:type="dxa"/>
          </w:tcPr>
          <w:p w:rsidR="00C93AAA" w:rsidRPr="00C1046C" w:rsidRDefault="00C93AAA" w:rsidP="00A32F24">
            <w:pPr>
              <w:spacing w:line="360" w:lineRule="auto"/>
              <w:jc w:val="left"/>
            </w:pPr>
            <w:r>
              <w:t>3.3.4</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7" w:history="1">
              <w:r w:rsidR="00C93AAA" w:rsidRPr="001C4F48">
                <w:rPr>
                  <w:rStyle w:val="Hyperlink"/>
                </w:rPr>
                <w:t>http://getbootstrap.com/</w:t>
              </w:r>
            </w:hyperlink>
          </w:p>
        </w:tc>
      </w:tr>
      <w:tr w:rsidR="00C93AAA" w:rsidTr="000F755B">
        <w:trPr>
          <w:trHeight w:val="432"/>
          <w:jc w:val="center"/>
        </w:trPr>
        <w:tc>
          <w:tcPr>
            <w:tcW w:w="1547" w:type="dxa"/>
          </w:tcPr>
          <w:p w:rsidR="00C93AAA" w:rsidRDefault="00C93AAA" w:rsidP="00A32F24">
            <w:pPr>
              <w:spacing w:line="360" w:lineRule="auto"/>
              <w:jc w:val="left"/>
            </w:pPr>
            <w:r>
              <w:t xml:space="preserve">MYSQL </w:t>
            </w:r>
          </w:p>
        </w:tc>
        <w:tc>
          <w:tcPr>
            <w:tcW w:w="1170" w:type="dxa"/>
          </w:tcPr>
          <w:p w:rsidR="00C93AAA" w:rsidRPr="00C1046C" w:rsidRDefault="00C93AAA" w:rsidP="00A32F24">
            <w:pPr>
              <w:spacing w:line="360" w:lineRule="auto"/>
              <w:jc w:val="left"/>
            </w:pPr>
            <w:r>
              <w:t>5.6.24</w:t>
            </w:r>
          </w:p>
        </w:tc>
        <w:tc>
          <w:tcPr>
            <w:tcW w:w="1170" w:type="dxa"/>
          </w:tcPr>
          <w:p w:rsidR="00C93AAA" w:rsidRDefault="00C93AAA" w:rsidP="00A32F24">
            <w:pPr>
              <w:spacing w:line="360" w:lineRule="auto"/>
              <w:jc w:val="left"/>
            </w:pPr>
            <w:r>
              <w:t>OS</w:t>
            </w:r>
          </w:p>
        </w:tc>
        <w:tc>
          <w:tcPr>
            <w:tcW w:w="5130" w:type="dxa"/>
          </w:tcPr>
          <w:p w:rsidR="00C93AAA" w:rsidRPr="00C1046C" w:rsidRDefault="004B47FC" w:rsidP="00A32F24">
            <w:pPr>
              <w:spacing w:line="360" w:lineRule="auto"/>
              <w:jc w:val="left"/>
            </w:pPr>
            <w:hyperlink r:id="rId58" w:history="1">
              <w:r w:rsidR="00C93AAA" w:rsidRPr="001C4F48">
                <w:rPr>
                  <w:rStyle w:val="Hyperlink"/>
                </w:rPr>
                <w:t>http://www.mysql.com/</w:t>
              </w:r>
            </w:hyperlink>
          </w:p>
        </w:tc>
      </w:tr>
    </w:tbl>
    <w:p w:rsidR="00946D6E" w:rsidRDefault="00AE63CC" w:rsidP="00AE63CC">
      <w:pPr>
        <w:jc w:val="center"/>
        <w:rPr>
          <w:b/>
        </w:rPr>
      </w:pPr>
      <w:bookmarkStart w:id="44" w:name="_Ref417571326"/>
      <w:r w:rsidRPr="00AE63CC">
        <w:rPr>
          <w:b/>
        </w:rPr>
        <w:t xml:space="preserve">Table </w:t>
      </w:r>
      <w:r w:rsidRPr="00AE63CC">
        <w:rPr>
          <w:b/>
        </w:rPr>
        <w:fldChar w:fldCharType="begin"/>
      </w:r>
      <w:r w:rsidRPr="00AE63CC">
        <w:rPr>
          <w:b/>
        </w:rPr>
        <w:instrText xml:space="preserve"> SEQ Table \* ARABIC </w:instrText>
      </w:r>
      <w:r w:rsidRPr="00AE63CC">
        <w:rPr>
          <w:b/>
        </w:rPr>
        <w:fldChar w:fldCharType="separate"/>
      </w:r>
      <w:r w:rsidR="00B5673D">
        <w:rPr>
          <w:b/>
          <w:noProof/>
        </w:rPr>
        <w:t>6</w:t>
      </w:r>
      <w:r w:rsidRPr="00AE63CC">
        <w:rPr>
          <w:b/>
        </w:rPr>
        <w:fldChar w:fldCharType="end"/>
      </w:r>
      <w:bookmarkEnd w:id="44"/>
      <w:r w:rsidRPr="00AE63CC">
        <w:rPr>
          <w:b/>
        </w:rPr>
        <w:t xml:space="preserve">: External </w:t>
      </w:r>
      <w:r>
        <w:rPr>
          <w:b/>
        </w:rPr>
        <w:t>Libraries</w:t>
      </w:r>
      <w:r w:rsidRPr="00AE63CC">
        <w:rPr>
          <w:b/>
        </w:rPr>
        <w:t xml:space="preserve"> and Technologies Used</w:t>
      </w: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EC6FDE">
      <w:pPr>
        <w:rPr>
          <w:b/>
        </w:rPr>
      </w:pPr>
    </w:p>
    <w:p w:rsidR="00CA4D20" w:rsidRDefault="00CA4D20" w:rsidP="00CA4D20">
      <w:pPr>
        <w:pStyle w:val="Heading2"/>
      </w:pPr>
      <w:r>
        <w:lastRenderedPageBreak/>
        <w:t>IMPLEMENTATION OF THE PROTOTYPE</w:t>
      </w:r>
    </w:p>
    <w:p w:rsidR="004D1832" w:rsidRDefault="004D1832" w:rsidP="004D1832">
      <w:pPr>
        <w:pStyle w:val="Heading3"/>
      </w:pPr>
      <w:r>
        <w:t>WEB DASHBOARD</w:t>
      </w:r>
    </w:p>
    <w:p w:rsidR="00507E51" w:rsidRDefault="00FB2C66" w:rsidP="00507E51">
      <w:r>
        <w:t>AngularJs</w:t>
      </w:r>
      <w:r w:rsidR="008050AF">
        <w:t xml:space="preserve"> is a front end web application development framework that respects the MVC architecture. The </w:t>
      </w:r>
      <w:r>
        <w:t>AngularJs</w:t>
      </w:r>
      <w:r w:rsidR="008050AF">
        <w:t xml:space="preserve"> framework is highly used to develop single page application (SPA)</w:t>
      </w:r>
      <w:r w:rsidR="002A59AF">
        <w:t>. It’s used to develop dynamic HTML view more manageable way, combination of both AngularJs and Bootstrap produce more elegant user interface.</w:t>
      </w:r>
      <w:r>
        <w:t xml:space="preserve"> Comparing other front end framework, AngularJs is more robust and modularized framework for rapid application development</w:t>
      </w:r>
      <w:r w:rsidR="00EC3643">
        <w:t xml:space="preserve">. They are large open source community are supporting for the </w:t>
      </w:r>
      <w:r w:rsidR="00B569D4">
        <w:t xml:space="preserve">AngularJs </w:t>
      </w:r>
      <w:r w:rsidR="00EC3643">
        <w:t xml:space="preserve">framework. </w:t>
      </w:r>
      <w:r w:rsidR="00A31822">
        <w:t>Therefore</w:t>
      </w:r>
      <w:r w:rsidR="00D90AAA">
        <w:t xml:space="preserve"> AnjularJs framework was selected to develop the web dashboard. </w:t>
      </w:r>
    </w:p>
    <w:p w:rsidR="00925628" w:rsidRDefault="00925628" w:rsidP="00507E51">
      <w:r>
        <w:t xml:space="preserve">The following features were implemented in the prototype </w:t>
      </w:r>
    </w:p>
    <w:p w:rsidR="00925628" w:rsidRDefault="00925628" w:rsidP="00925628">
      <w:pPr>
        <w:pStyle w:val="ListParagraph"/>
        <w:numPr>
          <w:ilvl w:val="0"/>
          <w:numId w:val="14"/>
        </w:numPr>
      </w:pPr>
      <w:r>
        <w:t>Generate the charts according the prediction results.</w:t>
      </w:r>
    </w:p>
    <w:p w:rsidR="00925628" w:rsidRDefault="00925628" w:rsidP="00925628">
      <w:pPr>
        <w:pStyle w:val="ListParagraph"/>
        <w:numPr>
          <w:ilvl w:val="0"/>
          <w:numId w:val="14"/>
        </w:numPr>
      </w:pPr>
      <w:r>
        <w:t>Display the optimal set of disease genes.</w:t>
      </w:r>
    </w:p>
    <w:p w:rsidR="003D19D9" w:rsidRDefault="003D19D9" w:rsidP="00925628">
      <w:pPr>
        <w:pStyle w:val="ListParagraph"/>
        <w:numPr>
          <w:ilvl w:val="0"/>
          <w:numId w:val="14"/>
        </w:numPr>
      </w:pPr>
      <w:r>
        <w:t>Dashboard is responsive.</w:t>
      </w:r>
    </w:p>
    <w:p w:rsidR="0038116D" w:rsidRDefault="00E000BD" w:rsidP="00507E51">
      <w:r>
        <w:t xml:space="preserve">The AngularJs framework was setup by using Node.js, it is helps to build the automated environment for the </w:t>
      </w:r>
      <w:r w:rsidR="00B569D4">
        <w:t xml:space="preserve">AngularJs </w:t>
      </w:r>
      <w:r>
        <w:t xml:space="preserve">application development. </w:t>
      </w:r>
      <w:r w:rsidR="00D557F6">
        <w:t>The initial project setup, there were couple of component installed into Node.js. First node package manager was installed from the Node console. The following components were installed from the node package manager.</w:t>
      </w:r>
    </w:p>
    <w:p w:rsidR="00813A08" w:rsidRDefault="00D557F6" w:rsidP="00813A08">
      <w:pPr>
        <w:pStyle w:val="ListParagraph"/>
        <w:numPr>
          <w:ilvl w:val="0"/>
          <w:numId w:val="19"/>
        </w:numPr>
      </w:pPr>
      <w:r>
        <w:t xml:space="preserve">Yeoman </w:t>
      </w:r>
      <w:r w:rsidR="00B52A8E">
        <w:t>–</w:t>
      </w:r>
      <w:r>
        <w:t xml:space="preserve"> </w:t>
      </w:r>
      <w:r w:rsidR="00B52A8E">
        <w:t>Yemon is used to generate the scaffolding of the application. It is created basic folders, files and configurations to get AngularJs application up and running.</w:t>
      </w:r>
    </w:p>
    <w:p w:rsidR="00813A08" w:rsidRDefault="00B52A8E" w:rsidP="00813A08">
      <w:pPr>
        <w:pStyle w:val="ListParagraph"/>
        <w:numPr>
          <w:ilvl w:val="0"/>
          <w:numId w:val="19"/>
        </w:numPr>
      </w:pPr>
      <w:r>
        <w:t xml:space="preserve">Bower – Bower is a package manager. It is helps to install </w:t>
      </w:r>
      <w:r w:rsidR="00B569D4">
        <w:t xml:space="preserve">AngularJs </w:t>
      </w:r>
      <w:r>
        <w:t>libraries and Bootstrap framework easily.</w:t>
      </w:r>
    </w:p>
    <w:p w:rsidR="00B52A8E" w:rsidRDefault="00B52A8E" w:rsidP="00D557F6">
      <w:pPr>
        <w:pStyle w:val="ListParagraph"/>
        <w:numPr>
          <w:ilvl w:val="0"/>
          <w:numId w:val="19"/>
        </w:numPr>
      </w:pPr>
      <w:r>
        <w:t xml:space="preserve">Grunt – Grunt is a server to run the JavaScript and it is helps to update JavaScript, </w:t>
      </w:r>
      <w:r w:rsidR="00FB7D1B">
        <w:t>HTML</w:t>
      </w:r>
      <w:r>
        <w:t xml:space="preserve"> and CSS files while developing the application. </w:t>
      </w:r>
    </w:p>
    <w:p w:rsidR="00DB1086" w:rsidRDefault="00DB1086" w:rsidP="00DB1086"/>
    <w:p w:rsidR="00DB1086" w:rsidRDefault="00DB1086" w:rsidP="00DB1086"/>
    <w:p w:rsidR="00DB1086" w:rsidRDefault="00DB1086" w:rsidP="00DB1086"/>
    <w:p w:rsidR="00DB1086" w:rsidRDefault="00DB1086" w:rsidP="00DB1086"/>
    <w:p w:rsidR="00DB1086" w:rsidRDefault="00DB1086" w:rsidP="00DB1086"/>
    <w:p w:rsidR="00DB1086" w:rsidRDefault="00224357" w:rsidP="00DB1086">
      <w:r>
        <w:lastRenderedPageBreak/>
        <w:t xml:space="preserve">The AnjularJs application structure was used for the development. The structure is shown in </w:t>
      </w:r>
      <w:r w:rsidRPr="00224357">
        <w:fldChar w:fldCharType="begin"/>
      </w:r>
      <w:r w:rsidRPr="00224357">
        <w:instrText xml:space="preserve"> REF _Ref417596332 \h  \* MERGEFORMAT </w:instrText>
      </w:r>
      <w:r w:rsidRPr="00224357">
        <w:fldChar w:fldCharType="separate"/>
      </w:r>
      <w:r w:rsidR="00B5673D" w:rsidRPr="00B5673D">
        <w:t xml:space="preserve">Figure </w:t>
      </w:r>
      <w:r w:rsidR="00B5673D" w:rsidRPr="00B5673D">
        <w:rPr>
          <w:noProof/>
        </w:rPr>
        <w:t>23</w:t>
      </w:r>
      <w:r w:rsidRPr="00224357">
        <w:fldChar w:fldCharType="end"/>
      </w:r>
      <w:r>
        <w:t>.</w:t>
      </w:r>
    </w:p>
    <w:p w:rsidR="00DB1086" w:rsidRDefault="00DB1086" w:rsidP="00DB1086">
      <w:pPr>
        <w:keepNext/>
        <w:jc w:val="center"/>
      </w:pPr>
      <w:r>
        <w:rPr>
          <w:noProof/>
        </w:rPr>
        <w:drawing>
          <wp:inline distT="0" distB="0" distL="0" distR="0" wp14:anchorId="24C27137" wp14:editId="527E1948">
            <wp:extent cx="3732028" cy="3746087"/>
            <wp:effectExtent l="0" t="0" r="1905" b="6985"/>
            <wp:docPr id="134" name="Picture 134" descr="D:\IIT\l\Final_Year_Project\Implementation\Anularjs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Anularjs_Design.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36340" cy="3750416"/>
                    </a:xfrm>
                    <a:prstGeom prst="rect">
                      <a:avLst/>
                    </a:prstGeom>
                    <a:noFill/>
                    <a:ln>
                      <a:noFill/>
                    </a:ln>
                  </pic:spPr>
                </pic:pic>
              </a:graphicData>
            </a:graphic>
          </wp:inline>
        </w:drawing>
      </w:r>
    </w:p>
    <w:p w:rsidR="00B569D4" w:rsidRPr="004736AE" w:rsidRDefault="00DB1086" w:rsidP="004736AE">
      <w:pPr>
        <w:jc w:val="center"/>
        <w:rPr>
          <w:b/>
        </w:rPr>
      </w:pPr>
      <w:bookmarkStart w:id="45" w:name="_Ref417596332"/>
      <w:bookmarkStart w:id="46" w:name="_Ref417596320"/>
      <w:r w:rsidRPr="004736AE">
        <w:rPr>
          <w:b/>
        </w:rPr>
        <w:t xml:space="preserve">Figure </w:t>
      </w:r>
      <w:r w:rsidRPr="004736AE">
        <w:rPr>
          <w:b/>
        </w:rPr>
        <w:fldChar w:fldCharType="begin"/>
      </w:r>
      <w:r w:rsidRPr="004736AE">
        <w:rPr>
          <w:b/>
        </w:rPr>
        <w:instrText xml:space="preserve"> SEQ Figure \* ARABIC </w:instrText>
      </w:r>
      <w:r w:rsidRPr="004736AE">
        <w:rPr>
          <w:b/>
        </w:rPr>
        <w:fldChar w:fldCharType="separate"/>
      </w:r>
      <w:r w:rsidR="00B5673D">
        <w:rPr>
          <w:b/>
          <w:noProof/>
        </w:rPr>
        <w:t>23</w:t>
      </w:r>
      <w:r w:rsidRPr="004736AE">
        <w:rPr>
          <w:b/>
        </w:rPr>
        <w:fldChar w:fldCharType="end"/>
      </w:r>
      <w:bookmarkEnd w:id="45"/>
      <w:r w:rsidRPr="004736AE">
        <w:rPr>
          <w:b/>
        </w:rPr>
        <w:t xml:space="preserve">: Components of </w:t>
      </w:r>
      <w:r w:rsidR="004736AE" w:rsidRPr="004736AE">
        <w:rPr>
          <w:b/>
        </w:rPr>
        <w:t>the</w:t>
      </w:r>
      <w:r w:rsidRPr="004736AE">
        <w:rPr>
          <w:b/>
        </w:rPr>
        <w:t xml:space="preserve"> AngularJs Application</w:t>
      </w:r>
      <w:bookmarkEnd w:id="46"/>
    </w:p>
    <w:p w:rsidR="00B15E4A" w:rsidRDefault="00A612A9" w:rsidP="005A6EB5">
      <w:r>
        <w:t>Dashboard view was developed based on the Bootstrap UI components and Chart.js HTML5 Charts.</w:t>
      </w:r>
      <w:r w:rsidR="009751F3">
        <w:t xml:space="preserve"> </w:t>
      </w:r>
      <w:r w:rsidR="00B15E4A">
        <w:t xml:space="preserve">The included Chart.js JavaScript library and Bootstrap are shown in the </w:t>
      </w:r>
      <w:r w:rsidR="003E7BA9" w:rsidRPr="003E7BA9">
        <w:fldChar w:fldCharType="begin"/>
      </w:r>
      <w:r w:rsidR="003E7BA9" w:rsidRPr="003E7BA9">
        <w:instrText xml:space="preserve"> REF _Ref417602566 \h  \* MERGEFORMAT </w:instrText>
      </w:r>
      <w:r w:rsidR="003E7BA9" w:rsidRPr="003E7BA9">
        <w:fldChar w:fldCharType="separate"/>
      </w:r>
      <w:r w:rsidR="00B5673D" w:rsidRPr="00B5673D">
        <w:t xml:space="preserve">Figure </w:t>
      </w:r>
      <w:r w:rsidR="00B5673D" w:rsidRPr="00B5673D">
        <w:rPr>
          <w:noProof/>
        </w:rPr>
        <w:t>24</w:t>
      </w:r>
      <w:r w:rsidR="003E7BA9" w:rsidRPr="003E7BA9">
        <w:fldChar w:fldCharType="end"/>
      </w:r>
    </w:p>
    <w:p w:rsidR="00224357" w:rsidRDefault="00B401E2" w:rsidP="005A6EB5">
      <w:r>
        <w:rPr>
          <w:noProof/>
        </w:rPr>
        <mc:AlternateContent>
          <mc:Choice Requires="wps">
            <w:drawing>
              <wp:anchor distT="0" distB="0" distL="114300" distR="114300" simplePos="0" relativeHeight="251692032" behindDoc="0" locked="0" layoutInCell="1" allowOverlap="1" wp14:anchorId="4A9CB1E0" wp14:editId="7860CC97">
                <wp:simplePos x="0" y="0"/>
                <wp:positionH relativeFrom="column">
                  <wp:posOffset>-67310</wp:posOffset>
                </wp:positionH>
                <wp:positionV relativeFrom="paragraph">
                  <wp:posOffset>2427605</wp:posOffset>
                </wp:positionV>
                <wp:extent cx="584771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a:effectLst/>
                      </wps:spPr>
                      <wps:txbx>
                        <w:txbxContent>
                          <w:p w:rsidR="004B47FC" w:rsidRPr="00B401E2" w:rsidRDefault="004B47FC" w:rsidP="00B401E2">
                            <w:pPr>
                              <w:jc w:val="center"/>
                              <w:rPr>
                                <w:b/>
                                <w:noProof/>
                              </w:rPr>
                            </w:pPr>
                            <w:bookmarkStart w:id="47"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sidR="00B5673D">
                              <w:rPr>
                                <w:b/>
                                <w:noProof/>
                              </w:rPr>
                              <w:t>24</w:t>
                            </w:r>
                            <w:r w:rsidRPr="00B401E2">
                              <w:rPr>
                                <w:b/>
                              </w:rPr>
                              <w:fldChar w:fldCharType="end"/>
                            </w:r>
                            <w:bookmarkEnd w:id="47"/>
                            <w:r w:rsidRPr="00B401E2">
                              <w:rPr>
                                <w:b/>
                              </w:rPr>
                              <w:t>: Included Chart.js Library and Boo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5" o:spid="_x0000_s1098" type="#_x0000_t202" style="position:absolute;left:0;text-align:left;margin-left:-5.3pt;margin-top:191.15pt;width:460.4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" stroked="f">
                <v:textbox style="mso-fit-shape-to-text:t" inset="0,0,0,0">
                  <w:txbxContent>
                    <w:p w:rsidR="004B47FC" w:rsidRPr="00B401E2" w:rsidRDefault="004B47FC" w:rsidP="00B401E2">
                      <w:pPr>
                        <w:jc w:val="center"/>
                        <w:rPr>
                          <w:b/>
                          <w:noProof/>
                        </w:rPr>
                      </w:pPr>
                      <w:bookmarkStart w:id="48"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sidR="00B5673D">
                        <w:rPr>
                          <w:b/>
                          <w:noProof/>
                        </w:rPr>
                        <w:t>24</w:t>
                      </w:r>
                      <w:r w:rsidRPr="00B401E2">
                        <w:rPr>
                          <w:b/>
                        </w:rPr>
                        <w:fldChar w:fldCharType="end"/>
                      </w:r>
                      <w:bookmarkEnd w:id="48"/>
                      <w:r w:rsidRPr="00B401E2">
                        <w:rPr>
                          <w:b/>
                        </w:rPr>
                        <w:t>: Included Chart.js Library and Bootstrap</w:t>
                      </w:r>
                    </w:p>
                  </w:txbxContent>
                </v:textbox>
              </v:shape>
            </w:pict>
          </mc:Fallback>
        </mc:AlternateContent>
      </w:r>
      <w:r w:rsidR="007F1FB8">
        <w:rPr>
          <w:noProof/>
        </w:rPr>
        <mc:AlternateContent>
          <mc:Choice Requires="wps">
            <w:drawing>
              <wp:anchor distT="0" distB="0" distL="114300" distR="114300" simplePos="0" relativeHeight="251689984" behindDoc="0" locked="0" layoutInCell="1" allowOverlap="1" wp14:anchorId="3495C47A" wp14:editId="709F4D77">
                <wp:simplePos x="0" y="0"/>
                <wp:positionH relativeFrom="column">
                  <wp:align>center</wp:align>
                </wp:positionH>
                <wp:positionV relativeFrom="paragraph">
                  <wp:posOffset>0</wp:posOffset>
                </wp:positionV>
                <wp:extent cx="5847907" cy="2371061"/>
                <wp:effectExtent l="0" t="0" r="1968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907" cy="2371061"/>
                        </a:xfrm>
                        <a:prstGeom prst="rect">
                          <a:avLst/>
                        </a:prstGeom>
                        <a:solidFill>
                          <a:srgbClr val="FFFFFF"/>
                        </a:solidFill>
                        <a:ln w="9525">
                          <a:solidFill>
                            <a:srgbClr val="000000"/>
                          </a:solidFill>
                          <a:miter lim="800000"/>
                          <a:headEnd/>
                          <a:tailEnd/>
                        </a:ln>
                      </wps:spPr>
                      <wps:txbx>
                        <w:txbxContent>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 Bootstrap core CSS --&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bootstrap.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external css--&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css/font-awesom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zabuto_calendar.css"</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js/gritter/css/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lineicons/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 Custom styles for this template --&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styl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style-responsiv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scrip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js/chart-master/Chart.js"</w:t>
                            </w:r>
                            <w:r>
                              <w:rPr>
                                <w:rFonts w:ascii="Courier New" w:hAnsi="Courier New" w:cs="Courier New"/>
                                <w:color w:val="0000FF"/>
                                <w:sz w:val="20"/>
                                <w:szCs w:val="20"/>
                                <w:highlight w:val="white"/>
                              </w:rPr>
                              <w:t>&gt;&lt;/script&gt;</w:t>
                            </w:r>
                          </w:p>
                          <w:p w:rsidR="004B47FC" w:rsidRDefault="004B47FC" w:rsidP="007F1FB8">
                            <w:r>
                              <w:rPr>
                                <w:rFonts w:ascii="Courier New" w:hAnsi="Courier New" w:cs="Courier New"/>
                                <w:b/>
                                <w:bCs/>
                                <w:color w:val="000000"/>
                                <w:sz w:val="20"/>
                                <w:szCs w:val="20"/>
                                <w:highlight w:val="whit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99" type="#_x0000_t202" style="position:absolute;left:0;text-align:left;margin-left:0;margin-top:0;width:460.45pt;height:186.7pt;z-index:25168998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">
                <v:textbox>
                  <w:txbxContent>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 Bootstrap core CSS --&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bootstrap.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external css--&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css/font-awesom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zabuto_calendar.css"</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js/gritter/css/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lineicons/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lt;!-- Custom styles for this template --&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styl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css/style-responsive.cs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rel</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stylesheet"</w:t>
                      </w:r>
                      <w:r>
                        <w:rPr>
                          <w:rFonts w:ascii="Courier New" w:hAnsi="Courier New" w:cs="Courier New"/>
                          <w:color w:val="0000FF"/>
                          <w:sz w:val="20"/>
                          <w:szCs w:val="20"/>
                          <w:highlight w:val="white"/>
                        </w:rPr>
                        <w:t>&gt;</w:t>
                      </w: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4B47FC" w:rsidRDefault="004B47FC"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scrip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js/chart-master/Chart.js"</w:t>
                      </w:r>
                      <w:r>
                        <w:rPr>
                          <w:rFonts w:ascii="Courier New" w:hAnsi="Courier New" w:cs="Courier New"/>
                          <w:color w:val="0000FF"/>
                          <w:sz w:val="20"/>
                          <w:szCs w:val="20"/>
                          <w:highlight w:val="white"/>
                        </w:rPr>
                        <w:t>&gt;&lt;/script&gt;</w:t>
                      </w:r>
                    </w:p>
                    <w:p w:rsidR="004B47FC" w:rsidRDefault="004B47FC" w:rsidP="007F1FB8">
                      <w:r>
                        <w:rPr>
                          <w:rFonts w:ascii="Courier New" w:hAnsi="Courier New" w:cs="Courier New"/>
                          <w:b/>
                          <w:bCs/>
                          <w:color w:val="000000"/>
                          <w:sz w:val="20"/>
                          <w:szCs w:val="20"/>
                          <w:highlight w:val="white"/>
                        </w:rPr>
                        <w:t xml:space="preserve">    </w:t>
                      </w:r>
                    </w:p>
                  </w:txbxContent>
                </v:textbox>
              </v:shape>
            </w:pict>
          </mc:Fallback>
        </mc:AlternateContent>
      </w:r>
      <w:r w:rsidR="00B15E4A">
        <w:t xml:space="preserve"> </w:t>
      </w:r>
      <w:r w:rsidR="007F1FB8">
        <w:object w:dxaOrig="9016" w:dyaOrig="749">
          <v:shape id="_x0000_i1033" type="#_x0000_t75" style="width:450.8pt;height:37.45pt" o:ole="">
            <v:imagedata r:id="rId60" o:title=""/>
          </v:shape>
          <o:OLEObject Type="Embed" ProgID="Word.OpenDocumentText.12" ShapeID="_x0000_i1033" DrawAspect="Content" ObjectID="_1491613749" r:id="rId61"/>
        </w:object>
      </w:r>
      <w:r w:rsidR="007F1FB8">
        <w:object w:dxaOrig="9027" w:dyaOrig="509">
          <v:shape id="_x0000_i1034" type="#_x0000_t75" style="width:451.35pt;height:25.45pt" o:ole="">
            <v:imagedata r:id="rId62" o:title=""/>
          </v:shape>
          <o:OLEObject Type="Embed" ProgID="Word.OpenDocumentText.12" ShapeID="_x0000_i1034" DrawAspect="Content" ObjectID="_1491613750" r:id="rId63"/>
        </w:objec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870546" w:rsidRDefault="002D14A1" w:rsidP="00507E51">
      <w:r>
        <w:lastRenderedPageBreak/>
        <w:t>The following code explains the instance count in each attribute.</w:t>
      </w:r>
    </w:p>
    <w:p w:rsidR="002D14A1" w:rsidRDefault="002D14A1" w:rsidP="00507E51">
      <w:r>
        <w:rPr>
          <w:noProof/>
        </w:rPr>
        <mc:AlternateContent>
          <mc:Choice Requires="wps">
            <w:drawing>
              <wp:anchor distT="0" distB="0" distL="114300" distR="114300" simplePos="0" relativeHeight="251696128" behindDoc="0" locked="0" layoutInCell="1" allowOverlap="1" wp14:anchorId="2A6BC392" wp14:editId="033A7CE7">
                <wp:simplePos x="0" y="0"/>
                <wp:positionH relativeFrom="column">
                  <wp:posOffset>56515</wp:posOffset>
                </wp:positionH>
                <wp:positionV relativeFrom="paragraph">
                  <wp:posOffset>1507490</wp:posOffset>
                </wp:positionV>
                <wp:extent cx="5603240" cy="635"/>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4B47FC" w:rsidRPr="002D14A1" w:rsidRDefault="004B47FC"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sidR="00B5673D">
                              <w:rPr>
                                <w:b/>
                                <w:noProof/>
                              </w:rPr>
                              <w:t>25</w:t>
                            </w:r>
                            <w:r w:rsidRPr="002D14A1">
                              <w:rPr>
                                <w:b/>
                              </w:rPr>
                              <w:fldChar w:fldCharType="end"/>
                            </w:r>
                            <w:r w:rsidRPr="002D14A1">
                              <w:rPr>
                                <w:b/>
                              </w:rPr>
                              <w:t>: Bar Chart</w:t>
                            </w:r>
                            <w:r>
                              <w:rPr>
                                <w:b/>
                              </w:rPr>
                              <w:t xml:space="preserve"> HTML</w:t>
                            </w:r>
                            <w:r w:rsidRPr="002D14A1">
                              <w:rPr>
                                <w:b/>
                              </w:rPr>
                              <w:t xml:space="preserve"> Code Snipp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7" o:spid="_x0000_s1100" type="#_x0000_t202" style="position:absolute;left:0;text-align:left;margin-left:4.45pt;margin-top:118.7pt;width:441.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" stroked="f">
                <v:textbox style="mso-fit-shape-to-text:t" inset="0,0,0,0">
                  <w:txbxContent>
                    <w:p w:rsidR="004B47FC" w:rsidRPr="002D14A1" w:rsidRDefault="004B47FC"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sidR="00B5673D">
                        <w:rPr>
                          <w:b/>
                          <w:noProof/>
                        </w:rPr>
                        <w:t>25</w:t>
                      </w:r>
                      <w:r w:rsidRPr="002D14A1">
                        <w:rPr>
                          <w:b/>
                        </w:rPr>
                        <w:fldChar w:fldCharType="end"/>
                      </w:r>
                      <w:r w:rsidRPr="002D14A1">
                        <w:rPr>
                          <w:b/>
                        </w:rPr>
                        <w:t>: Bar Chart</w:t>
                      </w:r>
                      <w:r>
                        <w:rPr>
                          <w:b/>
                        </w:rPr>
                        <w:t xml:space="preserve"> HTML</w:t>
                      </w:r>
                      <w:r w:rsidRPr="002D14A1">
                        <w:rPr>
                          <w:b/>
                        </w:rPr>
                        <w:t xml:space="preserve"> Code Snippet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75D65A9E" wp14:editId="3B5F6227">
                <wp:simplePos x="0" y="0"/>
                <wp:positionH relativeFrom="column">
                  <wp:align>center</wp:align>
                </wp:positionH>
                <wp:positionV relativeFrom="paragraph">
                  <wp:posOffset>0</wp:posOffset>
                </wp:positionV>
                <wp:extent cx="5603358" cy="1403985"/>
                <wp:effectExtent l="0" t="0" r="16510" b="16510"/>
                <wp:wrapNone/>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1403985"/>
                        </a:xfrm>
                        <a:prstGeom prst="rect">
                          <a:avLst/>
                        </a:prstGeom>
                        <a:solidFill>
                          <a:srgbClr val="FFFFFF"/>
                        </a:solidFill>
                        <a:ln w="9525">
                          <a:solidFill>
                            <a:srgbClr val="000000"/>
                          </a:solidFill>
                          <a:miter lim="800000"/>
                          <a:headEnd/>
                          <a:tailEnd/>
                        </a:ln>
                      </wps:spPr>
                      <wps:txbx>
                        <w:txbxContent>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fa fa-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4B47FC" w:rsidRDefault="004B47FC" w:rsidP="002D14A1">
                            <w:r>
                              <w:rPr>
                                <w:rFonts w:ascii="Courier New" w:hAnsi="Courier New" w:cs="Courier New"/>
                                <w:color w:val="0000FF"/>
                                <w:sz w:val="20"/>
                                <w:szCs w:val="20"/>
                                <w:highlight w:val="white"/>
                              </w:rPr>
                              <w:t>&lt;/div&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1" type="#_x0000_t202" style="position:absolute;left:0;text-align:left;margin-left:0;margin-top:0;width:441.2pt;height:110.55pt;z-index:2516940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">
                <v:textbox style="mso-fit-shape-to-text:t">
                  <w:txbxContent>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fa fa-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4B47FC" w:rsidRDefault="004B47FC"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4B47FC" w:rsidRDefault="004B47FC" w:rsidP="002D14A1">
                      <w:r>
                        <w:rPr>
                          <w:rFonts w:ascii="Courier New" w:hAnsi="Courier New" w:cs="Courier New"/>
                          <w:color w:val="0000FF"/>
                          <w:sz w:val="20"/>
                          <w:szCs w:val="20"/>
                          <w:highlight w:val="white"/>
                        </w:rPr>
                        <w:t>&lt;/div&g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3E7BA9" w:rsidP="00507E51">
      <w:r>
        <w:t xml:space="preserve">The AngularJs application was built on the several modules. The landing view is the main view of the dashboard and there are two main routes to navigate disease prediction results view and the disease genes prioritize results view. The main </w:t>
      </w:r>
      <w:r w:rsidR="005B0B12">
        <w:t>modules</w:t>
      </w:r>
      <w:r>
        <w:t xml:space="preserve"> </w:t>
      </w:r>
      <w:r w:rsidR="00021750">
        <w:t>are</w:t>
      </w:r>
      <w:r>
        <w:t xml:space="preserve"> shown in </w:t>
      </w:r>
      <w:r w:rsidR="00021750" w:rsidRPr="00021750">
        <w:fldChar w:fldCharType="begin"/>
      </w:r>
      <w:r w:rsidR="00021750" w:rsidRPr="00021750">
        <w:instrText xml:space="preserve"> REF _Ref417603302 \h  \* MERGEFORMAT </w:instrText>
      </w:r>
      <w:r w:rsidR="00021750" w:rsidRPr="00021750">
        <w:fldChar w:fldCharType="separate"/>
      </w:r>
      <w:r w:rsidR="00B5673D" w:rsidRPr="00B5673D">
        <w:t xml:space="preserve">Figure </w:t>
      </w:r>
      <w:r w:rsidR="00B5673D" w:rsidRPr="00B5673D">
        <w:rPr>
          <w:noProof/>
        </w:rPr>
        <w:t>26</w:t>
      </w:r>
      <w:r w:rsidR="00021750" w:rsidRPr="00021750">
        <w:fldChar w:fldCharType="end"/>
      </w:r>
    </w:p>
    <w:p w:rsidR="005B0B12" w:rsidRDefault="00021750" w:rsidP="00507E51">
      <w:r>
        <w:rPr>
          <w:noProof/>
        </w:rPr>
        <mc:AlternateContent>
          <mc:Choice Requires="wps">
            <w:drawing>
              <wp:anchor distT="0" distB="0" distL="114300" distR="114300" simplePos="0" relativeHeight="251700224" behindDoc="0" locked="0" layoutInCell="1" allowOverlap="1" wp14:anchorId="55453B39" wp14:editId="5BFDD75E">
                <wp:simplePos x="0" y="0"/>
                <wp:positionH relativeFrom="column">
                  <wp:posOffset>370840</wp:posOffset>
                </wp:positionH>
                <wp:positionV relativeFrom="paragraph">
                  <wp:posOffset>2895600</wp:posOffset>
                </wp:positionV>
                <wp:extent cx="4975860" cy="635"/>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a:effectLst/>
                      </wps:spPr>
                      <wps:txbx>
                        <w:txbxContent>
                          <w:p w:rsidR="004B47FC" w:rsidRPr="00021750" w:rsidRDefault="004B47FC" w:rsidP="00021750">
                            <w:pPr>
                              <w:jc w:val="center"/>
                              <w:rPr>
                                <w:b/>
                                <w:noProof/>
                              </w:rPr>
                            </w:pPr>
                            <w:bookmarkStart w:id="49"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sidR="00B5673D">
                              <w:rPr>
                                <w:b/>
                                <w:noProof/>
                              </w:rPr>
                              <w:t>26</w:t>
                            </w:r>
                            <w:r w:rsidRPr="00021750">
                              <w:rPr>
                                <w:b/>
                              </w:rPr>
                              <w:fldChar w:fldCharType="end"/>
                            </w:r>
                            <w:bookmarkEnd w:id="49"/>
                            <w:r w:rsidRPr="00021750">
                              <w:rPr>
                                <w:b/>
                              </w:rPr>
                              <w:t>: Main AngularJs Modules i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2" o:spid="_x0000_s1102" type="#_x0000_t202" style="position:absolute;left:0;text-align:left;margin-left:29.2pt;margin-top:228pt;width:391.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" stroked="f">
                <v:textbox style="mso-fit-shape-to-text:t" inset="0,0,0,0">
                  <w:txbxContent>
                    <w:p w:rsidR="004B47FC" w:rsidRPr="00021750" w:rsidRDefault="004B47FC" w:rsidP="00021750">
                      <w:pPr>
                        <w:jc w:val="center"/>
                        <w:rPr>
                          <w:b/>
                          <w:noProof/>
                        </w:rPr>
                      </w:pPr>
                      <w:bookmarkStart w:id="50"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sidR="00B5673D">
                        <w:rPr>
                          <w:b/>
                          <w:noProof/>
                        </w:rPr>
                        <w:t>26</w:t>
                      </w:r>
                      <w:r w:rsidRPr="00021750">
                        <w:rPr>
                          <w:b/>
                        </w:rPr>
                        <w:fldChar w:fldCharType="end"/>
                      </w:r>
                      <w:bookmarkEnd w:id="50"/>
                      <w:r w:rsidRPr="00021750">
                        <w:rPr>
                          <w:b/>
                        </w:rPr>
                        <w:t>: Main AngularJs Modules in Dashboard</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anchorId="343C0CF0" wp14:editId="7EC91A37">
                <wp:simplePos x="0" y="0"/>
                <wp:positionH relativeFrom="column">
                  <wp:align>center</wp:align>
                </wp:positionH>
                <wp:positionV relativeFrom="paragraph">
                  <wp:posOffset>0</wp:posOffset>
                </wp:positionV>
                <wp:extent cx="4975919" cy="2838893"/>
                <wp:effectExtent l="0" t="0" r="15240" b="190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919" cy="2838893"/>
                        </a:xfrm>
                        <a:prstGeom prst="rect">
                          <a:avLst/>
                        </a:prstGeom>
                        <a:solidFill>
                          <a:srgbClr val="FFFFFF"/>
                        </a:solidFill>
                        <a:ln w="9525">
                          <a:solidFill>
                            <a:srgbClr val="000000"/>
                          </a:solidFill>
                          <a:miter lim="800000"/>
                          <a:headEnd/>
                          <a:tailEnd/>
                        </a:ln>
                      </wps:spPr>
                      <wps:txbx>
                        <w:txbxContent>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b/>
                                <w:bCs/>
                                <w:color w:val="000080"/>
                                <w:sz w:val="20"/>
                                <w:szCs w:val="20"/>
                              </w:rPr>
                              <w:t>var</w:t>
                            </w:r>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r w:rsidRPr="00021750">
                              <w:rPr>
                                <w:rFonts w:ascii="Courier New" w:hAnsi="Courier New" w:cs="Courier New"/>
                                <w:color w:val="808080"/>
                                <w:sz w:val="20"/>
                                <w:szCs w:val="20"/>
                              </w:rPr>
                              <w:t>'IDExplorerApp'</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Animat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Cookies'</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Resourc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Rout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Sanitiz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Touch'</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landingView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chart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login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signup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diseasePrediction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diseaseGenesPrioritize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avigationBar'</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Default="004B47FC"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3" type="#_x0000_t202" style="position:absolute;left:0;text-align:left;margin-left:0;margin-top:0;width:391.8pt;height:223.55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">
                <v:textbox>
                  <w:txbxContent>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b/>
                          <w:bCs/>
                          <w:color w:val="000080"/>
                          <w:sz w:val="20"/>
                          <w:szCs w:val="20"/>
                        </w:rPr>
                        <w:t>var</w:t>
                      </w:r>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r w:rsidRPr="00021750">
                        <w:rPr>
                          <w:rFonts w:ascii="Courier New" w:hAnsi="Courier New" w:cs="Courier New"/>
                          <w:color w:val="808080"/>
                          <w:sz w:val="20"/>
                          <w:szCs w:val="20"/>
                        </w:rPr>
                        <w:t>'IDExplorerApp'</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Animat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Cookies'</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Resourc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Rout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Sanitiz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gTouch'</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landingView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chart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login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signup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diseasePrediction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diseaseGenesPrioritizeModule'</w:t>
                      </w:r>
                      <w:r w:rsidRPr="00021750">
                        <w:rPr>
                          <w:rFonts w:ascii="Courier New" w:hAnsi="Courier New" w:cs="Courier New"/>
                          <w:b/>
                          <w:bCs/>
                          <w:color w:val="000000"/>
                          <w:sz w:val="20"/>
                          <w:szCs w:val="20"/>
                        </w:rPr>
                        <w:t>,</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navigationBar'</w:t>
                      </w: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Pr="00021750" w:rsidRDefault="004B47FC" w:rsidP="00021750">
                      <w:pPr>
                        <w:autoSpaceDE w:val="0"/>
                        <w:autoSpaceDN w:val="0"/>
                        <w:adjustRightInd w:val="0"/>
                        <w:spacing w:after="0" w:line="240" w:lineRule="auto"/>
                        <w:jc w:val="left"/>
                        <w:rPr>
                          <w:rFonts w:ascii="Courier New" w:hAnsi="Courier New" w:cs="Courier New"/>
                          <w:color w:val="000000"/>
                          <w:sz w:val="20"/>
                          <w:szCs w:val="20"/>
                        </w:rPr>
                      </w:pPr>
                    </w:p>
                    <w:p w:rsidR="004B47FC" w:rsidRDefault="004B47FC"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6D115D" w:rsidRDefault="006D115D" w:rsidP="00507E51"/>
    <w:p w:rsidR="009A3429" w:rsidRDefault="009A3429" w:rsidP="00507E51">
      <w:r>
        <w:t xml:space="preserve">The each and every module is included factories and serveries to reduce the cupping of the controller. The logic of the each module is in the factories and service code is used to make a service calls to web </w:t>
      </w:r>
      <w:r w:rsidR="00F9035C">
        <w:t>service</w:t>
      </w:r>
      <w:r>
        <w:t>.</w:t>
      </w:r>
      <w:r w:rsidR="00F9035C">
        <w:t xml:space="preserve"> The main purpose of factories and service was used for a good software engineering practices.</w:t>
      </w:r>
    </w:p>
    <w:p w:rsidR="00507E51" w:rsidRDefault="00507E51" w:rsidP="00507E51"/>
    <w:p w:rsidR="00507E51" w:rsidRDefault="00507E51" w:rsidP="00507E51"/>
    <w:p w:rsidR="00507E51" w:rsidRDefault="00F9035C" w:rsidP="00E43F7A">
      <w:pPr>
        <w:pStyle w:val="Heading3"/>
      </w:pPr>
      <w:r>
        <w:lastRenderedPageBreak/>
        <w:t>REAL-TIME DATA EXCHANGE SERVICE</w:t>
      </w:r>
    </w:p>
    <w:p w:rsidR="00E95195" w:rsidRDefault="00E43F7A" w:rsidP="00E43F7A">
      <w:pPr>
        <w:pStyle w:val="Heading3"/>
      </w:pPr>
      <w:r>
        <w:t>DISEASE PREDICTION APPLICATION</w:t>
      </w:r>
    </w:p>
    <w:p w:rsidR="00112CF2" w:rsidRDefault="005C7E5E" w:rsidP="00E81830">
      <w:r>
        <w:t>Technology and the library were chosen</w:t>
      </w:r>
      <w:r w:rsidR="00112CF2">
        <w:t xml:space="preserve"> for disease prediction application</w:t>
      </w:r>
      <w:r>
        <w:t xml:space="preserve"> based on the requirement analysis chapter and the literature survey chapter. The Weka is a collection of machine learning algorithms for data mining purpose. The Weka code is free and open source and it is customizable comparing with tools like MATLAB</w:t>
      </w:r>
      <w:r w:rsidR="00BE20B1">
        <w:t xml:space="preserve">. Weka contains tools for data-preprocessing, classification, regression, clustering, association rules and </w:t>
      </w:r>
      <w:r w:rsidR="00112CF2">
        <w:t>visualization</w:t>
      </w:r>
      <w:r w:rsidR="00112CF2">
        <w:fldChar w:fldCharType="begin"/>
      </w:r>
      <w:r w:rsidR="00112CF2">
        <w:instrText xml:space="preserve"> ADDIN EN.CITE &lt;EndNo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EndNote&gt;</w:instrText>
      </w:r>
      <w:r w:rsidR="00112CF2">
        <w:fldChar w:fldCharType="end"/>
      </w:r>
      <w:r w:rsidR="00112CF2">
        <w:t>.</w:t>
      </w:r>
    </w:p>
    <w:p w:rsidR="00D82285" w:rsidRDefault="00CB09E1" w:rsidP="00D82285">
      <w:r>
        <w:t xml:space="preserve">The standard data sets were selected for the prediction application. DisGeNET gene-disease association and National Center for Biotechnology Information (NCBI) data source were considered when preparing a data set </w:t>
      </w:r>
      <w:r>
        <w:fldChar w:fldCharType="begin"/>
      </w:r>
      <w:r>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fldChar w:fldCharType="separate"/>
      </w:r>
      <w:r>
        <w:rPr>
          <w:noProof/>
        </w:rPr>
        <w:t>(</w:t>
      </w:r>
      <w:hyperlink w:anchor="_ENREF_6" w:tooltip="Bauer-Mehren, 2010 #75" w:history="1">
        <w:r w:rsidR="00260D43">
          <w:rPr>
            <w:noProof/>
          </w:rPr>
          <w:t>Bauer-Mehren et al., 2010</w:t>
        </w:r>
      </w:hyperlink>
      <w:r>
        <w:rPr>
          <w:noProof/>
        </w:rPr>
        <w:t>)</w:t>
      </w:r>
      <w:r>
        <w:fldChar w:fldCharType="end"/>
      </w:r>
      <w:r>
        <w:t xml:space="preserve">, </w:t>
      </w:r>
      <w:r>
        <w:fldChar w:fldCharType="begin"/>
      </w:r>
      <w:r>
        <w:instrText xml:space="preserve"> ADDIN EN.CITE &lt;EndNote&gt;&lt;Cite&gt;&lt;Author&gt;Edgar&lt;/Author&gt;&lt;Year&gt;2002&lt;/Year&gt;&lt;RecNum&gt;76&lt;/RecNum&gt;&lt;DisplayText&gt;(Edgar et al., 2002)&lt;/DisplayText&gt;&lt;record&gt;&lt;rec-number&gt;76&lt;/rec-number&gt;&lt;foreign-keys&gt;&lt;key app="EN" db-id="zae9a900bav0sqeav9qve5zpwevxrdzs59s5" timestamp="1429851518"&gt;76&lt;/key&gt;&lt;/foreign-keys&gt;&lt;ref-type name="Journal Article"&gt;17&lt;/ref-type&gt;&lt;contributors&gt;&lt;authors&gt;&lt;author&gt;Edgar, Ron&lt;/author&gt;&lt;author&gt;Domrachev, Michael&lt;/author&gt;&lt;author&gt;Lash, Alex E&lt;/author&gt;&lt;/authors&gt;&lt;/contributors&gt;&lt;titles&gt;&lt;title&gt;Gene Expression Omnibus: NCBI gene expression and hybridization array data repository&lt;/title&gt;&lt;secondary-title&gt;Nucleic acids research&lt;/secondary-title&gt;&lt;/titles&gt;&lt;periodical&gt;&lt;full-title&gt;Nucleic Acids Research&lt;/full-title&gt;&lt;/periodical&gt;&lt;pages&gt;207-210&lt;/pages&gt;&lt;volume&gt;30&lt;/volume&gt;&lt;number&gt;1&lt;/number&gt;&lt;dates&gt;&lt;year&gt;2002&lt;/year&gt;&lt;/dates&gt;&lt;isbn&gt;0305-1048&lt;/isbn&gt;&lt;urls&gt;&lt;/urls&gt;&lt;/record&gt;&lt;/Cite&gt;&lt;/EndNote&gt;</w:instrText>
      </w:r>
      <w:r>
        <w:fldChar w:fldCharType="separate"/>
      </w:r>
      <w:r>
        <w:rPr>
          <w:noProof/>
        </w:rPr>
        <w:t>(</w:t>
      </w:r>
      <w:hyperlink w:anchor="_ENREF_12" w:tooltip="Edgar, 2002 #76" w:history="1">
        <w:r w:rsidR="00260D43">
          <w:rPr>
            <w:noProof/>
          </w:rPr>
          <w:t>Edgar et al., 2002</w:t>
        </w:r>
      </w:hyperlink>
      <w:r>
        <w:rPr>
          <w:noProof/>
        </w:rPr>
        <w:t>)</w:t>
      </w:r>
      <w:r>
        <w:fldChar w:fldCharType="end"/>
      </w:r>
      <w:r>
        <w:t>.</w:t>
      </w:r>
      <w:r w:rsidR="00D82285">
        <w:t xml:space="preserve"> The selected attributes for prediction are shown in </w:t>
      </w:r>
      <w:r w:rsidR="00D82285" w:rsidRPr="00D82285">
        <w:fldChar w:fldCharType="begin"/>
      </w:r>
      <w:r w:rsidR="00D82285" w:rsidRPr="00D82285">
        <w:instrText xml:space="preserve"> REF _Ref417634914 \h  \* MERGEFORMAT </w:instrText>
      </w:r>
      <w:r w:rsidR="00D82285" w:rsidRPr="00D82285">
        <w:fldChar w:fldCharType="separate"/>
      </w:r>
      <w:r w:rsidR="00B5673D" w:rsidRPr="00B5673D">
        <w:t xml:space="preserve">Table </w:t>
      </w:r>
      <w:r w:rsidR="00B5673D" w:rsidRPr="00B5673D">
        <w:rPr>
          <w:noProof/>
        </w:rPr>
        <w:t>7</w:t>
      </w:r>
      <w:r w:rsidR="00D82285" w:rsidRPr="00D82285">
        <w:fldChar w:fldCharType="end"/>
      </w:r>
    </w:p>
    <w:tbl>
      <w:tblPr>
        <w:tblStyle w:val="LightList-Accent1"/>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4338"/>
        <w:gridCol w:w="4905"/>
      </w:tblGrid>
      <w:tr w:rsidR="00D82285" w:rsidTr="00D822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pPr>
            <w:r>
              <w:t>Attribute</w:t>
            </w:r>
          </w:p>
        </w:tc>
        <w:tc>
          <w:tcPr>
            <w:tcW w:w="4905" w:type="dxa"/>
          </w:tcPr>
          <w:p w:rsidR="00D82285" w:rsidRPr="00C33FDA" w:rsidRDefault="00D82285" w:rsidP="00C33FDA">
            <w:pPr>
              <w:spacing w:line="360" w:lineRule="auto"/>
              <w:jc w:val="center"/>
              <w:cnfStyle w:val="100000000000" w:firstRow="1" w:lastRow="0" w:firstColumn="0" w:lastColumn="0" w:oddVBand="0" w:evenVBand="0" w:oddHBand="0" w:evenHBand="0" w:firstRowFirstColumn="0" w:firstRowLastColumn="0" w:lastRowFirstColumn="0" w:lastRowLastColumn="0"/>
            </w:pPr>
            <w:r>
              <w:t>Data Format</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Gene Symbol</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r w:rsidR="00D82285" w:rsidTr="00D82285">
        <w:tc>
          <w:tcPr>
            <w:cnfStyle w:val="001000000000" w:firstRow="0" w:lastRow="0" w:firstColumn="1" w:lastColumn="0" w:oddVBand="0" w:evenVBand="0" w:oddHBand="0" w:evenHBand="0" w:firstRowFirstColumn="0" w:firstRowLastColumn="0" w:lastRowFirstColumn="0" w:lastRowLastColumn="0"/>
            <w:tcW w:w="4338" w:type="dxa"/>
          </w:tcPr>
          <w:p w:rsidR="00D82285" w:rsidRPr="00C33FDA" w:rsidRDefault="00D82285" w:rsidP="00C33FDA">
            <w:pPr>
              <w:spacing w:line="360" w:lineRule="auto"/>
              <w:jc w:val="center"/>
              <w:rPr>
                <w:b w:val="0"/>
              </w:rPr>
            </w:pPr>
            <w:r>
              <w:rPr>
                <w:b w:val="0"/>
              </w:rPr>
              <w:t>Relational Score</w:t>
            </w:r>
          </w:p>
        </w:tc>
        <w:tc>
          <w:tcPr>
            <w:tcW w:w="4905" w:type="dxa"/>
          </w:tcPr>
          <w:p w:rsidR="00D82285" w:rsidRPr="00C33FDA" w:rsidRDefault="00D82285" w:rsidP="00C33FDA">
            <w:pPr>
              <w:spacing w:line="360" w:lineRule="auto"/>
              <w:jc w:val="center"/>
              <w:cnfStyle w:val="000000000000" w:firstRow="0" w:lastRow="0" w:firstColumn="0" w:lastColumn="0" w:oddVBand="0" w:evenVBand="0" w:oddHBand="0" w:evenHBand="0" w:firstRowFirstColumn="0" w:firstRowLastColumn="0" w:lastRowFirstColumn="0" w:lastRowLastColumn="0"/>
            </w:pPr>
            <w:r>
              <w:t>Numeric</w:t>
            </w:r>
          </w:p>
        </w:tc>
      </w:tr>
      <w:tr w:rsidR="00D82285" w:rsidTr="00D822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Borders>
              <w:top w:val="none" w:sz="0" w:space="0" w:color="auto"/>
              <w:left w:val="none" w:sz="0" w:space="0" w:color="auto"/>
              <w:bottom w:val="none" w:sz="0" w:space="0" w:color="auto"/>
            </w:tcBorders>
          </w:tcPr>
          <w:p w:rsidR="00D82285" w:rsidRPr="00C33FDA" w:rsidRDefault="00D82285" w:rsidP="00C33FDA">
            <w:pPr>
              <w:spacing w:line="360" w:lineRule="auto"/>
              <w:jc w:val="center"/>
              <w:rPr>
                <w:b w:val="0"/>
              </w:rPr>
            </w:pPr>
            <w:r>
              <w:rPr>
                <w:b w:val="0"/>
              </w:rPr>
              <w:t>Class</w:t>
            </w:r>
          </w:p>
        </w:tc>
        <w:tc>
          <w:tcPr>
            <w:tcW w:w="4905" w:type="dxa"/>
            <w:tcBorders>
              <w:top w:val="none" w:sz="0" w:space="0" w:color="auto"/>
              <w:bottom w:val="none" w:sz="0" w:space="0" w:color="auto"/>
              <w:right w:val="none" w:sz="0" w:space="0" w:color="auto"/>
            </w:tcBorders>
          </w:tcPr>
          <w:p w:rsidR="00D82285" w:rsidRPr="00C33FDA" w:rsidRDefault="00D82285" w:rsidP="00C33FDA">
            <w:pPr>
              <w:spacing w:line="360" w:lineRule="auto"/>
              <w:jc w:val="center"/>
              <w:cnfStyle w:val="000000100000" w:firstRow="0" w:lastRow="0" w:firstColumn="0" w:lastColumn="0" w:oddVBand="0" w:evenVBand="0" w:oddHBand="1" w:evenHBand="0" w:firstRowFirstColumn="0" w:firstRowLastColumn="0" w:lastRowFirstColumn="0" w:lastRowLastColumn="0"/>
            </w:pPr>
            <w:r>
              <w:t>Nominal</w:t>
            </w:r>
          </w:p>
        </w:tc>
      </w:tr>
    </w:tbl>
    <w:p w:rsidR="00D82285" w:rsidRDefault="00D82285" w:rsidP="00D82285">
      <w:pPr>
        <w:jc w:val="center"/>
        <w:rPr>
          <w:b/>
        </w:rPr>
      </w:pPr>
      <w:bookmarkStart w:id="51" w:name="_Ref417634914"/>
      <w:r w:rsidRPr="00D82285">
        <w:rPr>
          <w:b/>
        </w:rPr>
        <w:t xml:space="preserve">Table </w:t>
      </w:r>
      <w:r w:rsidRPr="00D82285">
        <w:rPr>
          <w:b/>
        </w:rPr>
        <w:fldChar w:fldCharType="begin"/>
      </w:r>
      <w:r w:rsidRPr="00D82285">
        <w:rPr>
          <w:b/>
        </w:rPr>
        <w:instrText xml:space="preserve"> SEQ Table \* ARABIC </w:instrText>
      </w:r>
      <w:r w:rsidRPr="00D82285">
        <w:rPr>
          <w:b/>
        </w:rPr>
        <w:fldChar w:fldCharType="separate"/>
      </w:r>
      <w:r w:rsidR="00B5673D">
        <w:rPr>
          <w:b/>
          <w:noProof/>
        </w:rPr>
        <w:t>7</w:t>
      </w:r>
      <w:r w:rsidRPr="00D82285">
        <w:rPr>
          <w:b/>
        </w:rPr>
        <w:fldChar w:fldCharType="end"/>
      </w:r>
      <w:bookmarkEnd w:id="51"/>
      <w:r w:rsidRPr="00D82285">
        <w:rPr>
          <w:b/>
        </w:rPr>
        <w:t>: Selected Attributes for the Prediction</w:t>
      </w:r>
    </w:p>
    <w:p w:rsidR="00207CB1" w:rsidRDefault="00D82285" w:rsidP="00207CB1">
      <w:r>
        <w:t xml:space="preserve">The </w:t>
      </w:r>
      <w:r w:rsidR="007D44A5">
        <w:t>gene-human</w:t>
      </w:r>
      <w:r>
        <w:t xml:space="preserve"> association score </w:t>
      </w:r>
      <w:r w:rsidR="00997F85">
        <w:t>was</w:t>
      </w:r>
      <w:r>
        <w:t xml:space="preserve"> developed based on the DisGeNET </w:t>
      </w:r>
      <w:r w:rsidR="007D44A5">
        <w:t>algorithm</w:t>
      </w:r>
      <w:r w:rsidR="007D44A5">
        <w:fldChar w:fldCharType="begin"/>
      </w:r>
      <w:r w:rsidR="007D44A5">
        <w:instrText xml:space="preserve"> ADDIN EN.CITE &lt;EndNote&gt;&lt;Cite&gt;&lt;Author&gt;Bauer-Mehren&lt;/Author&gt;&lt;Year&gt;2010&lt;/Year&gt;&lt;RecNum&gt;75&lt;/RecNum&gt;&lt;DisplayText&gt;(Bauer-Mehren et al., 2010)&lt;/DisplayText&gt;&lt;record&gt;&lt;rec-number&gt;75&lt;/rec-number&gt;&lt;foreign-keys&gt;&lt;key app="EN" db-id="zae9a900bav0sqeav9qve5zpwevxrdzs59s5" timestamp="1429851434"&gt;75&lt;/key&gt;&lt;/foreign-keys&gt;&lt;ref-type name="Journal Article"&gt;17&lt;/ref-type&gt;&lt;contributors&gt;&lt;authors&gt;&lt;author&gt;Bauer-Mehren, Anna&lt;/author&gt;&lt;author&gt;Rautschka, Michael&lt;/author&gt;&lt;author&gt;Sanz, Ferran&lt;/author&gt;&lt;author&gt;Furlong, Laura I&lt;/author&gt;&lt;/authors&gt;&lt;/contributors&gt;&lt;titles&gt;&lt;title&gt;DisGeNET: a Cytoscape plugin to visualize, integrate, search and analyze gene–disease networks&lt;/title&gt;&lt;secondary-title&gt;Bioinformatics&lt;/secondary-title&gt;&lt;/titles&gt;&lt;periodical&gt;&lt;full-title&gt;Bioinformatics&lt;/full-title&gt;&lt;/periodical&gt;&lt;pages&gt;2924-2926&lt;/pages&gt;&lt;volume&gt;26&lt;/volume&gt;&lt;number&gt;22&lt;/number&gt;&lt;dates&gt;&lt;year&gt;2010&lt;/year&gt;&lt;/dates&gt;&lt;isbn&gt;1367-4803&lt;/isbn&gt;&lt;urls&gt;&lt;/urls&gt;&lt;/record&gt;&lt;/Cite&gt;&lt;/EndNote&gt;</w:instrText>
      </w:r>
      <w:r w:rsidR="007D44A5">
        <w:fldChar w:fldCharType="separate"/>
      </w:r>
      <w:r w:rsidR="007D44A5">
        <w:rPr>
          <w:noProof/>
        </w:rPr>
        <w:t>(</w:t>
      </w:r>
      <w:hyperlink w:anchor="_ENREF_6" w:tooltip="Bauer-Mehren, 2010 #75" w:history="1">
        <w:r w:rsidR="00260D43">
          <w:rPr>
            <w:noProof/>
          </w:rPr>
          <w:t>Bauer-Mehren et al., 2010</w:t>
        </w:r>
      </w:hyperlink>
      <w:r w:rsidR="007D44A5">
        <w:rPr>
          <w:noProof/>
        </w:rPr>
        <w:t>)</w:t>
      </w:r>
      <w:r w:rsidR="007D44A5">
        <w:fldChar w:fldCharType="end"/>
      </w:r>
      <w:r w:rsidR="00AE65B6">
        <w:t xml:space="preserve">. The data set was </w:t>
      </w:r>
      <w:r w:rsidR="005F0775">
        <w:t>divided in to two parts positive and negative. Positive data set was included highly relational genes associate to disease and their score. Negative data set was included less related genes associate to disease and their score.</w:t>
      </w:r>
      <w:r w:rsidR="00207CB1">
        <w:t xml:space="preserve"> Same data set was split</w:t>
      </w:r>
      <w:r w:rsidR="005F0775">
        <w:t xml:space="preserve"> into training and testing data set and it was added to the classification algorithm. The sample of data set is shown in </w:t>
      </w:r>
      <w:r w:rsidR="00207CB1" w:rsidRPr="00207CB1">
        <w:fldChar w:fldCharType="begin"/>
      </w:r>
      <w:r w:rsidR="00207CB1" w:rsidRPr="00207CB1">
        <w:instrText xml:space="preserve"> REF _Ref417638142 \h  \* MERGEFORMAT </w:instrText>
      </w:r>
      <w:r w:rsidR="00207CB1" w:rsidRPr="00207CB1">
        <w:fldChar w:fldCharType="separate"/>
      </w:r>
      <w:r w:rsidR="00B5673D" w:rsidRPr="00B5673D">
        <w:t xml:space="preserve">Table </w:t>
      </w:r>
      <w:r w:rsidR="00B5673D" w:rsidRPr="00B5673D">
        <w:rPr>
          <w:noProof/>
        </w:rPr>
        <w:t>8</w:t>
      </w:r>
      <w:r w:rsidR="00207CB1" w:rsidRPr="00207CB1">
        <w:fldChar w:fldCharType="end"/>
      </w:r>
    </w:p>
    <w:tbl>
      <w:tblPr>
        <w:tblStyle w:val="TableGrid"/>
        <w:tblW w:w="0" w:type="auto"/>
        <w:jc w:val="center"/>
        <w:tblLook w:val="04A0" w:firstRow="1" w:lastRow="0" w:firstColumn="1" w:lastColumn="0" w:noHBand="0" w:noVBand="1"/>
      </w:tblPr>
      <w:tblGrid>
        <w:gridCol w:w="2546"/>
        <w:gridCol w:w="3669"/>
        <w:gridCol w:w="3028"/>
      </w:tblGrid>
      <w:tr w:rsidR="00207CB1" w:rsidTr="00207CB1">
        <w:trPr>
          <w:jc w:val="center"/>
        </w:trPr>
        <w:tc>
          <w:tcPr>
            <w:tcW w:w="2546" w:type="dxa"/>
            <w:shd w:val="clear" w:color="auto" w:fill="4F81BD" w:themeFill="accent1"/>
          </w:tcPr>
          <w:p w:rsidR="00207CB1" w:rsidRPr="00C1046C" w:rsidRDefault="00207CB1" w:rsidP="00207CB1">
            <w:pPr>
              <w:spacing w:line="360" w:lineRule="auto"/>
              <w:jc w:val="center"/>
              <w:rPr>
                <w:b/>
                <w:color w:val="FFFFFF"/>
              </w:rPr>
            </w:pPr>
            <w:r>
              <w:rPr>
                <w:b/>
                <w:color w:val="FFFFFF"/>
              </w:rPr>
              <w:t>gene</w:t>
            </w:r>
          </w:p>
        </w:tc>
        <w:tc>
          <w:tcPr>
            <w:tcW w:w="3669"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score</w:t>
            </w:r>
          </w:p>
        </w:tc>
        <w:tc>
          <w:tcPr>
            <w:tcW w:w="3028" w:type="dxa"/>
            <w:shd w:val="clear" w:color="auto" w:fill="4F81BD" w:themeFill="accent1"/>
          </w:tcPr>
          <w:p w:rsidR="00207CB1" w:rsidRPr="00207CB1" w:rsidRDefault="00207CB1" w:rsidP="00207CB1">
            <w:pPr>
              <w:spacing w:line="360" w:lineRule="auto"/>
              <w:jc w:val="center"/>
              <w:rPr>
                <w:b/>
                <w:color w:val="FFFFFF"/>
              </w:rPr>
            </w:pPr>
            <w:r w:rsidRPr="00207CB1">
              <w:rPr>
                <w:b/>
                <w:color w:val="FFFFFF"/>
              </w:rPr>
              <w:t>class</w:t>
            </w:r>
          </w:p>
        </w:tc>
      </w:tr>
      <w:tr w:rsidR="00207CB1" w:rsidTr="00207CB1">
        <w:trPr>
          <w:jc w:val="center"/>
        </w:trPr>
        <w:tc>
          <w:tcPr>
            <w:tcW w:w="2546" w:type="dxa"/>
            <w:vAlign w:val="bottom"/>
          </w:tcPr>
          <w:p w:rsidR="00207CB1" w:rsidRDefault="00207CB1" w:rsidP="00207CB1">
            <w:pPr>
              <w:spacing w:line="360" w:lineRule="auto"/>
            </w:pPr>
            <w:r>
              <w:t>SLC6A4</w:t>
            </w:r>
          </w:p>
        </w:tc>
        <w:tc>
          <w:tcPr>
            <w:tcW w:w="3669" w:type="dxa"/>
            <w:vAlign w:val="bottom"/>
          </w:tcPr>
          <w:p w:rsidR="00207CB1" w:rsidRDefault="00207CB1" w:rsidP="00207CB1">
            <w:pPr>
              <w:spacing w:line="360" w:lineRule="auto"/>
            </w:pPr>
            <w:r>
              <w:t>0.4943</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GABRB3</w:t>
            </w:r>
          </w:p>
        </w:tc>
        <w:tc>
          <w:tcPr>
            <w:tcW w:w="3669" w:type="dxa"/>
            <w:vAlign w:val="bottom"/>
          </w:tcPr>
          <w:p w:rsidR="00207CB1" w:rsidRDefault="00207CB1" w:rsidP="00207CB1">
            <w:pPr>
              <w:spacing w:line="360" w:lineRule="auto"/>
            </w:pPr>
            <w:r>
              <w:t>0.427995</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CNTNAP2</w:t>
            </w:r>
          </w:p>
        </w:tc>
        <w:tc>
          <w:tcPr>
            <w:tcW w:w="3669" w:type="dxa"/>
            <w:vAlign w:val="bottom"/>
          </w:tcPr>
          <w:p w:rsidR="00207CB1" w:rsidRDefault="00207CB1" w:rsidP="00207CB1">
            <w:pPr>
              <w:spacing w:line="360" w:lineRule="auto"/>
            </w:pPr>
            <w:r>
              <w:t>0.427661</w:t>
            </w:r>
          </w:p>
        </w:tc>
        <w:tc>
          <w:tcPr>
            <w:tcW w:w="3028" w:type="dxa"/>
            <w:vAlign w:val="bottom"/>
          </w:tcPr>
          <w:p w:rsidR="00207CB1" w:rsidRDefault="00207CB1" w:rsidP="00207CB1">
            <w:pPr>
              <w:spacing w:line="360" w:lineRule="auto"/>
            </w:pPr>
            <w:r>
              <w:t>Positive</w:t>
            </w:r>
          </w:p>
        </w:tc>
      </w:tr>
      <w:tr w:rsidR="00207CB1" w:rsidTr="00207CB1">
        <w:trPr>
          <w:jc w:val="center"/>
        </w:trPr>
        <w:tc>
          <w:tcPr>
            <w:tcW w:w="2546" w:type="dxa"/>
            <w:vAlign w:val="bottom"/>
          </w:tcPr>
          <w:p w:rsidR="00207CB1" w:rsidRDefault="00207CB1" w:rsidP="00207CB1">
            <w:pPr>
              <w:spacing w:line="360" w:lineRule="auto"/>
            </w:pPr>
            <w:r>
              <w:t>SYPL1</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NTNG2</w:t>
            </w:r>
          </w:p>
        </w:tc>
        <w:tc>
          <w:tcPr>
            <w:tcW w:w="3669" w:type="dxa"/>
            <w:vAlign w:val="bottom"/>
          </w:tcPr>
          <w:p w:rsidR="00207CB1" w:rsidRDefault="00207CB1" w:rsidP="00207CB1">
            <w:pPr>
              <w:spacing w:line="360" w:lineRule="auto"/>
            </w:pPr>
            <w:r>
              <w:t>0.000299</w:t>
            </w:r>
          </w:p>
        </w:tc>
        <w:tc>
          <w:tcPr>
            <w:tcW w:w="3028" w:type="dxa"/>
            <w:vAlign w:val="bottom"/>
          </w:tcPr>
          <w:p w:rsidR="00207CB1" w:rsidRDefault="00207CB1" w:rsidP="00207CB1">
            <w:pPr>
              <w:spacing w:line="360" w:lineRule="auto"/>
            </w:pPr>
            <w:r>
              <w:t>Negative</w:t>
            </w:r>
          </w:p>
        </w:tc>
      </w:tr>
      <w:tr w:rsidR="00207CB1" w:rsidTr="00207CB1">
        <w:trPr>
          <w:jc w:val="center"/>
        </w:trPr>
        <w:tc>
          <w:tcPr>
            <w:tcW w:w="2546" w:type="dxa"/>
            <w:vAlign w:val="bottom"/>
          </w:tcPr>
          <w:p w:rsidR="00207CB1" w:rsidRDefault="00207CB1" w:rsidP="00207CB1">
            <w:pPr>
              <w:spacing w:line="360" w:lineRule="auto"/>
            </w:pPr>
            <w:r>
              <w:t>PEX19</w:t>
            </w:r>
          </w:p>
        </w:tc>
        <w:tc>
          <w:tcPr>
            <w:tcW w:w="3669" w:type="dxa"/>
            <w:vAlign w:val="bottom"/>
          </w:tcPr>
          <w:p w:rsidR="00207CB1" w:rsidRDefault="00207CB1" w:rsidP="00207CB1">
            <w:pPr>
              <w:spacing w:line="360" w:lineRule="auto"/>
            </w:pPr>
            <w:r>
              <w:t>0</w:t>
            </w:r>
          </w:p>
        </w:tc>
        <w:tc>
          <w:tcPr>
            <w:tcW w:w="3028" w:type="dxa"/>
            <w:vAlign w:val="bottom"/>
          </w:tcPr>
          <w:p w:rsidR="00207CB1" w:rsidRDefault="00207CB1" w:rsidP="00207CB1">
            <w:pPr>
              <w:spacing w:line="360" w:lineRule="auto"/>
            </w:pPr>
            <w:r>
              <w:t>Negative</w:t>
            </w:r>
          </w:p>
        </w:tc>
      </w:tr>
    </w:tbl>
    <w:p w:rsidR="004737F1" w:rsidRPr="00207CB1" w:rsidRDefault="00207CB1" w:rsidP="00207CB1">
      <w:pPr>
        <w:jc w:val="center"/>
        <w:rPr>
          <w:b/>
        </w:rPr>
      </w:pPr>
      <w:bookmarkStart w:id="52" w:name="_Ref417638142"/>
      <w:r w:rsidRPr="00207CB1">
        <w:rPr>
          <w:b/>
        </w:rPr>
        <w:t xml:space="preserve">Table </w:t>
      </w:r>
      <w:r w:rsidRPr="00207CB1">
        <w:rPr>
          <w:b/>
        </w:rPr>
        <w:fldChar w:fldCharType="begin"/>
      </w:r>
      <w:r w:rsidRPr="00207CB1">
        <w:rPr>
          <w:b/>
        </w:rPr>
        <w:instrText xml:space="preserve"> SEQ Table \* ARABIC </w:instrText>
      </w:r>
      <w:r w:rsidRPr="00207CB1">
        <w:rPr>
          <w:b/>
        </w:rPr>
        <w:fldChar w:fldCharType="separate"/>
      </w:r>
      <w:r w:rsidR="00B5673D">
        <w:rPr>
          <w:b/>
          <w:noProof/>
        </w:rPr>
        <w:t>8</w:t>
      </w:r>
      <w:r w:rsidRPr="00207CB1">
        <w:rPr>
          <w:b/>
        </w:rPr>
        <w:fldChar w:fldCharType="end"/>
      </w:r>
      <w:bookmarkEnd w:id="52"/>
      <w:r w:rsidRPr="00207CB1">
        <w:rPr>
          <w:b/>
        </w:rPr>
        <w:t xml:space="preserve">: </w:t>
      </w:r>
      <w:r w:rsidR="006A5619">
        <w:rPr>
          <w:b/>
        </w:rPr>
        <w:t>Disease Prediction Data set</w:t>
      </w:r>
    </w:p>
    <w:p w:rsidR="007D44A5" w:rsidRDefault="009E1FE1" w:rsidP="009E1FE1">
      <w:r>
        <w:lastRenderedPageBreak/>
        <w:t>The data set is provided as a console argument to the Weka application. Weka application support</w:t>
      </w:r>
      <w:r w:rsidR="008D0CAF">
        <w:t>s</w:t>
      </w:r>
      <w:r>
        <w:t xml:space="preserve"> .arff and .csv file format. Weka data loading code snippet is shown in </w:t>
      </w:r>
      <w:r w:rsidRPr="009E1FE1">
        <w:fldChar w:fldCharType="begin"/>
      </w:r>
      <w:r w:rsidRPr="009E1FE1">
        <w:instrText xml:space="preserve"> REF _Ref417649741 \h  \* MERGEFORMAT </w:instrText>
      </w:r>
      <w:r w:rsidRPr="009E1FE1">
        <w:fldChar w:fldCharType="separate"/>
      </w:r>
      <w:r w:rsidR="00B5673D" w:rsidRPr="00B5673D">
        <w:t xml:space="preserve">Figure </w:t>
      </w:r>
      <w:r w:rsidR="00B5673D" w:rsidRPr="00B5673D">
        <w:rPr>
          <w:noProof/>
        </w:rPr>
        <w:t>27</w:t>
      </w:r>
      <w:r w:rsidRPr="009E1FE1">
        <w:fldChar w:fldCharType="end"/>
      </w:r>
    </w:p>
    <w:p w:rsidR="009E1FE1" w:rsidRDefault="009E1FE1" w:rsidP="009E1FE1">
      <w:r>
        <w:rPr>
          <w:noProof/>
        </w:rPr>
        <mc:AlternateContent>
          <mc:Choice Requires="wps">
            <w:drawing>
              <wp:anchor distT="0" distB="0" distL="114300" distR="114300" simplePos="0" relativeHeight="251704320" behindDoc="0" locked="0" layoutInCell="1" allowOverlap="1" wp14:anchorId="03FFB7AE" wp14:editId="04363FE4">
                <wp:simplePos x="0" y="0"/>
                <wp:positionH relativeFrom="column">
                  <wp:posOffset>-38735</wp:posOffset>
                </wp:positionH>
                <wp:positionV relativeFrom="paragraph">
                  <wp:posOffset>1507490</wp:posOffset>
                </wp:positionV>
                <wp:extent cx="5783580" cy="635"/>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5783580" cy="635"/>
                        </a:xfrm>
                        <a:prstGeom prst="rect">
                          <a:avLst/>
                        </a:prstGeom>
                        <a:solidFill>
                          <a:prstClr val="white"/>
                        </a:solidFill>
                        <a:ln>
                          <a:noFill/>
                        </a:ln>
                        <a:effectLst/>
                      </wps:spPr>
                      <wps:txbx>
                        <w:txbxContent>
                          <w:p w:rsidR="004B47FC" w:rsidRPr="009E1FE1" w:rsidRDefault="004B47FC" w:rsidP="009E1FE1">
                            <w:pPr>
                              <w:jc w:val="center"/>
                              <w:rPr>
                                <w:b/>
                                <w:noProof/>
                              </w:rPr>
                            </w:pPr>
                            <w:bookmarkStart w:id="53"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sidR="00B5673D">
                              <w:rPr>
                                <w:b/>
                                <w:noProof/>
                              </w:rPr>
                              <w:t>27</w:t>
                            </w:r>
                            <w:r w:rsidRPr="009E1FE1">
                              <w:rPr>
                                <w:b/>
                              </w:rPr>
                              <w:fldChar w:fldCharType="end"/>
                            </w:r>
                            <w:bookmarkEnd w:id="53"/>
                            <w:r w:rsidRPr="009E1FE1">
                              <w:rPr>
                                <w:b/>
                              </w:rPr>
                              <w:t>:Weka Data Loading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8" o:spid="_x0000_s1104" type="#_x0000_t202" style="position:absolute;left:0;text-align:left;margin-left:-3.05pt;margin-top:118.7pt;width:455.4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" stroked="f">
                <v:textbox style="mso-fit-shape-to-text:t" inset="0,0,0,0">
                  <w:txbxContent>
                    <w:p w:rsidR="004B47FC" w:rsidRPr="009E1FE1" w:rsidRDefault="004B47FC" w:rsidP="009E1FE1">
                      <w:pPr>
                        <w:jc w:val="center"/>
                        <w:rPr>
                          <w:b/>
                          <w:noProof/>
                        </w:rPr>
                      </w:pPr>
                      <w:bookmarkStart w:id="54" w:name="_Ref417649741"/>
                      <w:r w:rsidRPr="009E1FE1">
                        <w:rPr>
                          <w:b/>
                        </w:rPr>
                        <w:t xml:space="preserve">Figure </w:t>
                      </w:r>
                      <w:r w:rsidRPr="009E1FE1">
                        <w:rPr>
                          <w:b/>
                        </w:rPr>
                        <w:fldChar w:fldCharType="begin"/>
                      </w:r>
                      <w:r w:rsidRPr="009E1FE1">
                        <w:rPr>
                          <w:b/>
                        </w:rPr>
                        <w:instrText xml:space="preserve"> SEQ Figure \* ARABIC </w:instrText>
                      </w:r>
                      <w:r w:rsidRPr="009E1FE1">
                        <w:rPr>
                          <w:b/>
                        </w:rPr>
                        <w:fldChar w:fldCharType="separate"/>
                      </w:r>
                      <w:r w:rsidR="00B5673D">
                        <w:rPr>
                          <w:b/>
                          <w:noProof/>
                        </w:rPr>
                        <w:t>27</w:t>
                      </w:r>
                      <w:r w:rsidRPr="009E1FE1">
                        <w:rPr>
                          <w:b/>
                        </w:rPr>
                        <w:fldChar w:fldCharType="end"/>
                      </w:r>
                      <w:bookmarkEnd w:id="54"/>
                      <w:r w:rsidRPr="009E1FE1">
                        <w:rPr>
                          <w:b/>
                        </w:rPr>
                        <w:t>:Weka Data Loading Code Snippet</w:t>
                      </w:r>
                    </w:p>
                  </w:txbxContent>
                </v:textbox>
              </v:shape>
            </w:pict>
          </mc:Fallback>
        </mc:AlternateContent>
      </w:r>
      <w:r>
        <w:rPr>
          <w:noProof/>
        </w:rPr>
        <mc:AlternateContent>
          <mc:Choice Requires="wps">
            <w:drawing>
              <wp:anchor distT="0" distB="0" distL="114300" distR="114300" simplePos="0" relativeHeight="251702272" behindDoc="0" locked="0" layoutInCell="1" allowOverlap="1" wp14:anchorId="303DD1B7" wp14:editId="4EA322AF">
                <wp:simplePos x="0" y="0"/>
                <wp:positionH relativeFrom="column">
                  <wp:align>center</wp:align>
                </wp:positionH>
                <wp:positionV relativeFrom="paragraph">
                  <wp:posOffset>0</wp:posOffset>
                </wp:positionV>
                <wp:extent cx="5784111" cy="1403985"/>
                <wp:effectExtent l="0" t="0" r="26670" b="16510"/>
                <wp:wrapNone/>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4111" cy="1403985"/>
                        </a:xfrm>
                        <a:prstGeom prst="rect">
                          <a:avLst/>
                        </a:prstGeom>
                        <a:solidFill>
                          <a:srgbClr val="FFFFFF"/>
                        </a:solidFill>
                        <a:ln w="9525">
                          <a:solidFill>
                            <a:srgbClr val="000000"/>
                          </a:solidFill>
                          <a:miter lim="800000"/>
                          <a:headEnd/>
                          <a:tailEnd/>
                        </a:ln>
                      </wps:spPr>
                      <wps:txbx>
                        <w:txbxContent>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if</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length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r w:rsidRPr="009E1FE1">
                              <w:rPr>
                                <w:rFonts w:ascii="Courier New" w:hAnsi="Courier New" w:cs="Courier New"/>
                                <w:b/>
                                <w:bCs/>
                                <w:color w:val="000000"/>
                                <w:sz w:val="20"/>
                                <w:szCs w:val="20"/>
                              </w:rPr>
                              <w:t>(</w:t>
                            </w:r>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args</w:t>
                            </w:r>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r w:rsidRPr="009E1FE1">
                              <w:rPr>
                                <w:rFonts w:ascii="Courier New" w:hAnsi="Courier New" w:cs="Courier New"/>
                                <w:b/>
                                <w:bCs/>
                                <w:color w:val="000000"/>
                                <w:sz w:val="20"/>
                                <w:szCs w:val="20"/>
                              </w:rPr>
                              <w:t>(</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4B47FC" w:rsidRDefault="004B47FC"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5" type="#_x0000_t202" style="position:absolute;left:0;text-align:left;margin-left:0;margin-top:0;width:455.45pt;height:110.55pt;z-index:25170227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">
                <v:textbox style="mso-fit-shape-to-text:t">
                  <w:txbxContent>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if</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length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color w:val="FF0000"/>
                          <w:sz w:val="20"/>
                          <w:szCs w:val="20"/>
                        </w:rPr>
                        <w:t>1</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System</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er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println</w:t>
                      </w:r>
                      <w:r w:rsidRPr="009E1FE1">
                        <w:rPr>
                          <w:rFonts w:ascii="Courier New" w:hAnsi="Courier New" w:cs="Courier New"/>
                          <w:b/>
                          <w:bCs/>
                          <w:color w:val="000000"/>
                          <w:sz w:val="20"/>
                          <w:szCs w:val="20"/>
                        </w:rPr>
                        <w:t>(</w:t>
                      </w:r>
                      <w:r w:rsidRPr="009E1FE1">
                        <w:rPr>
                          <w:rFonts w:ascii="Courier New" w:hAnsi="Courier New" w:cs="Courier New"/>
                          <w:color w:val="808080"/>
                          <w:sz w:val="20"/>
                          <w:szCs w:val="20"/>
                        </w:rPr>
                        <w:t>"Loading instances from "</w:t>
                      </w:r>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args</w:t>
                      </w:r>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Reader r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BufferedReader</w:t>
                      </w:r>
                      <w:r w:rsidRPr="009E1FE1">
                        <w:rPr>
                          <w:rFonts w:ascii="Courier New" w:hAnsi="Courier New" w:cs="Courier New"/>
                          <w:b/>
                          <w:bCs/>
                          <w:color w:val="000000"/>
                          <w:sz w:val="20"/>
                          <w:szCs w:val="20"/>
                        </w:rPr>
                        <w:t>(</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java</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o</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FileReader</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args</w:t>
                      </w:r>
                      <w:r w:rsidRPr="009E1FE1">
                        <w:rPr>
                          <w:rFonts w:ascii="Courier New" w:hAnsi="Courier New" w:cs="Courier New"/>
                          <w:b/>
                          <w:bCs/>
                          <w:color w:val="000000"/>
                          <w:sz w:val="20"/>
                          <w:szCs w:val="20"/>
                        </w:rPr>
                        <w:t>[</w:t>
                      </w:r>
                      <w:r w:rsidRPr="009E1FE1">
                        <w:rPr>
                          <w:rFonts w:ascii="Courier New" w:hAnsi="Courier New" w:cs="Courier New"/>
                          <w:color w:val="FF0000"/>
                          <w:sz w:val="20"/>
                          <w:szCs w:val="20"/>
                        </w:rPr>
                        <w:t>0</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 xml:space="preserve">Instances i </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 xml:space="preserve"> </w:t>
                      </w:r>
                      <w:r w:rsidRPr="009E1FE1">
                        <w:rPr>
                          <w:rFonts w:ascii="Courier New" w:hAnsi="Courier New" w:cs="Courier New"/>
                          <w:b/>
                          <w:bCs/>
                          <w:color w:val="000080"/>
                          <w:sz w:val="20"/>
                          <w:szCs w:val="20"/>
                        </w:rPr>
                        <w:t>new</w:t>
                      </w:r>
                      <w:r w:rsidRPr="009E1FE1">
                        <w:rPr>
                          <w:rFonts w:ascii="Courier New" w:hAnsi="Courier New" w:cs="Courier New"/>
                          <w:color w:val="000000"/>
                          <w:sz w:val="20"/>
                          <w:szCs w:val="20"/>
                        </w:rPr>
                        <w:t xml:space="preserve"> 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r</w:t>
                      </w:r>
                      <w:r w:rsidRPr="009E1FE1">
                        <w:rPr>
                          <w:rFonts w:ascii="Courier New" w:hAnsi="Courier New" w:cs="Courier New"/>
                          <w:b/>
                          <w:bCs/>
                          <w:color w:val="000000"/>
                          <w:sz w:val="20"/>
                          <w:szCs w:val="20"/>
                        </w:rPr>
                        <w:t>);</w:t>
                      </w:r>
                    </w:p>
                    <w:p w:rsidR="004B47FC" w:rsidRPr="009E1FE1" w:rsidRDefault="004B47FC" w:rsidP="009E1FE1">
                      <w:pPr>
                        <w:autoSpaceDE w:val="0"/>
                        <w:autoSpaceDN w:val="0"/>
                        <w:adjustRightInd w:val="0"/>
                        <w:spacing w:after="0" w:line="240" w:lineRule="auto"/>
                        <w:jc w:val="left"/>
                        <w:rPr>
                          <w:rFonts w:ascii="Courier New" w:hAnsi="Courier New" w:cs="Courier New"/>
                          <w:color w:val="000000"/>
                          <w:sz w:val="20"/>
                          <w:szCs w:val="20"/>
                        </w:rPr>
                      </w:pPr>
                      <w:r w:rsidRPr="009E1FE1">
                        <w:rPr>
                          <w:rFonts w:ascii="Courier New" w:hAnsi="Courier New" w:cs="Courier New"/>
                          <w:color w:val="000000"/>
                          <w:sz w:val="20"/>
                          <w:szCs w:val="20"/>
                        </w:rPr>
                        <w:tab/>
                        <w:t>sp</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setInstances</w:t>
                      </w:r>
                      <w:r w:rsidRPr="009E1FE1">
                        <w:rPr>
                          <w:rFonts w:ascii="Courier New" w:hAnsi="Courier New" w:cs="Courier New"/>
                          <w:b/>
                          <w:bCs/>
                          <w:color w:val="000000"/>
                          <w:sz w:val="20"/>
                          <w:szCs w:val="20"/>
                        </w:rPr>
                        <w:t>(</w:t>
                      </w:r>
                      <w:r w:rsidRPr="009E1FE1">
                        <w:rPr>
                          <w:rFonts w:ascii="Courier New" w:hAnsi="Courier New" w:cs="Courier New"/>
                          <w:color w:val="000000"/>
                          <w:sz w:val="20"/>
                          <w:szCs w:val="20"/>
                        </w:rPr>
                        <w:t>i</w:t>
                      </w:r>
                      <w:r w:rsidRPr="009E1FE1">
                        <w:rPr>
                          <w:rFonts w:ascii="Courier New" w:hAnsi="Courier New" w:cs="Courier New"/>
                          <w:b/>
                          <w:bCs/>
                          <w:color w:val="000000"/>
                          <w:sz w:val="20"/>
                          <w:szCs w:val="20"/>
                        </w:rPr>
                        <w:t>);</w:t>
                      </w:r>
                    </w:p>
                    <w:p w:rsidR="004B47FC" w:rsidRDefault="004B47FC" w:rsidP="009E1FE1">
                      <w:r w:rsidRPr="009E1FE1">
                        <w:rPr>
                          <w:rFonts w:ascii="Courier New" w:hAnsi="Courier New" w:cs="Courier New"/>
                          <w:color w:val="000000"/>
                          <w:sz w:val="20"/>
                          <w:szCs w:val="20"/>
                        </w:rPr>
                        <w:t xml:space="preserve">  </w:t>
                      </w:r>
                      <w:r w:rsidRPr="009E1FE1">
                        <w:rPr>
                          <w:rFonts w:ascii="Courier New" w:hAnsi="Courier New" w:cs="Courier New"/>
                          <w:b/>
                          <w:bCs/>
                          <w:color w:val="000000"/>
                          <w:sz w:val="20"/>
                          <w:szCs w:val="20"/>
                        </w:rPr>
                        <w:t>}</w:t>
                      </w:r>
                    </w:p>
                  </w:txbxContent>
                </v:textbox>
              </v:shape>
            </w:pict>
          </mc:Fallback>
        </mc:AlternateContent>
      </w:r>
    </w:p>
    <w:p w:rsidR="009E1FE1" w:rsidRDefault="009E1FE1" w:rsidP="009E1FE1"/>
    <w:p w:rsidR="007D44A5" w:rsidRDefault="007D44A5" w:rsidP="004737F1">
      <w:pPr>
        <w:rPr>
          <w:b/>
        </w:rPr>
      </w:pPr>
    </w:p>
    <w:p w:rsidR="007D44A5" w:rsidRDefault="007D44A5" w:rsidP="004737F1">
      <w:pPr>
        <w:rPr>
          <w:b/>
        </w:rPr>
      </w:pPr>
    </w:p>
    <w:p w:rsidR="007D44A5" w:rsidRDefault="007D44A5" w:rsidP="004737F1">
      <w:pPr>
        <w:rPr>
          <w:b/>
        </w:rPr>
      </w:pPr>
    </w:p>
    <w:p w:rsidR="007D44A5" w:rsidRDefault="008D0CAF" w:rsidP="008D0CAF">
      <w:r>
        <w:t xml:space="preserve">The application was provided a feature of selecting </w:t>
      </w:r>
      <w:r w:rsidR="00A04313">
        <w:t>classification algorithm. But the fit algorithm was selected based on the literature review and the testing model against the different algorithms accuracies. Weka classification algor</w:t>
      </w:r>
      <w:r w:rsidR="006D50BB">
        <w:t xml:space="preserve">ithm selection code is shown in </w:t>
      </w:r>
      <w:r w:rsidR="006D50BB" w:rsidRPr="006D50BB">
        <w:fldChar w:fldCharType="begin"/>
      </w:r>
      <w:r w:rsidR="006D50BB" w:rsidRPr="006D50BB">
        <w:instrText xml:space="preserve"> REF _Ref417650757 \h  \* MERGEFORMAT </w:instrText>
      </w:r>
      <w:r w:rsidR="006D50BB" w:rsidRPr="006D50BB">
        <w:fldChar w:fldCharType="separate"/>
      </w:r>
      <w:r w:rsidR="00B5673D" w:rsidRPr="00B5673D">
        <w:t xml:space="preserve">Figure </w:t>
      </w:r>
      <w:r w:rsidR="00B5673D" w:rsidRPr="00B5673D">
        <w:rPr>
          <w:noProof/>
        </w:rPr>
        <w:t>28</w:t>
      </w:r>
      <w:r w:rsidR="006D50BB" w:rsidRPr="006D50BB">
        <w:fldChar w:fldCharType="end"/>
      </w:r>
    </w:p>
    <w:p w:rsidR="00A04313" w:rsidRDefault="001D5A86" w:rsidP="008D0CAF">
      <w:r>
        <w:rPr>
          <w:noProof/>
        </w:rPr>
        <mc:AlternateContent>
          <mc:Choice Requires="wps">
            <w:drawing>
              <wp:anchor distT="0" distB="0" distL="114300" distR="114300" simplePos="0" relativeHeight="251706368" behindDoc="0" locked="0" layoutInCell="1" allowOverlap="1" wp14:anchorId="63767F2B" wp14:editId="53F98E87">
                <wp:simplePos x="0" y="0"/>
                <wp:positionH relativeFrom="column">
                  <wp:align>center</wp:align>
                </wp:positionH>
                <wp:positionV relativeFrom="paragraph">
                  <wp:posOffset>0</wp:posOffset>
                </wp:positionV>
                <wp:extent cx="5889625" cy="1403985"/>
                <wp:effectExtent l="0" t="0" r="15875" b="14605"/>
                <wp:wrapNone/>
                <wp:docPr id="1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9817" cy="1403985"/>
                        </a:xfrm>
                        <a:prstGeom prst="rect">
                          <a:avLst/>
                        </a:prstGeom>
                        <a:solidFill>
                          <a:srgbClr val="FFFFFF"/>
                        </a:solidFill>
                        <a:ln w="9525">
                          <a:solidFill>
                            <a:srgbClr val="000000"/>
                          </a:solidFill>
                          <a:miter lim="800000"/>
                          <a:headEnd/>
                          <a:tailEnd/>
                        </a:ln>
                      </wps:spPr>
                      <wps:txbx>
                        <w:txbxContent>
                          <w:p w:rsidR="004B47FC" w:rsidRPr="00A04313" w:rsidRDefault="004B47FC"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4B47FC" w:rsidRDefault="004B47FC" w:rsidP="00A04313">
                            <w:pPr>
                              <w:autoSpaceDE w:val="0"/>
                              <w:autoSpaceDN w:val="0"/>
                              <w:adjustRightInd w:val="0"/>
                              <w:spacing w:after="0" w:line="240" w:lineRule="auto"/>
                              <w:jc w:val="left"/>
                              <w:rPr>
                                <w:rFonts w:ascii="Courier New" w:hAnsi="Courier New" w:cs="Courier New"/>
                                <w:color w:val="000000"/>
                                <w:sz w:val="20"/>
                                <w:szCs w:val="20"/>
                              </w:rPr>
                            </w:pPr>
                            <w:r w:rsidRPr="00A04313">
                              <w:rPr>
                                <w:rFonts w:ascii="Courier New" w:hAnsi="Courier New" w:cs="Courier New"/>
                                <w:b/>
                                <w:bCs/>
                                <w:color w:val="000080"/>
                                <w:sz w:val="20"/>
                                <w:szCs w:val="20"/>
                              </w:rPr>
                              <w:t>try</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ind w:firstLine="720"/>
                              <w:jc w:val="left"/>
                              <w:rPr>
                                <w:rFonts w:ascii="Courier New" w:hAnsi="Courier New" w:cs="Courier New"/>
                                <w:color w:val="000000"/>
                                <w:sz w:val="20"/>
                                <w:szCs w:val="20"/>
                              </w:rPr>
                            </w:pPr>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r w:rsidRPr="00A04313">
                              <w:rPr>
                                <w:rFonts w:ascii="Courier New" w:hAnsi="Courier New" w:cs="Courier New"/>
                                <w:b/>
                                <w:bCs/>
                                <w:color w:val="000000"/>
                                <w:sz w:val="20"/>
                                <w:szCs w:val="20"/>
                              </w:rPr>
                              <w:t>(</w:t>
                            </w:r>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r w:rsidRPr="00A04313">
                              <w:rPr>
                                <w:rFonts w:ascii="Courier New" w:hAnsi="Courier New" w:cs="Courier New"/>
                                <w:b/>
                                <w:bCs/>
                                <w:color w:val="000080"/>
                                <w:sz w:val="20"/>
                                <w:szCs w:val="20"/>
                              </w:rPr>
                              <w:t>catch</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r w:rsidRPr="00A04313">
                              <w:rPr>
                                <w:rFonts w:ascii="Courier New" w:hAnsi="Courier New" w:cs="Courier New"/>
                                <w:color w:val="000000"/>
                                <w:sz w:val="20"/>
                                <w:szCs w:val="20"/>
                              </w:rPr>
                              <w:t>m_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r w:rsidRPr="00A04313">
                              <w:rPr>
                                <w:rFonts w:ascii="Courier New" w:hAnsi="Courier New" w:cs="Courier New"/>
                                <w:b/>
                                <w:bCs/>
                                <w:color w:val="000000"/>
                                <w:sz w:val="20"/>
                                <w:szCs w:val="20"/>
                              </w:rPr>
                              <w:t>(</w:t>
                            </w:r>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r w:rsidRPr="00A04313">
                              <w:rPr>
                                <w:rFonts w:ascii="Courier New" w:hAnsi="Courier New" w:cs="Courier New"/>
                                <w:b/>
                                <w:bCs/>
                                <w:color w:val="000000"/>
                                <w:sz w:val="20"/>
                                <w:szCs w:val="20"/>
                              </w:rPr>
                              <w:t>());</w:t>
                            </w:r>
                          </w:p>
                          <w:p w:rsidR="004B47FC" w:rsidRDefault="004B47FC"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06" type="#_x0000_t202" style="position:absolute;left:0;text-align:left;margin-left:0;margin-top:0;width:463.75pt;height:110.55pt;z-index:251706368;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">
                <v:textbox style="mso-fit-shape-to-text:t">
                  <w:txbxContent>
                    <w:p w:rsidR="004B47FC" w:rsidRPr="00A04313" w:rsidRDefault="004B47FC" w:rsidP="00A04313">
                      <w:pPr>
                        <w:autoSpaceDE w:val="0"/>
                        <w:autoSpaceDN w:val="0"/>
                        <w:adjustRightInd w:val="0"/>
                        <w:spacing w:after="0" w:line="240" w:lineRule="auto"/>
                        <w:jc w:val="left"/>
                        <w:rPr>
                          <w:rFonts w:ascii="Courier New" w:hAnsi="Courier New" w:cs="Courier New"/>
                          <w:color w:val="008000"/>
                          <w:sz w:val="20"/>
                          <w:szCs w:val="20"/>
                        </w:rPr>
                      </w:pPr>
                      <w:r w:rsidRPr="00A04313">
                        <w:rPr>
                          <w:rFonts w:ascii="Courier New" w:hAnsi="Courier New" w:cs="Courier New"/>
                          <w:color w:val="008000"/>
                          <w:sz w:val="20"/>
                          <w:szCs w:val="20"/>
                        </w:rPr>
                        <w:t>// classifier</w:t>
                      </w:r>
                    </w:p>
                    <w:p w:rsidR="004B47FC" w:rsidRDefault="004B47FC" w:rsidP="00A04313">
                      <w:pPr>
                        <w:autoSpaceDE w:val="0"/>
                        <w:autoSpaceDN w:val="0"/>
                        <w:adjustRightInd w:val="0"/>
                        <w:spacing w:after="0" w:line="240" w:lineRule="auto"/>
                        <w:jc w:val="left"/>
                        <w:rPr>
                          <w:rFonts w:ascii="Courier New" w:hAnsi="Courier New" w:cs="Courier New"/>
                          <w:color w:val="000000"/>
                          <w:sz w:val="20"/>
                          <w:szCs w:val="20"/>
                        </w:rPr>
                      </w:pPr>
                      <w:r w:rsidRPr="00A04313">
                        <w:rPr>
                          <w:rFonts w:ascii="Courier New" w:hAnsi="Courier New" w:cs="Courier New"/>
                          <w:b/>
                          <w:bCs/>
                          <w:color w:val="000080"/>
                          <w:sz w:val="20"/>
                          <w:szCs w:val="20"/>
                        </w:rPr>
                        <w:t>try</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ind w:firstLine="720"/>
                        <w:jc w:val="left"/>
                        <w:rPr>
                          <w:rFonts w:ascii="Courier New" w:hAnsi="Courier New" w:cs="Courier New"/>
                          <w:color w:val="000000"/>
                          <w:sz w:val="20"/>
                          <w:szCs w:val="20"/>
                        </w:rPr>
                      </w:pPr>
                      <w:r w:rsidRPr="00A04313">
                        <w:rPr>
                          <w:rFonts w:ascii="Courier New" w:hAnsi="Courier New" w:cs="Courier New"/>
                          <w:color w:val="000000"/>
                          <w:sz w:val="20"/>
                          <w:szCs w:val="20"/>
                        </w:rPr>
                        <w:t>exp</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setPropertyArray</w:t>
                      </w:r>
                      <w:r w:rsidRPr="00A04313">
                        <w:rPr>
                          <w:rFonts w:ascii="Courier New" w:hAnsi="Courier New" w:cs="Courier New"/>
                          <w:b/>
                          <w:bCs/>
                          <w:color w:val="000000"/>
                          <w:sz w:val="20"/>
                          <w:szCs w:val="20"/>
                        </w:rPr>
                        <w:t>(</w:t>
                      </w:r>
                      <w:r w:rsidRPr="00A04313">
                        <w:rPr>
                          <w:rFonts w:ascii="Courier New" w:hAnsi="Courier New" w:cs="Courier New"/>
                          <w:b/>
                          <w:bCs/>
                          <w:color w:val="000080"/>
                          <w:sz w:val="20"/>
                          <w:szCs w:val="20"/>
                        </w:rPr>
                        <w:t>new</w:t>
                      </w:r>
                      <w:r w:rsidRPr="00A04313">
                        <w:rPr>
                          <w:rFonts w:ascii="Courier New" w:hAnsi="Courier New" w:cs="Courier New"/>
                          <w:color w:val="000000"/>
                          <w:sz w:val="20"/>
                          <w:szCs w:val="20"/>
                        </w:rPr>
                        <w:t xml:space="preserve"> 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makeCopy</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Classifie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m_ClassifierEditor</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Value</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b/>
                          <w:bCs/>
                          <w:color w:val="000080"/>
                          <w:sz w:val="20"/>
                          <w:szCs w:val="20"/>
                        </w:rPr>
                        <w:t xml:space="preserve">    </w:t>
                      </w:r>
                      <w:r w:rsidRPr="00A04313">
                        <w:rPr>
                          <w:rFonts w:ascii="Courier New" w:hAnsi="Courier New" w:cs="Courier New"/>
                          <w:b/>
                          <w:bCs/>
                          <w:color w:val="000080"/>
                          <w:sz w:val="20"/>
                          <w:szCs w:val="20"/>
                        </w:rPr>
                        <w:t>catch</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Exception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p w:rsidR="004B47FC" w:rsidRPr="00A04313" w:rsidRDefault="004B47FC" w:rsidP="00A04313">
                      <w:pPr>
                        <w:autoSpaceDE w:val="0"/>
                        <w:autoSpaceDN w:val="0"/>
                        <w:adjustRightInd w:val="0"/>
                        <w:spacing w:after="0" w:line="240" w:lineRule="auto"/>
                        <w:jc w:val="left"/>
                        <w:rPr>
                          <w:rFonts w:ascii="Courier New" w:hAnsi="Courier New" w:cs="Courier New"/>
                          <w:color w:val="000000"/>
                          <w:sz w:val="20"/>
                          <w:szCs w:val="20"/>
                        </w:rPr>
                      </w:pPr>
                      <w:r>
                        <w:rPr>
                          <w:rFonts w:ascii="Courier New" w:hAnsi="Courier New" w:cs="Courier New"/>
                          <w:color w:val="000000"/>
                          <w:sz w:val="20"/>
                          <w:szCs w:val="20"/>
                        </w:rPr>
                        <w:tab/>
                      </w:r>
                      <w:r w:rsidRPr="00A04313">
                        <w:rPr>
                          <w:rFonts w:ascii="Courier New" w:hAnsi="Courier New" w:cs="Courier New"/>
                          <w:color w:val="000000"/>
                          <w:sz w:val="20"/>
                          <w:szCs w:val="20"/>
                        </w:rPr>
                        <w:t>m_Log</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logMessage</w:t>
                      </w:r>
                      <w:r w:rsidRPr="00A04313">
                        <w:rPr>
                          <w:rFonts w:ascii="Courier New" w:hAnsi="Courier New" w:cs="Courier New"/>
                          <w:b/>
                          <w:bCs/>
                          <w:color w:val="000000"/>
                          <w:sz w:val="20"/>
                          <w:szCs w:val="20"/>
                        </w:rPr>
                        <w:t>(</w:t>
                      </w:r>
                      <w:r w:rsidRPr="00A04313">
                        <w:rPr>
                          <w:rFonts w:ascii="Courier New" w:hAnsi="Courier New" w:cs="Courier New"/>
                          <w:color w:val="808080"/>
                          <w:sz w:val="20"/>
                          <w:szCs w:val="20"/>
                        </w:rPr>
                        <w:t>"Problem creating copy of classifier: "</w:t>
                      </w:r>
                      <w:r w:rsidRPr="00A04313">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 xml:space="preserve"> ex</w:t>
                      </w:r>
                      <w:r w:rsidRPr="00A04313">
                        <w:rPr>
                          <w:rFonts w:ascii="Courier New" w:hAnsi="Courier New" w:cs="Courier New"/>
                          <w:b/>
                          <w:bCs/>
                          <w:color w:val="000000"/>
                          <w:sz w:val="20"/>
                          <w:szCs w:val="20"/>
                        </w:rPr>
                        <w:t>.</w:t>
                      </w:r>
                      <w:r w:rsidRPr="00A04313">
                        <w:rPr>
                          <w:rFonts w:ascii="Courier New" w:hAnsi="Courier New" w:cs="Courier New"/>
                          <w:color w:val="000000"/>
                          <w:sz w:val="20"/>
                          <w:szCs w:val="20"/>
                        </w:rPr>
                        <w:t>getMessage</w:t>
                      </w:r>
                      <w:r w:rsidRPr="00A04313">
                        <w:rPr>
                          <w:rFonts w:ascii="Courier New" w:hAnsi="Courier New" w:cs="Courier New"/>
                          <w:b/>
                          <w:bCs/>
                          <w:color w:val="000000"/>
                          <w:sz w:val="20"/>
                          <w:szCs w:val="20"/>
                        </w:rPr>
                        <w:t>());</w:t>
                      </w:r>
                    </w:p>
                    <w:p w:rsidR="004B47FC" w:rsidRDefault="004B47FC" w:rsidP="00A04313">
                      <w:r>
                        <w:rPr>
                          <w:rFonts w:ascii="Courier New" w:hAnsi="Courier New" w:cs="Courier New"/>
                          <w:color w:val="000000"/>
                          <w:sz w:val="20"/>
                          <w:szCs w:val="20"/>
                        </w:rPr>
                        <w:t xml:space="preserve">    </w:t>
                      </w:r>
                      <w:r w:rsidRPr="00A04313">
                        <w:rPr>
                          <w:rFonts w:ascii="Courier New" w:hAnsi="Courier New" w:cs="Courier New"/>
                          <w:b/>
                          <w:bCs/>
                          <w:color w:val="000000"/>
                          <w:sz w:val="20"/>
                          <w:szCs w:val="20"/>
                        </w:rPr>
                        <w:t>}</w:t>
                      </w:r>
                    </w:p>
                  </w:txbxContent>
                </v:textbox>
              </v:shape>
            </w:pict>
          </mc:Fallback>
        </mc:AlternateContent>
      </w:r>
    </w:p>
    <w:p w:rsidR="007D44A5" w:rsidRDefault="007D44A5" w:rsidP="004737F1">
      <w:pPr>
        <w:rPr>
          <w:b/>
        </w:rPr>
      </w:pPr>
    </w:p>
    <w:p w:rsidR="007D44A5" w:rsidRDefault="007D44A5" w:rsidP="004737F1">
      <w:pPr>
        <w:rPr>
          <w:b/>
        </w:rPr>
      </w:pPr>
    </w:p>
    <w:p w:rsidR="00A04313" w:rsidRDefault="00A04313" w:rsidP="004737F1">
      <w:pPr>
        <w:rPr>
          <w:b/>
        </w:rPr>
      </w:pPr>
    </w:p>
    <w:p w:rsidR="00A04313" w:rsidRDefault="001D5A86" w:rsidP="004737F1">
      <w:pPr>
        <w:rPr>
          <w:b/>
        </w:rPr>
      </w:pPr>
      <w:r>
        <w:rPr>
          <w:noProof/>
        </w:rPr>
        <mc:AlternateContent>
          <mc:Choice Requires="wps">
            <w:drawing>
              <wp:anchor distT="0" distB="0" distL="114300" distR="114300" simplePos="0" relativeHeight="251708416" behindDoc="0" locked="0" layoutInCell="1" allowOverlap="1" wp14:anchorId="27DDBF30" wp14:editId="00FC6EBB">
                <wp:simplePos x="0" y="0"/>
                <wp:positionH relativeFrom="column">
                  <wp:posOffset>-133985</wp:posOffset>
                </wp:positionH>
                <wp:positionV relativeFrom="paragraph">
                  <wp:posOffset>185908</wp:posOffset>
                </wp:positionV>
                <wp:extent cx="5985510" cy="635"/>
                <wp:effectExtent l="0" t="0" r="0" b="0"/>
                <wp:wrapNone/>
                <wp:docPr id="140" name="Text Box 140"/>
                <wp:cNvGraphicFramePr/>
                <a:graphic xmlns:a="http://schemas.openxmlformats.org/drawingml/2006/main">
                  <a:graphicData uri="http://schemas.microsoft.com/office/word/2010/wordprocessingShape">
                    <wps:wsp>
                      <wps:cNvSpPr txBox="1"/>
                      <wps:spPr>
                        <a:xfrm>
                          <a:off x="0" y="0"/>
                          <a:ext cx="5985510" cy="635"/>
                        </a:xfrm>
                        <a:prstGeom prst="rect">
                          <a:avLst/>
                        </a:prstGeom>
                        <a:solidFill>
                          <a:prstClr val="white"/>
                        </a:solidFill>
                        <a:ln>
                          <a:noFill/>
                        </a:ln>
                        <a:effectLst/>
                      </wps:spPr>
                      <wps:txbx>
                        <w:txbxContent>
                          <w:p w:rsidR="004B47FC" w:rsidRPr="006D50BB" w:rsidRDefault="004B47FC" w:rsidP="006D50BB">
                            <w:pPr>
                              <w:jc w:val="center"/>
                              <w:rPr>
                                <w:b/>
                                <w:noProof/>
                              </w:rPr>
                            </w:pPr>
                            <w:bookmarkStart w:id="55"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sidR="00B5673D">
                              <w:rPr>
                                <w:b/>
                                <w:noProof/>
                              </w:rPr>
                              <w:t>28</w:t>
                            </w:r>
                            <w:r w:rsidRPr="006D50BB">
                              <w:rPr>
                                <w:b/>
                              </w:rPr>
                              <w:fldChar w:fldCharType="end"/>
                            </w:r>
                            <w:bookmarkEnd w:id="55"/>
                            <w:r w:rsidRPr="006D50BB">
                              <w:rPr>
                                <w:b/>
                              </w:rPr>
                              <w:t>: Weka Classifier Selection Code Snipp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0" o:spid="_x0000_s1107" type="#_x0000_t202" style="position:absolute;left:0;text-align:left;margin-left:-10.55pt;margin-top:14.65pt;width:47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" stroked="f">
                <v:textbox style="mso-fit-shape-to-text:t" inset="0,0,0,0">
                  <w:txbxContent>
                    <w:p w:rsidR="004B47FC" w:rsidRPr="006D50BB" w:rsidRDefault="004B47FC" w:rsidP="006D50BB">
                      <w:pPr>
                        <w:jc w:val="center"/>
                        <w:rPr>
                          <w:b/>
                          <w:noProof/>
                        </w:rPr>
                      </w:pPr>
                      <w:bookmarkStart w:id="56" w:name="_Ref417650757"/>
                      <w:r w:rsidRPr="006D50BB">
                        <w:rPr>
                          <w:b/>
                        </w:rPr>
                        <w:t xml:space="preserve">Figure </w:t>
                      </w:r>
                      <w:r w:rsidRPr="006D50BB">
                        <w:rPr>
                          <w:b/>
                        </w:rPr>
                        <w:fldChar w:fldCharType="begin"/>
                      </w:r>
                      <w:r w:rsidRPr="006D50BB">
                        <w:rPr>
                          <w:b/>
                        </w:rPr>
                        <w:instrText xml:space="preserve"> SEQ Figure \* ARABIC </w:instrText>
                      </w:r>
                      <w:r w:rsidRPr="006D50BB">
                        <w:rPr>
                          <w:b/>
                        </w:rPr>
                        <w:fldChar w:fldCharType="separate"/>
                      </w:r>
                      <w:r w:rsidR="00B5673D">
                        <w:rPr>
                          <w:b/>
                          <w:noProof/>
                        </w:rPr>
                        <w:t>28</w:t>
                      </w:r>
                      <w:r w:rsidRPr="006D50BB">
                        <w:rPr>
                          <w:b/>
                        </w:rPr>
                        <w:fldChar w:fldCharType="end"/>
                      </w:r>
                      <w:bookmarkEnd w:id="56"/>
                      <w:r w:rsidRPr="006D50BB">
                        <w:rPr>
                          <w:b/>
                        </w:rPr>
                        <w:t>: Weka Classifier Selection Code Snippet</w:t>
                      </w:r>
                    </w:p>
                  </w:txbxContent>
                </v:textbox>
              </v:shape>
            </w:pict>
          </mc:Fallback>
        </mc:AlternateContent>
      </w:r>
    </w:p>
    <w:p w:rsidR="00A04313" w:rsidRDefault="00A04313" w:rsidP="004737F1">
      <w:pPr>
        <w:rPr>
          <w:b/>
        </w:rPr>
      </w:pPr>
    </w:p>
    <w:p w:rsidR="009F36EF" w:rsidRDefault="00716810" w:rsidP="00716810">
      <w:r>
        <w:t>The fittest algorithm</w:t>
      </w:r>
      <w:r w:rsidR="007F5B9D">
        <w:t xml:space="preserve"> for disease prediction problem was </w:t>
      </w:r>
      <w:r>
        <w:t>Support Vector Machine (SVM). The SVM algorithm works with both regression and classification problems. It is provides more accurate result on the non-liner problems. The algorithm create two support vectors according to maximum margin decision hyperplane</w:t>
      </w:r>
      <w:r w:rsidR="009F36EF">
        <w:t xml:space="preserve"> </w:t>
      </w:r>
      <w:r>
        <w:fldChar w:fldCharType="begin"/>
      </w:r>
      <w:r w:rsidR="00773859">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fldChar w:fldCharType="separate"/>
      </w:r>
      <w:r w:rsidR="00773859">
        <w:rPr>
          <w:noProof/>
        </w:rPr>
        <w:t>(</w:t>
      </w:r>
      <w:hyperlink w:anchor="_ENREF_10" w:tooltip="Cortes, 1995 #20" w:history="1">
        <w:r w:rsidR="00260D43">
          <w:rPr>
            <w:noProof/>
          </w:rPr>
          <w:t>Cortes and Vapnik, 1995</w:t>
        </w:r>
      </w:hyperlink>
      <w:r w:rsidR="00773859">
        <w:rPr>
          <w:noProof/>
        </w:rPr>
        <w:t>)</w:t>
      </w:r>
      <w:r>
        <w:fldChar w:fldCharType="end"/>
      </w:r>
      <w:r>
        <w:t xml:space="preserve">. </w:t>
      </w:r>
      <w:r w:rsidR="009F36EF">
        <w:t xml:space="preserve">The topology of support vector machine is shown in </w:t>
      </w:r>
      <w:r w:rsidR="00880D3B" w:rsidRPr="00880D3B">
        <w:fldChar w:fldCharType="begin"/>
      </w:r>
      <w:r w:rsidR="00880D3B" w:rsidRPr="00880D3B">
        <w:instrText xml:space="preserve"> REF _Ref417652696 \h  \* MERGEFORMAT </w:instrText>
      </w:r>
      <w:r w:rsidR="00880D3B" w:rsidRPr="00880D3B">
        <w:fldChar w:fldCharType="separate"/>
      </w:r>
      <w:r w:rsidR="00B5673D" w:rsidRPr="00B5673D">
        <w:t xml:space="preserve">Figure </w:t>
      </w:r>
      <w:r w:rsidR="00B5673D" w:rsidRPr="00B5673D">
        <w:rPr>
          <w:noProof/>
        </w:rPr>
        <w:t>29</w:t>
      </w:r>
      <w:r w:rsidR="00880D3B" w:rsidRPr="00880D3B">
        <w:fldChar w:fldCharType="end"/>
      </w:r>
    </w:p>
    <w:p w:rsidR="009F36EF" w:rsidRDefault="009F36EF" w:rsidP="009F36EF">
      <w:pPr>
        <w:keepNext/>
        <w:jc w:val="center"/>
      </w:pPr>
      <w:r>
        <w:rPr>
          <w:noProof/>
        </w:rPr>
        <w:lastRenderedPageBreak/>
        <w:drawing>
          <wp:inline distT="0" distB="0" distL="0" distR="0" wp14:anchorId="6F30AAB0" wp14:editId="391108F7">
            <wp:extent cx="2987675" cy="2328545"/>
            <wp:effectExtent l="0" t="0" r="3175" b="0"/>
            <wp:docPr id="144" name="Picture 144" descr="D:\IIT\l\Final_Year_Project\Implementation\aabrai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IT\l\Final_Year_Project\Implementation\aabraina.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87675" cy="2328545"/>
                    </a:xfrm>
                    <a:prstGeom prst="rect">
                      <a:avLst/>
                    </a:prstGeom>
                    <a:noFill/>
                    <a:ln>
                      <a:noFill/>
                    </a:ln>
                  </pic:spPr>
                </pic:pic>
              </a:graphicData>
            </a:graphic>
          </wp:inline>
        </w:drawing>
      </w:r>
    </w:p>
    <w:p w:rsidR="00A04313" w:rsidRDefault="009F36EF" w:rsidP="009F36EF">
      <w:pPr>
        <w:jc w:val="center"/>
        <w:rPr>
          <w:b/>
        </w:rPr>
      </w:pPr>
      <w:bookmarkStart w:id="57" w:name="_Ref417652696"/>
      <w:r w:rsidRPr="009F36EF">
        <w:rPr>
          <w:b/>
        </w:rPr>
        <w:t xml:space="preserve">Figure </w:t>
      </w:r>
      <w:r w:rsidRPr="009F36EF">
        <w:rPr>
          <w:b/>
        </w:rPr>
        <w:fldChar w:fldCharType="begin"/>
      </w:r>
      <w:r w:rsidRPr="009F36EF">
        <w:rPr>
          <w:b/>
        </w:rPr>
        <w:instrText xml:space="preserve"> SEQ Figure \* ARABIC </w:instrText>
      </w:r>
      <w:r w:rsidRPr="009F36EF">
        <w:rPr>
          <w:b/>
        </w:rPr>
        <w:fldChar w:fldCharType="separate"/>
      </w:r>
      <w:r w:rsidR="00B5673D">
        <w:rPr>
          <w:b/>
          <w:noProof/>
        </w:rPr>
        <w:t>29</w:t>
      </w:r>
      <w:r w:rsidRPr="009F36EF">
        <w:rPr>
          <w:b/>
        </w:rPr>
        <w:fldChar w:fldCharType="end"/>
      </w:r>
      <w:bookmarkEnd w:id="57"/>
      <w:r w:rsidRPr="009F36EF">
        <w:rPr>
          <w:b/>
        </w:rPr>
        <w:t>: Topology of the Support Vector Machine</w:t>
      </w:r>
    </w:p>
    <w:p w:rsidR="00325871" w:rsidRDefault="00325871" w:rsidP="009F36EF">
      <w:pPr>
        <w:jc w:val="center"/>
        <w:rPr>
          <w:b/>
        </w:rPr>
      </w:pPr>
    </w:p>
    <w:p w:rsidR="00142AAA" w:rsidRPr="009F36EF" w:rsidRDefault="00142AAA" w:rsidP="00142AAA">
      <w:r>
        <w:t xml:space="preserve">The </w:t>
      </w:r>
      <w:r w:rsidR="007D3189">
        <w:t>disease prediction</w:t>
      </w:r>
      <w:r>
        <w:t xml:space="preserve"> application output is shown in </w:t>
      </w:r>
      <w:r w:rsidR="00325871" w:rsidRPr="00325871">
        <w:fldChar w:fldCharType="begin"/>
      </w:r>
      <w:r w:rsidR="00325871" w:rsidRPr="00325871">
        <w:instrText xml:space="preserve"> REF _Ref417655860 \h  \* MERGEFORMAT </w:instrText>
      </w:r>
      <w:r w:rsidR="00325871" w:rsidRPr="00325871">
        <w:fldChar w:fldCharType="separate"/>
      </w:r>
      <w:r w:rsidR="00B5673D" w:rsidRPr="00B5673D">
        <w:t xml:space="preserve">Figure </w:t>
      </w:r>
      <w:r w:rsidR="00B5673D" w:rsidRPr="00B5673D">
        <w:rPr>
          <w:noProof/>
        </w:rPr>
        <w:t>30</w:t>
      </w:r>
      <w:r w:rsidR="00325871" w:rsidRPr="00325871">
        <w:fldChar w:fldCharType="end"/>
      </w:r>
    </w:p>
    <w:p w:rsidR="00142AAA" w:rsidRDefault="007D3189" w:rsidP="00F3505C">
      <w:pPr>
        <w:keepNext/>
        <w:jc w:val="center"/>
      </w:pPr>
      <w:r>
        <w:rPr>
          <w:noProof/>
        </w:rPr>
        <w:drawing>
          <wp:inline distT="0" distB="0" distL="0" distR="0" wp14:anchorId="5D91C7D1" wp14:editId="3CAB7FD5">
            <wp:extent cx="5732145" cy="4299109"/>
            <wp:effectExtent l="0" t="0" r="1905" b="6350"/>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732145" cy="4299109"/>
                    </a:xfrm>
                    <a:prstGeom prst="rect">
                      <a:avLst/>
                    </a:prstGeom>
                  </pic:spPr>
                </pic:pic>
              </a:graphicData>
            </a:graphic>
          </wp:inline>
        </w:drawing>
      </w:r>
    </w:p>
    <w:p w:rsidR="00A04313" w:rsidRPr="00142AAA" w:rsidRDefault="00142AAA" w:rsidP="00142AAA">
      <w:pPr>
        <w:jc w:val="center"/>
        <w:rPr>
          <w:b/>
        </w:rPr>
      </w:pPr>
      <w:bookmarkStart w:id="58" w:name="_Ref417655860"/>
      <w:r w:rsidRPr="00142AAA">
        <w:rPr>
          <w:b/>
        </w:rPr>
        <w:t xml:space="preserve">Figure </w:t>
      </w:r>
      <w:r w:rsidRPr="00142AAA">
        <w:rPr>
          <w:b/>
        </w:rPr>
        <w:fldChar w:fldCharType="begin"/>
      </w:r>
      <w:r w:rsidRPr="00142AAA">
        <w:rPr>
          <w:b/>
        </w:rPr>
        <w:instrText xml:space="preserve"> SEQ Figure \* ARABIC </w:instrText>
      </w:r>
      <w:r w:rsidRPr="00142AAA">
        <w:rPr>
          <w:b/>
        </w:rPr>
        <w:fldChar w:fldCharType="separate"/>
      </w:r>
      <w:r w:rsidR="00B5673D">
        <w:rPr>
          <w:b/>
          <w:noProof/>
        </w:rPr>
        <w:t>30</w:t>
      </w:r>
      <w:r w:rsidRPr="00142AAA">
        <w:rPr>
          <w:b/>
        </w:rPr>
        <w:fldChar w:fldCharType="end"/>
      </w:r>
      <w:bookmarkEnd w:id="58"/>
      <w:r w:rsidRPr="00142AAA">
        <w:rPr>
          <w:b/>
        </w:rPr>
        <w:t xml:space="preserve">: The </w:t>
      </w:r>
      <w:r w:rsidR="004056BA">
        <w:rPr>
          <w:b/>
        </w:rPr>
        <w:t>Disease Prediction Application Results Output</w:t>
      </w:r>
    </w:p>
    <w:p w:rsidR="00142AAA" w:rsidRPr="00997F85" w:rsidRDefault="00142AAA" w:rsidP="004737F1">
      <w:pPr>
        <w:rPr>
          <w:b/>
        </w:rPr>
      </w:pPr>
    </w:p>
    <w:p w:rsidR="00F9035C" w:rsidRPr="00F9035C" w:rsidRDefault="00E43F7A" w:rsidP="00E43F7A">
      <w:pPr>
        <w:pStyle w:val="Heading3"/>
      </w:pPr>
      <w:r>
        <w:lastRenderedPageBreak/>
        <w:t xml:space="preserve">DISEASE GENES PRIORITIZE APPLICATION </w:t>
      </w:r>
    </w:p>
    <w:p w:rsidR="00507E51" w:rsidRDefault="005A0484" w:rsidP="00507E51">
      <w:r>
        <w:t xml:space="preserve">JGAP and Jenetics are the most popular Evolutionary algorithm and </w:t>
      </w:r>
      <w:r w:rsidR="009222DD">
        <w:t>discrete</w:t>
      </w:r>
      <w:r>
        <w:t xml:space="preserve"> optimization frameworks </w:t>
      </w:r>
      <w:r w:rsidR="009222DD">
        <w:t>available</w:t>
      </w:r>
      <w:r>
        <w:t xml:space="preserve"> to Java programming language.</w:t>
      </w:r>
      <w:r w:rsidR="001650C3">
        <w:t xml:space="preserve"> </w:t>
      </w:r>
      <w:r w:rsidR="004E4538">
        <w:t xml:space="preserve">Jenetics framework is open source library </w:t>
      </w:r>
      <w:r w:rsidR="00C54C40">
        <w:t>that</w:t>
      </w:r>
      <w:r w:rsidR="004E4538">
        <w:t xml:space="preserve"> supports genetic algorithm. JGAP framework supports many</w:t>
      </w:r>
      <w:r w:rsidR="00C54C40">
        <w:t xml:space="preserve"> genetic programming</w:t>
      </w:r>
      <w:r w:rsidR="004E4538">
        <w:t xml:space="preserve"> components and algorithms, it’s easy to setup and build applicat</w:t>
      </w:r>
      <w:r w:rsidR="00C54C40">
        <w:t xml:space="preserve">ion based on genetic </w:t>
      </w:r>
      <w:r w:rsidR="007C6BB5">
        <w:t xml:space="preserve">algorithm. Therefore JGAP framework was chosen </w:t>
      </w:r>
      <w:r w:rsidR="00334388">
        <w:t>for develop</w:t>
      </w:r>
      <w:r w:rsidR="007C6BB5">
        <w:t xml:space="preserve"> the disease genes prioritization application.</w:t>
      </w:r>
    </w:p>
    <w:p w:rsidR="002658CA" w:rsidRDefault="00AA0FEF" w:rsidP="00507E51">
      <w:r>
        <w:t>The following features were implemented in the disease genes prioritize application</w:t>
      </w:r>
    </w:p>
    <w:p w:rsidR="00AA0FEF" w:rsidRDefault="00AA0FEF" w:rsidP="00AA0FEF">
      <w:pPr>
        <w:pStyle w:val="ListParagraph"/>
        <w:numPr>
          <w:ilvl w:val="0"/>
          <w:numId w:val="20"/>
        </w:numPr>
      </w:pPr>
      <w:r>
        <w:t xml:space="preserve">Data handling and reading </w:t>
      </w:r>
    </w:p>
    <w:p w:rsidR="00AA0FEF" w:rsidRDefault="00AA0FEF" w:rsidP="00AA0FEF">
      <w:pPr>
        <w:pStyle w:val="ListParagraph"/>
        <w:numPr>
          <w:ilvl w:val="0"/>
          <w:numId w:val="20"/>
        </w:numPr>
      </w:pPr>
      <w:r>
        <w:t>Genetic algorithm features</w:t>
      </w:r>
      <w:r w:rsidR="001C2A83">
        <w:t xml:space="preserve"> were implemented </w:t>
      </w:r>
      <w:r>
        <w:t>based on JGAP framework.</w:t>
      </w:r>
    </w:p>
    <w:p w:rsidR="00AA0FEF" w:rsidRDefault="00AA0FEF" w:rsidP="00AA0FEF">
      <w:pPr>
        <w:pStyle w:val="ListParagraph"/>
        <w:numPr>
          <w:ilvl w:val="0"/>
          <w:numId w:val="20"/>
        </w:numPr>
      </w:pPr>
      <w:r>
        <w:t xml:space="preserve">Display results in understanding manner. </w:t>
      </w:r>
    </w:p>
    <w:p w:rsidR="00AA0FEF" w:rsidRDefault="007C4A4D" w:rsidP="00AA0FEF">
      <w:r>
        <w:t>The same data set which were used in disease prediction application consider to the disease genes prioritize application but class attributes were removed from the original data set.</w:t>
      </w:r>
      <w:r w:rsidR="00214B53">
        <w:t xml:space="preserve"> The Apache POI library was used read data from the Microsoft Excel files. The library is robust and optimized library for reading any type of excel format. </w:t>
      </w:r>
      <w:r w:rsidR="00B37151">
        <w:t xml:space="preserve">The sample of the data set is shown in </w:t>
      </w:r>
      <w:r w:rsidR="0063580C" w:rsidRPr="0063580C">
        <w:fldChar w:fldCharType="begin"/>
      </w:r>
      <w:r w:rsidR="0063580C" w:rsidRPr="0063580C">
        <w:instrText xml:space="preserve"> REF _Ref417661405 \h  \* MERGEFORMAT </w:instrText>
      </w:r>
      <w:r w:rsidR="0063580C" w:rsidRPr="0063580C">
        <w:fldChar w:fldCharType="separate"/>
      </w:r>
      <w:r w:rsidR="00B5673D" w:rsidRPr="00B5673D">
        <w:t xml:space="preserve">Table </w:t>
      </w:r>
      <w:r w:rsidR="00B5673D" w:rsidRPr="00B5673D">
        <w:rPr>
          <w:noProof/>
        </w:rPr>
        <w:t>9</w:t>
      </w:r>
      <w:r w:rsidR="0063580C" w:rsidRPr="0063580C">
        <w:fldChar w:fldCharType="end"/>
      </w:r>
    </w:p>
    <w:tbl>
      <w:tblPr>
        <w:tblStyle w:val="TableGrid"/>
        <w:tblW w:w="0" w:type="auto"/>
        <w:tblLook w:val="04A0" w:firstRow="1" w:lastRow="0" w:firstColumn="1" w:lastColumn="0" w:noHBand="0" w:noVBand="1"/>
      </w:tblPr>
      <w:tblGrid>
        <w:gridCol w:w="4621"/>
        <w:gridCol w:w="4622"/>
      </w:tblGrid>
      <w:tr w:rsidR="002F0627" w:rsidTr="00C1046C">
        <w:tc>
          <w:tcPr>
            <w:tcW w:w="4621" w:type="dxa"/>
            <w:shd w:val="clear" w:color="auto" w:fill="4F81BD" w:themeFill="accent1"/>
          </w:tcPr>
          <w:p w:rsidR="002F0627" w:rsidRPr="00C1046C" w:rsidRDefault="002F0627" w:rsidP="00E01D28">
            <w:pPr>
              <w:spacing w:line="360" w:lineRule="auto"/>
              <w:jc w:val="center"/>
              <w:rPr>
                <w:b/>
              </w:rPr>
            </w:pPr>
            <w:r>
              <w:rPr>
                <w:b/>
                <w:color w:val="FFFFFF"/>
              </w:rPr>
              <w:t>Gene Symbol</w:t>
            </w:r>
          </w:p>
        </w:tc>
        <w:tc>
          <w:tcPr>
            <w:tcW w:w="4622" w:type="dxa"/>
            <w:shd w:val="clear" w:color="auto" w:fill="4F81BD" w:themeFill="accent1"/>
          </w:tcPr>
          <w:p w:rsidR="002F0627" w:rsidRPr="00C1046C" w:rsidRDefault="002F0627" w:rsidP="00E01D28">
            <w:pPr>
              <w:spacing w:line="360" w:lineRule="auto"/>
              <w:jc w:val="center"/>
              <w:rPr>
                <w:b/>
              </w:rPr>
            </w:pPr>
            <w:r>
              <w:rPr>
                <w:b/>
                <w:color w:val="FFFFFF"/>
              </w:rPr>
              <w:t>Relational Score</w:t>
            </w:r>
          </w:p>
        </w:tc>
      </w:tr>
      <w:tr w:rsidR="002F0627" w:rsidTr="00C1046C">
        <w:tc>
          <w:tcPr>
            <w:tcW w:w="4621" w:type="dxa"/>
          </w:tcPr>
          <w:p w:rsidR="002F0627" w:rsidRPr="003B031E" w:rsidRDefault="002F0627" w:rsidP="002F0627">
            <w:pPr>
              <w:spacing w:line="360" w:lineRule="auto"/>
            </w:pPr>
            <w:r w:rsidRPr="003B031E">
              <w:t>SLC6A4</w:t>
            </w:r>
          </w:p>
        </w:tc>
        <w:tc>
          <w:tcPr>
            <w:tcW w:w="4622" w:type="dxa"/>
          </w:tcPr>
          <w:p w:rsidR="002F0627" w:rsidRPr="003B031E" w:rsidRDefault="002F0627" w:rsidP="002F0627">
            <w:pPr>
              <w:spacing w:line="360" w:lineRule="auto"/>
            </w:pPr>
            <w:r w:rsidRPr="003B031E">
              <w:t>0.494299596</w:t>
            </w:r>
          </w:p>
        </w:tc>
      </w:tr>
      <w:tr w:rsidR="002F0627" w:rsidTr="00C1046C">
        <w:tc>
          <w:tcPr>
            <w:tcW w:w="4621" w:type="dxa"/>
          </w:tcPr>
          <w:p w:rsidR="002F0627" w:rsidRPr="003B031E" w:rsidRDefault="002F0627" w:rsidP="002F0627">
            <w:pPr>
              <w:spacing w:line="360" w:lineRule="auto"/>
            </w:pPr>
            <w:r w:rsidRPr="003B031E">
              <w:t>GABRB3</w:t>
            </w:r>
          </w:p>
        </w:tc>
        <w:tc>
          <w:tcPr>
            <w:tcW w:w="4622" w:type="dxa"/>
          </w:tcPr>
          <w:p w:rsidR="002F0627" w:rsidRPr="003B031E" w:rsidRDefault="002F0627" w:rsidP="002F0627">
            <w:pPr>
              <w:spacing w:line="360" w:lineRule="auto"/>
            </w:pPr>
            <w:r w:rsidRPr="003B031E">
              <w:t>0.427995155</w:t>
            </w:r>
          </w:p>
        </w:tc>
      </w:tr>
      <w:tr w:rsidR="002F0627" w:rsidTr="00C1046C">
        <w:tc>
          <w:tcPr>
            <w:tcW w:w="4621" w:type="dxa"/>
          </w:tcPr>
          <w:p w:rsidR="002F0627" w:rsidRPr="003B031E" w:rsidRDefault="002F0627" w:rsidP="002F0627">
            <w:pPr>
              <w:spacing w:line="360" w:lineRule="auto"/>
            </w:pPr>
            <w:r w:rsidRPr="003B031E">
              <w:t>CNTNAP2</w:t>
            </w:r>
          </w:p>
        </w:tc>
        <w:tc>
          <w:tcPr>
            <w:tcW w:w="4622" w:type="dxa"/>
          </w:tcPr>
          <w:p w:rsidR="002F0627" w:rsidRPr="003B031E" w:rsidRDefault="002F0627" w:rsidP="002F0627">
            <w:pPr>
              <w:spacing w:line="360" w:lineRule="auto"/>
            </w:pPr>
            <w:r w:rsidRPr="003B031E">
              <w:t>0.427660904</w:t>
            </w:r>
          </w:p>
        </w:tc>
      </w:tr>
      <w:tr w:rsidR="002F0627" w:rsidTr="00C1046C">
        <w:tc>
          <w:tcPr>
            <w:tcW w:w="4621" w:type="dxa"/>
          </w:tcPr>
          <w:p w:rsidR="002F0627" w:rsidRPr="003B031E" w:rsidRDefault="002F0627" w:rsidP="002F0627">
            <w:pPr>
              <w:spacing w:line="360" w:lineRule="auto"/>
            </w:pPr>
            <w:r w:rsidRPr="003B031E">
              <w:t>EN2</w:t>
            </w:r>
          </w:p>
        </w:tc>
        <w:tc>
          <w:tcPr>
            <w:tcW w:w="4622" w:type="dxa"/>
          </w:tcPr>
          <w:p w:rsidR="002F0627" w:rsidRPr="003B031E" w:rsidRDefault="002F0627" w:rsidP="002F0627">
            <w:pPr>
              <w:spacing w:line="360" w:lineRule="auto"/>
            </w:pPr>
            <w:r w:rsidRPr="003B031E">
              <w:t>0.426800922</w:t>
            </w:r>
          </w:p>
        </w:tc>
      </w:tr>
      <w:tr w:rsidR="002F0627" w:rsidTr="00C1046C">
        <w:tc>
          <w:tcPr>
            <w:tcW w:w="4621" w:type="dxa"/>
          </w:tcPr>
          <w:p w:rsidR="002F0627" w:rsidRPr="003B031E" w:rsidRDefault="002F0627" w:rsidP="002F0627">
            <w:pPr>
              <w:spacing w:line="360" w:lineRule="auto"/>
            </w:pPr>
            <w:r w:rsidRPr="003B031E">
              <w:t>PTEN</w:t>
            </w:r>
          </w:p>
        </w:tc>
        <w:tc>
          <w:tcPr>
            <w:tcW w:w="4622" w:type="dxa"/>
          </w:tcPr>
          <w:p w:rsidR="002F0627" w:rsidRPr="003B031E" w:rsidRDefault="002F0627" w:rsidP="002F0627">
            <w:pPr>
              <w:spacing w:line="360" w:lineRule="auto"/>
            </w:pPr>
            <w:r w:rsidRPr="003B031E">
              <w:t>0.42480808</w:t>
            </w:r>
          </w:p>
        </w:tc>
      </w:tr>
      <w:tr w:rsidR="002F0627" w:rsidTr="00C1046C">
        <w:tc>
          <w:tcPr>
            <w:tcW w:w="4621" w:type="dxa"/>
          </w:tcPr>
          <w:p w:rsidR="002F0627" w:rsidRPr="003B031E" w:rsidRDefault="002F0627" w:rsidP="002F0627">
            <w:pPr>
              <w:spacing w:line="360" w:lineRule="auto"/>
            </w:pPr>
            <w:r w:rsidRPr="003B031E">
              <w:t>NRXN1</w:t>
            </w:r>
          </w:p>
        </w:tc>
        <w:tc>
          <w:tcPr>
            <w:tcW w:w="4622" w:type="dxa"/>
          </w:tcPr>
          <w:p w:rsidR="002F0627" w:rsidRPr="003B031E" w:rsidRDefault="002F0627" w:rsidP="002F0627">
            <w:pPr>
              <w:spacing w:line="360" w:lineRule="auto"/>
            </w:pPr>
            <w:r w:rsidRPr="003B031E">
              <w:t>0.41731108</w:t>
            </w:r>
          </w:p>
        </w:tc>
      </w:tr>
      <w:tr w:rsidR="002F0627" w:rsidTr="00C1046C">
        <w:tc>
          <w:tcPr>
            <w:tcW w:w="4621" w:type="dxa"/>
          </w:tcPr>
          <w:p w:rsidR="002F0627" w:rsidRPr="003B031E" w:rsidRDefault="002F0627" w:rsidP="002F0627">
            <w:pPr>
              <w:spacing w:line="360" w:lineRule="auto"/>
            </w:pPr>
            <w:r w:rsidRPr="003B031E">
              <w:t>NRCAM</w:t>
            </w:r>
          </w:p>
        </w:tc>
        <w:tc>
          <w:tcPr>
            <w:tcW w:w="4622" w:type="dxa"/>
          </w:tcPr>
          <w:p w:rsidR="002F0627" w:rsidRPr="003B031E" w:rsidRDefault="002F0627" w:rsidP="002F0627">
            <w:pPr>
              <w:spacing w:line="360" w:lineRule="auto"/>
            </w:pPr>
            <w:r w:rsidRPr="003B031E">
              <w:t>0.407795557</w:t>
            </w:r>
          </w:p>
        </w:tc>
      </w:tr>
      <w:tr w:rsidR="002F0627" w:rsidTr="00C1046C">
        <w:tc>
          <w:tcPr>
            <w:tcW w:w="4621" w:type="dxa"/>
          </w:tcPr>
          <w:p w:rsidR="002F0627" w:rsidRPr="003B031E" w:rsidRDefault="002F0627" w:rsidP="002F0627">
            <w:pPr>
              <w:spacing w:line="360" w:lineRule="auto"/>
            </w:pPr>
            <w:r w:rsidRPr="003B031E">
              <w:t>NRP2</w:t>
            </w:r>
          </w:p>
        </w:tc>
        <w:tc>
          <w:tcPr>
            <w:tcW w:w="4622" w:type="dxa"/>
          </w:tcPr>
          <w:p w:rsidR="002F0627" w:rsidRPr="003B031E" w:rsidRDefault="002F0627" w:rsidP="002F0627">
            <w:pPr>
              <w:spacing w:line="360" w:lineRule="auto"/>
            </w:pPr>
            <w:r w:rsidRPr="003B031E">
              <w:t>0.406267074</w:t>
            </w:r>
          </w:p>
        </w:tc>
      </w:tr>
      <w:tr w:rsidR="002F0627" w:rsidTr="00C1046C">
        <w:tc>
          <w:tcPr>
            <w:tcW w:w="4621" w:type="dxa"/>
          </w:tcPr>
          <w:p w:rsidR="002F0627" w:rsidRPr="003B031E" w:rsidRDefault="002F0627" w:rsidP="002F0627">
            <w:pPr>
              <w:spacing w:line="360" w:lineRule="auto"/>
            </w:pPr>
            <w:r w:rsidRPr="003B031E">
              <w:t>EXT1</w:t>
            </w:r>
          </w:p>
        </w:tc>
        <w:tc>
          <w:tcPr>
            <w:tcW w:w="4622" w:type="dxa"/>
          </w:tcPr>
          <w:p w:rsidR="002F0627" w:rsidRPr="003B031E" w:rsidRDefault="002F0627" w:rsidP="002F0627">
            <w:pPr>
              <w:spacing w:line="360" w:lineRule="auto"/>
            </w:pPr>
            <w:r w:rsidRPr="003B031E">
              <w:t>0.402518574</w:t>
            </w:r>
          </w:p>
        </w:tc>
      </w:tr>
      <w:tr w:rsidR="002F0627" w:rsidTr="00C1046C">
        <w:tc>
          <w:tcPr>
            <w:tcW w:w="4621" w:type="dxa"/>
          </w:tcPr>
          <w:p w:rsidR="002F0627" w:rsidRPr="003B031E" w:rsidRDefault="002F0627" w:rsidP="002F0627">
            <w:pPr>
              <w:spacing w:line="360" w:lineRule="auto"/>
            </w:pPr>
            <w:r w:rsidRPr="003B031E">
              <w:t>CADPS2</w:t>
            </w:r>
          </w:p>
        </w:tc>
        <w:tc>
          <w:tcPr>
            <w:tcW w:w="4622" w:type="dxa"/>
          </w:tcPr>
          <w:p w:rsidR="002F0627" w:rsidRPr="003B031E" w:rsidRDefault="002F0627" w:rsidP="002F0627">
            <w:pPr>
              <w:spacing w:line="360" w:lineRule="auto"/>
            </w:pPr>
            <w:r w:rsidRPr="003B031E">
              <w:t>0.402089908</w:t>
            </w:r>
          </w:p>
        </w:tc>
      </w:tr>
      <w:tr w:rsidR="002F0627" w:rsidTr="00C1046C">
        <w:tc>
          <w:tcPr>
            <w:tcW w:w="4621" w:type="dxa"/>
          </w:tcPr>
          <w:p w:rsidR="002F0627" w:rsidRPr="003B031E" w:rsidRDefault="002F0627" w:rsidP="002F0627">
            <w:pPr>
              <w:spacing w:line="360" w:lineRule="auto"/>
            </w:pPr>
            <w:r w:rsidRPr="003B031E">
              <w:t>RELN</w:t>
            </w:r>
          </w:p>
        </w:tc>
        <w:tc>
          <w:tcPr>
            <w:tcW w:w="4622" w:type="dxa"/>
          </w:tcPr>
          <w:p w:rsidR="002F0627" w:rsidRDefault="002F0627" w:rsidP="002F0627">
            <w:pPr>
              <w:spacing w:line="360" w:lineRule="auto"/>
            </w:pPr>
            <w:r w:rsidRPr="003B031E">
              <w:t>0.340029252</w:t>
            </w:r>
          </w:p>
        </w:tc>
      </w:tr>
    </w:tbl>
    <w:p w:rsidR="00334388" w:rsidRPr="0063580C" w:rsidRDefault="0063580C" w:rsidP="002F0627">
      <w:pPr>
        <w:jc w:val="center"/>
        <w:rPr>
          <w:b/>
        </w:rPr>
      </w:pPr>
      <w:bookmarkStart w:id="59" w:name="_Ref417661405"/>
      <w:r w:rsidRPr="0063580C">
        <w:rPr>
          <w:b/>
        </w:rPr>
        <w:t xml:space="preserve">Table </w:t>
      </w:r>
      <w:r w:rsidRPr="0063580C">
        <w:rPr>
          <w:b/>
        </w:rPr>
        <w:fldChar w:fldCharType="begin"/>
      </w:r>
      <w:r w:rsidRPr="0063580C">
        <w:rPr>
          <w:b/>
        </w:rPr>
        <w:instrText xml:space="preserve"> SEQ Table \* ARABIC </w:instrText>
      </w:r>
      <w:r w:rsidRPr="0063580C">
        <w:rPr>
          <w:b/>
        </w:rPr>
        <w:fldChar w:fldCharType="separate"/>
      </w:r>
      <w:r w:rsidR="00B5673D">
        <w:rPr>
          <w:b/>
          <w:noProof/>
        </w:rPr>
        <w:t>9</w:t>
      </w:r>
      <w:r w:rsidRPr="0063580C">
        <w:rPr>
          <w:b/>
        </w:rPr>
        <w:fldChar w:fldCharType="end"/>
      </w:r>
      <w:bookmarkEnd w:id="59"/>
      <w:r w:rsidRPr="0063580C">
        <w:rPr>
          <w:b/>
        </w:rPr>
        <w:t>: Disease Genes Prioritize Application Data Set</w:t>
      </w:r>
    </w:p>
    <w:p w:rsidR="00214B53" w:rsidRDefault="00214B53" w:rsidP="00507E51"/>
    <w:p w:rsidR="00507E51" w:rsidRDefault="005C1236" w:rsidP="00507E51">
      <w:r>
        <w:lastRenderedPageBreak/>
        <w:t xml:space="preserve">The process of the </w:t>
      </w:r>
      <w:r w:rsidR="003C7FED">
        <w:t>genetic algorithm</w:t>
      </w:r>
      <w:r>
        <w:t xml:space="preserve"> application e</w:t>
      </w:r>
      <w:r w:rsidR="003C7FED">
        <w:t xml:space="preserve">xplains in the following </w:t>
      </w:r>
      <w:r w:rsidR="003C7FED">
        <w:fldChar w:fldCharType="begin"/>
      </w:r>
      <w:r w:rsidR="003C7FED">
        <w:instrText xml:space="preserve"> REF _Ref417675575 \h </w:instrText>
      </w:r>
      <w:r w:rsidR="003C7FED">
        <w:fldChar w:fldCharType="separate"/>
      </w:r>
      <w:r w:rsidR="00B5673D" w:rsidRPr="003C7FED">
        <w:rPr>
          <w:b/>
        </w:rPr>
        <w:t xml:space="preserve">Figure </w:t>
      </w:r>
      <w:r w:rsidR="00B5673D">
        <w:rPr>
          <w:b/>
          <w:noProof/>
        </w:rPr>
        <w:t>31</w:t>
      </w:r>
      <w:r w:rsidR="003C7FED">
        <w:fldChar w:fldCharType="end"/>
      </w:r>
    </w:p>
    <w:p w:rsidR="005C1236" w:rsidRDefault="005C1236" w:rsidP="005C1236">
      <w:pPr>
        <w:keepNext/>
        <w:jc w:val="center"/>
      </w:pPr>
      <w:r>
        <w:rPr>
          <w:noProof/>
        </w:rPr>
        <w:drawing>
          <wp:inline distT="0" distB="0" distL="0" distR="0" wp14:anchorId="1A53DF3B" wp14:editId="1EA78D89">
            <wp:extent cx="4763386" cy="2336287"/>
            <wp:effectExtent l="0" t="0" r="0" b="6985"/>
            <wp:docPr id="20" name="Picture 20" descr="D:\IIT\l\Final_Year_Project\Prototype_Report\Images\image00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Prototype_Report\Images\image002.gif"/>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772706" cy="2340858"/>
                    </a:xfrm>
                    <a:prstGeom prst="rect">
                      <a:avLst/>
                    </a:prstGeom>
                    <a:noFill/>
                    <a:ln>
                      <a:noFill/>
                    </a:ln>
                  </pic:spPr>
                </pic:pic>
              </a:graphicData>
            </a:graphic>
          </wp:inline>
        </w:drawing>
      </w:r>
    </w:p>
    <w:p w:rsidR="005C1236" w:rsidRDefault="005C1236" w:rsidP="003C7FED">
      <w:pPr>
        <w:jc w:val="center"/>
        <w:rPr>
          <w:b/>
        </w:rPr>
      </w:pPr>
      <w:bookmarkStart w:id="60" w:name="_Ref417675575"/>
      <w:r w:rsidRPr="003C7FED">
        <w:rPr>
          <w:b/>
        </w:rPr>
        <w:t xml:space="preserve">Figure </w:t>
      </w:r>
      <w:r w:rsidRPr="003C7FED">
        <w:rPr>
          <w:b/>
        </w:rPr>
        <w:fldChar w:fldCharType="begin"/>
      </w:r>
      <w:r w:rsidRPr="003C7FED">
        <w:rPr>
          <w:b/>
        </w:rPr>
        <w:instrText xml:space="preserve"> SEQ Figure \* ARABIC </w:instrText>
      </w:r>
      <w:r w:rsidRPr="003C7FED">
        <w:rPr>
          <w:b/>
        </w:rPr>
        <w:fldChar w:fldCharType="separate"/>
      </w:r>
      <w:r w:rsidR="00B5673D">
        <w:rPr>
          <w:b/>
          <w:noProof/>
        </w:rPr>
        <w:t>31</w:t>
      </w:r>
      <w:r w:rsidRPr="003C7FED">
        <w:rPr>
          <w:b/>
        </w:rPr>
        <w:fldChar w:fldCharType="end"/>
      </w:r>
      <w:bookmarkEnd w:id="60"/>
      <w:r w:rsidRPr="003C7FED">
        <w:rPr>
          <w:b/>
        </w:rPr>
        <w:t>: Process of the Genetic Algorithm</w:t>
      </w:r>
    </w:p>
    <w:p w:rsidR="00805E7D" w:rsidRDefault="00805E7D" w:rsidP="00805E7D">
      <w:r>
        <w:t xml:space="preserve">Flow of the genetic programming engine (GP Engine) </w:t>
      </w:r>
      <w:r w:rsidR="00324D7D">
        <w:t xml:space="preserve">is shown in </w:t>
      </w:r>
      <w:r w:rsidR="006B7B69" w:rsidRPr="006B7B69">
        <w:fldChar w:fldCharType="begin"/>
      </w:r>
      <w:r w:rsidR="006B7B69" w:rsidRPr="006B7B69">
        <w:instrText xml:space="preserve"> REF _Ref417676525 \h  \* MERGEFORMAT </w:instrText>
      </w:r>
      <w:r w:rsidR="006B7B69" w:rsidRPr="006B7B69">
        <w:fldChar w:fldCharType="separate"/>
      </w:r>
      <w:r w:rsidR="00B5673D" w:rsidRPr="00B5673D">
        <w:t xml:space="preserve">Figure </w:t>
      </w:r>
      <w:r w:rsidR="00B5673D" w:rsidRPr="00B5673D">
        <w:rPr>
          <w:noProof/>
        </w:rPr>
        <w:t>32</w:t>
      </w:r>
      <w:r w:rsidR="006B7B69" w:rsidRPr="006B7B69">
        <w:fldChar w:fldCharType="end"/>
      </w:r>
    </w:p>
    <w:p w:rsidR="00324D7D" w:rsidRDefault="00324D7D" w:rsidP="00324D7D">
      <w:pPr>
        <w:keepNext/>
        <w:jc w:val="center"/>
      </w:pPr>
      <w:r>
        <w:rPr>
          <w:noProof/>
        </w:rPr>
        <w:drawing>
          <wp:inline distT="0" distB="0" distL="0" distR="0" wp14:anchorId="1CED95F7" wp14:editId="619EEC5C">
            <wp:extent cx="2328530" cy="3460876"/>
            <wp:effectExtent l="0" t="0" r="0" b="6350"/>
            <wp:docPr id="143" name="Picture 143" descr="D:\IIT\l\Final_Year_Project\Implementation\Flow_Of_GP_Eng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Flow_Of_GP_Engine.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328389" cy="3460666"/>
                    </a:xfrm>
                    <a:prstGeom prst="rect">
                      <a:avLst/>
                    </a:prstGeom>
                    <a:noFill/>
                    <a:ln>
                      <a:noFill/>
                    </a:ln>
                  </pic:spPr>
                </pic:pic>
              </a:graphicData>
            </a:graphic>
          </wp:inline>
        </w:drawing>
      </w:r>
    </w:p>
    <w:p w:rsidR="00324D7D" w:rsidRPr="00324D7D" w:rsidRDefault="00324D7D" w:rsidP="00324D7D">
      <w:pPr>
        <w:jc w:val="center"/>
        <w:rPr>
          <w:b/>
        </w:rPr>
      </w:pPr>
      <w:bookmarkStart w:id="61" w:name="_Ref417676525"/>
      <w:r w:rsidRPr="00324D7D">
        <w:rPr>
          <w:b/>
        </w:rPr>
        <w:t xml:space="preserve">Figure </w:t>
      </w:r>
      <w:r w:rsidRPr="00324D7D">
        <w:rPr>
          <w:b/>
        </w:rPr>
        <w:fldChar w:fldCharType="begin"/>
      </w:r>
      <w:r w:rsidRPr="00324D7D">
        <w:rPr>
          <w:b/>
        </w:rPr>
        <w:instrText xml:space="preserve"> SEQ Figure \* ARABIC </w:instrText>
      </w:r>
      <w:r w:rsidRPr="00324D7D">
        <w:rPr>
          <w:b/>
        </w:rPr>
        <w:fldChar w:fldCharType="separate"/>
      </w:r>
      <w:r w:rsidR="00B5673D">
        <w:rPr>
          <w:b/>
          <w:noProof/>
        </w:rPr>
        <w:t>32</w:t>
      </w:r>
      <w:r w:rsidRPr="00324D7D">
        <w:rPr>
          <w:b/>
        </w:rPr>
        <w:fldChar w:fldCharType="end"/>
      </w:r>
      <w:bookmarkEnd w:id="61"/>
      <w:r w:rsidRPr="00324D7D">
        <w:rPr>
          <w:b/>
        </w:rPr>
        <w:t>: The Flow Chart of the GP Engine</w:t>
      </w:r>
    </w:p>
    <w:p w:rsidR="00662AB4" w:rsidRPr="00662AB4" w:rsidRDefault="00662AB4" w:rsidP="00662AB4"/>
    <w:p w:rsidR="00507E51" w:rsidRDefault="00507E51" w:rsidP="00507E51"/>
    <w:p w:rsidR="00507E51" w:rsidRDefault="00507E51" w:rsidP="00507E51"/>
    <w:p w:rsidR="00507E51" w:rsidRDefault="006F1267" w:rsidP="00507E51">
      <w:r>
        <w:lastRenderedPageBreak/>
        <w:t xml:space="preserve">According to </w:t>
      </w:r>
      <w:r w:rsidRPr="006F1267">
        <w:fldChar w:fldCharType="begin"/>
      </w:r>
      <w:r w:rsidRPr="006F1267">
        <w:instrText xml:space="preserve"> REF _Ref417676525 \h  \* MERGEFORMAT </w:instrText>
      </w:r>
      <w:r w:rsidRPr="006F1267">
        <w:fldChar w:fldCharType="separate"/>
      </w:r>
      <w:r w:rsidR="00B5673D" w:rsidRPr="00B5673D">
        <w:t xml:space="preserve">Figure </w:t>
      </w:r>
      <w:r w:rsidR="00B5673D" w:rsidRPr="00B5673D">
        <w:rPr>
          <w:noProof/>
        </w:rPr>
        <w:t>32</w:t>
      </w:r>
      <w:r w:rsidRPr="006F1267">
        <w:fldChar w:fldCharType="end"/>
      </w:r>
      <w:r>
        <w:t>, the second step is “Evaluation Fitness of Each individuals”</w:t>
      </w:r>
      <w:r w:rsidR="00492532">
        <w:t xml:space="preserve">. The fitness function which was implemented using JGAP framework explains in </w:t>
      </w:r>
      <w:r w:rsidR="005509B9" w:rsidRPr="005509B9">
        <w:fldChar w:fldCharType="begin"/>
      </w:r>
      <w:r w:rsidR="005509B9" w:rsidRPr="005509B9">
        <w:instrText xml:space="preserve"> REF _Ref417677358 \h  \* MERGEFORMAT </w:instrText>
      </w:r>
      <w:r w:rsidR="005509B9" w:rsidRPr="005509B9">
        <w:fldChar w:fldCharType="separate"/>
      </w:r>
      <w:r w:rsidR="00B5673D" w:rsidRPr="00B5673D">
        <w:t xml:space="preserve">Figure </w:t>
      </w:r>
      <w:r w:rsidR="00B5673D" w:rsidRPr="00B5673D">
        <w:rPr>
          <w:noProof/>
        </w:rPr>
        <w:t>33</w:t>
      </w:r>
      <w:r w:rsidR="005509B9" w:rsidRPr="005509B9">
        <w:fldChar w:fldCharType="end"/>
      </w:r>
    </w:p>
    <w:p w:rsidR="00492532" w:rsidRDefault="00492532" w:rsidP="00507E51">
      <w:r>
        <w:rPr>
          <w:noProof/>
        </w:rPr>
        <mc:AlternateContent>
          <mc:Choice Requires="wps">
            <w:drawing>
              <wp:anchor distT="0" distB="0" distL="114300" distR="114300" simplePos="0" relativeHeight="251712512" behindDoc="0" locked="0" layoutInCell="1" allowOverlap="1" wp14:anchorId="28DE7824" wp14:editId="79B3B413">
                <wp:simplePos x="0" y="0"/>
                <wp:positionH relativeFrom="column">
                  <wp:posOffset>-133985</wp:posOffset>
                </wp:positionH>
                <wp:positionV relativeFrom="paragraph">
                  <wp:posOffset>3105150</wp:posOffset>
                </wp:positionV>
                <wp:extent cx="5972175" cy="635"/>
                <wp:effectExtent l="0" t="0" r="0" b="0"/>
                <wp:wrapNone/>
                <wp:docPr id="147" name="Text Box 147"/>
                <wp:cNvGraphicFramePr/>
                <a:graphic xmlns:a="http://schemas.openxmlformats.org/drawingml/2006/main">
                  <a:graphicData uri="http://schemas.microsoft.com/office/word/2010/wordprocessingShape">
                    <wps:wsp>
                      <wps:cNvSpPr txBox="1"/>
                      <wps:spPr>
                        <a:xfrm>
                          <a:off x="0" y="0"/>
                          <a:ext cx="5972175" cy="635"/>
                        </a:xfrm>
                        <a:prstGeom prst="rect">
                          <a:avLst/>
                        </a:prstGeom>
                        <a:solidFill>
                          <a:prstClr val="white"/>
                        </a:solidFill>
                        <a:ln>
                          <a:noFill/>
                        </a:ln>
                        <a:effectLst/>
                      </wps:spPr>
                      <wps:txbx>
                        <w:txbxContent>
                          <w:p w:rsidR="004B47FC" w:rsidRPr="00492532" w:rsidRDefault="004B47FC" w:rsidP="00492532">
                            <w:pPr>
                              <w:jc w:val="center"/>
                              <w:rPr>
                                <w:b/>
                                <w:noProof/>
                              </w:rPr>
                            </w:pPr>
                            <w:bookmarkStart w:id="62"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sidR="00B5673D">
                              <w:rPr>
                                <w:b/>
                                <w:noProof/>
                              </w:rPr>
                              <w:t>33</w:t>
                            </w:r>
                            <w:r w:rsidRPr="00492532">
                              <w:rPr>
                                <w:b/>
                              </w:rPr>
                              <w:fldChar w:fldCharType="end"/>
                            </w:r>
                            <w:bookmarkEnd w:id="62"/>
                            <w:r w:rsidRPr="00492532">
                              <w:rPr>
                                <w:b/>
                              </w:rPr>
                              <w:t>: Code Snippet for the Fitn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7" o:spid="_x0000_s1108" type="#_x0000_t202" style="position:absolute;left:0;text-align:left;margin-left:-10.55pt;margin-top:244.5pt;width:470.2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" stroked="f">
                <v:textbox style="mso-fit-shape-to-text:t" inset="0,0,0,0">
                  <w:txbxContent>
                    <w:p w:rsidR="004B47FC" w:rsidRPr="00492532" w:rsidRDefault="004B47FC" w:rsidP="00492532">
                      <w:pPr>
                        <w:jc w:val="center"/>
                        <w:rPr>
                          <w:b/>
                          <w:noProof/>
                        </w:rPr>
                      </w:pPr>
                      <w:bookmarkStart w:id="63" w:name="_Ref417677358"/>
                      <w:r w:rsidRPr="00492532">
                        <w:rPr>
                          <w:b/>
                        </w:rPr>
                        <w:t xml:space="preserve">Figure </w:t>
                      </w:r>
                      <w:r w:rsidRPr="00492532">
                        <w:rPr>
                          <w:b/>
                        </w:rPr>
                        <w:fldChar w:fldCharType="begin"/>
                      </w:r>
                      <w:r w:rsidRPr="00492532">
                        <w:rPr>
                          <w:b/>
                        </w:rPr>
                        <w:instrText xml:space="preserve"> SEQ Figure \* ARABIC </w:instrText>
                      </w:r>
                      <w:r w:rsidRPr="00492532">
                        <w:rPr>
                          <w:b/>
                        </w:rPr>
                        <w:fldChar w:fldCharType="separate"/>
                      </w:r>
                      <w:r w:rsidR="00B5673D">
                        <w:rPr>
                          <w:b/>
                          <w:noProof/>
                        </w:rPr>
                        <w:t>33</w:t>
                      </w:r>
                      <w:r w:rsidRPr="00492532">
                        <w:rPr>
                          <w:b/>
                        </w:rPr>
                        <w:fldChar w:fldCharType="end"/>
                      </w:r>
                      <w:bookmarkEnd w:id="63"/>
                      <w:r w:rsidRPr="00492532">
                        <w:rPr>
                          <w:b/>
                        </w:rPr>
                        <w:t>: Code Snippet for the Fitness Function</w:t>
                      </w:r>
                    </w:p>
                  </w:txbxContent>
                </v:textbox>
              </v:shape>
            </w:pict>
          </mc:Fallback>
        </mc:AlternateContent>
      </w:r>
      <w:r>
        <w:rPr>
          <w:noProof/>
        </w:rPr>
        <mc:AlternateContent>
          <mc:Choice Requires="wps">
            <w:drawing>
              <wp:anchor distT="0" distB="0" distL="114300" distR="114300" simplePos="0" relativeHeight="251710464" behindDoc="0" locked="0" layoutInCell="1" allowOverlap="1" wp14:anchorId="7E10232D" wp14:editId="4C22734D">
                <wp:simplePos x="0" y="0"/>
                <wp:positionH relativeFrom="column">
                  <wp:align>center</wp:align>
                </wp:positionH>
                <wp:positionV relativeFrom="paragraph">
                  <wp:posOffset>0</wp:posOffset>
                </wp:positionV>
                <wp:extent cx="5972175" cy="3048000"/>
                <wp:effectExtent l="0" t="0" r="28575" b="19050"/>
                <wp:wrapNone/>
                <wp:docPr id="1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2175" cy="3048000"/>
                        </a:xfrm>
                        <a:prstGeom prst="rect">
                          <a:avLst/>
                        </a:prstGeom>
                        <a:solidFill>
                          <a:srgbClr val="FFFFFF"/>
                        </a:solidFill>
                        <a:ln w="9525">
                          <a:solidFill>
                            <a:srgbClr val="000000"/>
                          </a:solidFill>
                          <a:miter lim="800000"/>
                          <a:headEnd/>
                          <a:tailEnd/>
                        </a:ln>
                      </wps:spPr>
                      <wps:txbx>
                        <w:txbxContent>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8000FF"/>
                                <w:sz w:val="20"/>
                                <w:szCs w:val="20"/>
                                <w:highlight w:val="white"/>
                              </w:rPr>
                              <w:t>protected</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Chromosome 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4B47FC" w:rsidRDefault="004B47FC"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numberOfNewSolution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f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Allel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diseaseThreshol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numberOfNewSolution</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disease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isease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mberOfNewSolution</w:t>
                            </w:r>
                            <w:r>
                              <w:rPr>
                                <w:rFonts w:ascii="Courier New" w:hAnsi="Courier New" w:cs="Courier New"/>
                                <w:b/>
                                <w:bCs/>
                                <w:color w:val="000080"/>
                                <w:sz w:val="20"/>
                                <w:szCs w:val="20"/>
                                <w:highlight w:val="white"/>
                              </w:rPr>
                              <w:t>;</w:t>
                            </w:r>
                          </w:p>
                          <w:p w:rsidR="004B47FC" w:rsidRDefault="004B47FC" w:rsidP="00492532">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109" type="#_x0000_t202" style="position:absolute;left:0;text-align:left;margin-left:0;margin-top:0;width:470.25pt;height:240pt;z-index:25171046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">
                <v:textbox>
                  <w:txbxContent>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Override</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8000FF"/>
                          <w:sz w:val="20"/>
                          <w:szCs w:val="20"/>
                          <w:highlight w:val="white"/>
                        </w:rPr>
                        <w:t>protected</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evalu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Chromosome 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0D</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p>
                    <w:p w:rsidR="004B47FC" w:rsidRDefault="004B47FC" w:rsidP="00492532">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numberOfNewSolution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for</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eng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8000FF"/>
                          <w:sz w:val="20"/>
                          <w:szCs w:val="20"/>
                          <w:highlight w:val="white"/>
                        </w:rPr>
                        <w:t>int</w:t>
                      </w:r>
                      <w:r>
                        <w:rPr>
                          <w:rFonts w:ascii="Courier New" w:hAnsi="Courier New" w:cs="Courier New"/>
                          <w:color w:val="000000"/>
                          <w:sz w:val="20"/>
                          <w:szCs w:val="20"/>
                          <w:highlight w:val="white"/>
                        </w:rPr>
                        <w:t xml:space="preserve"> index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teg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a_subjec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Gen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Allel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ind w:left="144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diseaseThreshol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numberOfNewSolution</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ind w:left="216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Ma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disease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isease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 xml:space="preserve">disease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hi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iseaseG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nde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getScore</w:t>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p>
                    <w:p w:rsidR="004B47FC" w:rsidRDefault="004B47FC" w:rsidP="00492532">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b/>
                          <w:bCs/>
                          <w:color w:val="0000FF"/>
                          <w:sz w:val="20"/>
                          <w:szCs w:val="20"/>
                          <w:highlight w:val="white"/>
                        </w:rPr>
                        <w:t>return</w:t>
                      </w:r>
                      <w:r>
                        <w:rPr>
                          <w:rFonts w:ascii="Courier New" w:hAnsi="Courier New" w:cs="Courier New"/>
                          <w:color w:val="000000"/>
                          <w:sz w:val="20"/>
                          <w:szCs w:val="20"/>
                          <w:highlight w:val="white"/>
                        </w:rPr>
                        <w:t xml:space="preserve"> remaningScor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numberOfNewSolution</w:t>
                      </w:r>
                      <w:r>
                        <w:rPr>
                          <w:rFonts w:ascii="Courier New" w:hAnsi="Courier New" w:cs="Courier New"/>
                          <w:b/>
                          <w:bCs/>
                          <w:color w:val="000080"/>
                          <w:sz w:val="20"/>
                          <w:szCs w:val="20"/>
                          <w:highlight w:val="white"/>
                        </w:rPr>
                        <w:t>;</w:t>
                      </w:r>
                    </w:p>
                    <w:p w:rsidR="004B47FC" w:rsidRDefault="004B47FC" w:rsidP="00492532">
                      <w:r>
                        <w:rPr>
                          <w:rFonts w:ascii="Courier New" w:hAnsi="Courier New" w:cs="Courier New"/>
                          <w:b/>
                          <w:bCs/>
                          <w:color w:val="000080"/>
                          <w:sz w:val="20"/>
                          <w:szCs w:val="20"/>
                          <w:highlight w:val="white"/>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137CDD" w:rsidP="00507E51">
      <w:r>
        <w:t xml:space="preserve">Referring to the third step of the </w:t>
      </w:r>
      <w:r w:rsidRPr="00137CDD">
        <w:fldChar w:fldCharType="begin"/>
      </w:r>
      <w:r w:rsidRPr="00137CDD">
        <w:instrText xml:space="preserve"> REF _Ref417676525 \h  \* MERGEFORMAT </w:instrText>
      </w:r>
      <w:r w:rsidRPr="00137CDD">
        <w:fldChar w:fldCharType="separate"/>
      </w:r>
      <w:r w:rsidR="00B5673D" w:rsidRPr="00B5673D">
        <w:t xml:space="preserve">Figure </w:t>
      </w:r>
      <w:r w:rsidR="00B5673D" w:rsidRPr="00B5673D">
        <w:rPr>
          <w:noProof/>
        </w:rPr>
        <w:t>32</w:t>
      </w:r>
      <w:r w:rsidRPr="00137CDD">
        <w:fldChar w:fldCharType="end"/>
      </w:r>
      <w:r>
        <w:t>, there are three selection methods available in JGAP framework tournament selector, weighted roulette selector and best chromosome selector. The evaluation was done by those selection methods and best chromosome selector was show</w:t>
      </w:r>
      <w:r w:rsidR="002D0E80">
        <w:t>ed</w:t>
      </w:r>
      <w:r>
        <w:t xml:space="preserve"> best result. </w:t>
      </w:r>
      <w:r w:rsidR="002D0E80">
        <w:t xml:space="preserve">The code snippet </w:t>
      </w:r>
      <w:r w:rsidR="00DE1875">
        <w:t>in</w:t>
      </w:r>
      <w:r w:rsidR="00B93E87">
        <w:t xml:space="preserve"> </w:t>
      </w:r>
      <w:r w:rsidR="00B93E87" w:rsidRPr="00B93E87">
        <w:fldChar w:fldCharType="begin"/>
      </w:r>
      <w:r w:rsidR="00B93E87" w:rsidRPr="00B93E87">
        <w:instrText xml:space="preserve"> REF _Ref417680483 \h  \* MERGEFORMAT </w:instrText>
      </w:r>
      <w:r w:rsidR="00B93E87" w:rsidRPr="00B93E87">
        <w:fldChar w:fldCharType="separate"/>
      </w:r>
      <w:r w:rsidR="00B5673D" w:rsidRPr="00B5673D">
        <w:t xml:space="preserve">Figure </w:t>
      </w:r>
      <w:r w:rsidR="00B5673D" w:rsidRPr="00B5673D">
        <w:rPr>
          <w:noProof/>
        </w:rPr>
        <w:t>34</w:t>
      </w:r>
      <w:r w:rsidR="00B93E87" w:rsidRPr="00B93E87">
        <w:fldChar w:fldCharType="end"/>
      </w:r>
      <w:r w:rsidR="00DE1875">
        <w:t xml:space="preserve"> explains</w:t>
      </w:r>
      <w:r w:rsidR="002D0E80">
        <w:t xml:space="preserve"> the </w:t>
      </w:r>
      <w:r w:rsidR="00DE1875">
        <w:t>sections method which were selected to disease genes prioritize application.</w:t>
      </w:r>
    </w:p>
    <w:p w:rsidR="00DE1875" w:rsidRDefault="00DE1875" w:rsidP="00507E51">
      <w:r>
        <w:rPr>
          <w:noProof/>
        </w:rPr>
        <mc:AlternateContent>
          <mc:Choice Requires="wps">
            <w:drawing>
              <wp:anchor distT="0" distB="0" distL="114300" distR="114300" simplePos="0" relativeHeight="251716608" behindDoc="0" locked="0" layoutInCell="1" allowOverlap="1" wp14:anchorId="60AE37D9" wp14:editId="16A168BC">
                <wp:simplePos x="0" y="0"/>
                <wp:positionH relativeFrom="column">
                  <wp:posOffset>161290</wp:posOffset>
                </wp:positionH>
                <wp:positionV relativeFrom="paragraph">
                  <wp:posOffset>932180</wp:posOffset>
                </wp:positionV>
                <wp:extent cx="5391150" cy="635"/>
                <wp:effectExtent l="0" t="0" r="0" b="0"/>
                <wp:wrapNone/>
                <wp:docPr id="149" name="Text Box 149"/>
                <wp:cNvGraphicFramePr/>
                <a:graphic xmlns:a="http://schemas.openxmlformats.org/drawingml/2006/main">
                  <a:graphicData uri="http://schemas.microsoft.com/office/word/2010/wordprocessingShape">
                    <wps:wsp>
                      <wps:cNvSpPr txBox="1"/>
                      <wps:spPr>
                        <a:xfrm>
                          <a:off x="0" y="0"/>
                          <a:ext cx="5391150" cy="635"/>
                        </a:xfrm>
                        <a:prstGeom prst="rect">
                          <a:avLst/>
                        </a:prstGeom>
                        <a:solidFill>
                          <a:prstClr val="white"/>
                        </a:solidFill>
                        <a:ln>
                          <a:noFill/>
                        </a:ln>
                        <a:effectLst/>
                      </wps:spPr>
                      <wps:txbx>
                        <w:txbxContent>
                          <w:p w:rsidR="004B47FC" w:rsidRPr="00DE1875" w:rsidRDefault="004B47FC" w:rsidP="00DE1875">
                            <w:pPr>
                              <w:jc w:val="center"/>
                              <w:rPr>
                                <w:b/>
                                <w:noProof/>
                              </w:rPr>
                            </w:pPr>
                            <w:bookmarkStart w:id="64"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sidR="00B5673D">
                              <w:rPr>
                                <w:b/>
                                <w:noProof/>
                              </w:rPr>
                              <w:t>34</w:t>
                            </w:r>
                            <w:r w:rsidRPr="00DE1875">
                              <w:rPr>
                                <w:b/>
                              </w:rPr>
                              <w:fldChar w:fldCharType="end"/>
                            </w:r>
                            <w:bookmarkEnd w:id="64"/>
                            <w:r w:rsidRPr="00DE1875">
                              <w:rPr>
                                <w:b/>
                              </w:rPr>
                              <w:t>: Code Snippet for the Selection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9" o:spid="_x0000_s1110" type="#_x0000_t202" style="position:absolute;left:0;text-align:left;margin-left:12.7pt;margin-top:73.4pt;width:424.5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" stroked="f">
                <v:textbox style="mso-fit-shape-to-text:t" inset="0,0,0,0">
                  <w:txbxContent>
                    <w:p w:rsidR="004B47FC" w:rsidRPr="00DE1875" w:rsidRDefault="004B47FC" w:rsidP="00DE1875">
                      <w:pPr>
                        <w:jc w:val="center"/>
                        <w:rPr>
                          <w:b/>
                          <w:noProof/>
                        </w:rPr>
                      </w:pPr>
                      <w:bookmarkStart w:id="65" w:name="_Ref417680483"/>
                      <w:r w:rsidRPr="00DE1875">
                        <w:rPr>
                          <w:b/>
                        </w:rPr>
                        <w:t xml:space="preserve">Figure </w:t>
                      </w:r>
                      <w:r w:rsidRPr="00DE1875">
                        <w:rPr>
                          <w:b/>
                        </w:rPr>
                        <w:fldChar w:fldCharType="begin"/>
                      </w:r>
                      <w:r w:rsidRPr="00DE1875">
                        <w:rPr>
                          <w:b/>
                        </w:rPr>
                        <w:instrText xml:space="preserve"> SEQ Figure \* ARABIC </w:instrText>
                      </w:r>
                      <w:r w:rsidRPr="00DE1875">
                        <w:rPr>
                          <w:b/>
                        </w:rPr>
                        <w:fldChar w:fldCharType="separate"/>
                      </w:r>
                      <w:r w:rsidR="00B5673D">
                        <w:rPr>
                          <w:b/>
                          <w:noProof/>
                        </w:rPr>
                        <w:t>34</w:t>
                      </w:r>
                      <w:r w:rsidRPr="00DE1875">
                        <w:rPr>
                          <w:b/>
                        </w:rPr>
                        <w:fldChar w:fldCharType="end"/>
                      </w:r>
                      <w:bookmarkEnd w:id="65"/>
                      <w:r w:rsidRPr="00DE1875">
                        <w:rPr>
                          <w:b/>
                        </w:rPr>
                        <w:t>: Code Snippet for the Selection Method</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493BB329" wp14:editId="125514F2">
                <wp:simplePos x="0" y="0"/>
                <wp:positionH relativeFrom="column">
                  <wp:align>center</wp:align>
                </wp:positionH>
                <wp:positionV relativeFrom="paragraph">
                  <wp:posOffset>0</wp:posOffset>
                </wp:positionV>
                <wp:extent cx="5391150" cy="1403985"/>
                <wp:effectExtent l="0" t="0" r="19050" b="20320"/>
                <wp:wrapNone/>
                <wp:docPr id="1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50" cy="1403985"/>
                        </a:xfrm>
                        <a:prstGeom prst="rect">
                          <a:avLst/>
                        </a:prstGeom>
                        <a:solidFill>
                          <a:srgbClr val="FFFFFF"/>
                        </a:solidFill>
                        <a:ln w="9525">
                          <a:solidFill>
                            <a:srgbClr val="000000"/>
                          </a:solidFill>
                          <a:miter lim="800000"/>
                          <a:headEnd/>
                          <a:tailEnd/>
                        </a:ln>
                      </wps:spPr>
                      <wps:txbx>
                        <w:txbxContent>
                          <w:p w:rsidR="004B47FC" w:rsidRDefault="004B47FC"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4B47FC" w:rsidRDefault="004B47FC"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estChromosomesSelector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BestChromosomesSelector</w:t>
                            </w:r>
                            <w:r>
                              <w:rPr>
                                <w:rFonts w:ascii="Courier New" w:hAnsi="Courier New" w:cs="Courier New"/>
                                <w:b/>
                                <w:bCs/>
                                <w:color w:val="000080"/>
                                <w:sz w:val="20"/>
                                <w:szCs w:val="20"/>
                                <w:highlight w:val="white"/>
                              </w:rPr>
                              <w:t>(</w:t>
                            </w:r>
                          </w:p>
                          <w:p w:rsidR="004B47FC" w:rsidRDefault="004B47FC"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r>
                              <w:rPr>
                                <w:rFonts w:ascii="Courier New" w:hAnsi="Courier New" w:cs="Courier New"/>
                                <w:b/>
                                <w:bCs/>
                                <w:color w:val="000080"/>
                                <w:sz w:val="20"/>
                                <w:szCs w:val="20"/>
                                <w:highlight w:val="white"/>
                              </w:rPr>
                              <w:t>);</w:t>
                            </w:r>
                          </w:p>
                          <w:p w:rsidR="004B47FC" w:rsidRDefault="004B47FC" w:rsidP="00DE1875">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1" type="#_x0000_t202" style="position:absolute;left:0;text-align:left;margin-left:0;margin-top:0;width:424.5pt;height:110.55pt;z-index:25171456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">
                <v:textbox style="mso-fit-shape-to-text:t">
                  <w:txbxContent>
                    <w:p w:rsidR="004B47FC" w:rsidRDefault="004B47FC" w:rsidP="00DE1875">
                      <w:pPr>
                        <w:autoSpaceDE w:val="0"/>
                        <w:autoSpaceDN w:val="0"/>
                        <w:adjustRightInd w:val="0"/>
                        <w:spacing w:after="0" w:line="240" w:lineRule="auto"/>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selection method</w:t>
                      </w:r>
                    </w:p>
                    <w:p w:rsidR="004B47FC" w:rsidRDefault="004B47FC"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BestChromosomesSelector selec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BestChromosomesSelector</w:t>
                      </w:r>
                      <w:r>
                        <w:rPr>
                          <w:rFonts w:ascii="Courier New" w:hAnsi="Courier New" w:cs="Courier New"/>
                          <w:b/>
                          <w:bCs/>
                          <w:color w:val="000080"/>
                          <w:sz w:val="20"/>
                          <w:szCs w:val="20"/>
                          <w:highlight w:val="white"/>
                        </w:rPr>
                        <w:t>(</w:t>
                      </w:r>
                    </w:p>
                    <w:p w:rsidR="004B47FC" w:rsidRDefault="004B47FC" w:rsidP="00DE1875">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r>
                        <w:rPr>
                          <w:rFonts w:ascii="Courier New" w:hAnsi="Courier New" w:cs="Courier New"/>
                          <w:b/>
                          <w:bCs/>
                          <w:color w:val="000080"/>
                          <w:sz w:val="20"/>
                          <w:szCs w:val="20"/>
                          <w:highlight w:val="white"/>
                        </w:rPr>
                        <w:t>);</w:t>
                      </w:r>
                    </w:p>
                    <w:p w:rsidR="004B47FC" w:rsidRDefault="004B47FC" w:rsidP="00DE1875">
                      <w:r>
                        <w:rPr>
                          <w:rFonts w:ascii="Courier New" w:hAnsi="Courier New" w:cs="Courier New"/>
                          <w:color w:val="000000"/>
                          <w:sz w:val="20"/>
                          <w:szCs w:val="20"/>
                          <w:highlight w:val="white"/>
                        </w:rPr>
                        <w:t>diseaseGenesIdentifier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Natural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le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txbxContent>
                </v:textbox>
              </v:shape>
            </w:pict>
          </mc:Fallback>
        </mc:AlternateContent>
      </w:r>
    </w:p>
    <w:p w:rsidR="00DE1875" w:rsidRDefault="00DE1875" w:rsidP="00507E51"/>
    <w:p w:rsidR="00507E51" w:rsidRDefault="00507E51" w:rsidP="00507E51"/>
    <w:p w:rsidR="00507E51" w:rsidRDefault="00507E51" w:rsidP="00507E51"/>
    <w:p w:rsidR="00507E51" w:rsidRDefault="00C0386C" w:rsidP="00507E51">
      <w:r>
        <w:t xml:space="preserve">Crossover or Mutation is next step of the </w:t>
      </w:r>
      <w:r w:rsidRPr="00C0386C">
        <w:fldChar w:fldCharType="begin"/>
      </w:r>
      <w:r w:rsidRPr="00C0386C">
        <w:instrText xml:space="preserve"> REF _Ref417676525 \h  \* MERGEFORMAT </w:instrText>
      </w:r>
      <w:r w:rsidRPr="00C0386C">
        <w:fldChar w:fldCharType="separate"/>
      </w:r>
      <w:r w:rsidR="00B5673D" w:rsidRPr="00B5673D">
        <w:t xml:space="preserve">Figure </w:t>
      </w:r>
      <w:r w:rsidR="00B5673D" w:rsidRPr="00B5673D">
        <w:rPr>
          <w:noProof/>
        </w:rPr>
        <w:t>32</w:t>
      </w:r>
      <w:r w:rsidRPr="00C0386C">
        <w:fldChar w:fldCharType="end"/>
      </w:r>
      <w:r>
        <w:t xml:space="preserve"> flow chart. These operations are generalized in JGAP framework as genetic operators. The disease genes prioritize application was used the swapping mutation operator and it is shown in </w:t>
      </w:r>
      <w:r w:rsidR="00D40D8A" w:rsidRPr="00D40D8A">
        <w:fldChar w:fldCharType="begin"/>
      </w:r>
      <w:r w:rsidR="00D40D8A" w:rsidRPr="00D40D8A">
        <w:instrText xml:space="preserve"> REF _Ref417681390 \h  \* MERGEFORMAT </w:instrText>
      </w:r>
      <w:r w:rsidR="00D40D8A" w:rsidRPr="00D40D8A">
        <w:fldChar w:fldCharType="separate"/>
      </w:r>
      <w:r w:rsidR="00B5673D" w:rsidRPr="00B5673D">
        <w:t xml:space="preserve">Figure </w:t>
      </w:r>
      <w:r w:rsidR="00B5673D" w:rsidRPr="00B5673D">
        <w:rPr>
          <w:noProof/>
        </w:rPr>
        <w:t>35</w:t>
      </w:r>
      <w:r w:rsidR="00D40D8A" w:rsidRPr="00D40D8A">
        <w:fldChar w:fldCharType="end"/>
      </w:r>
    </w:p>
    <w:p w:rsidR="00C0386C" w:rsidRDefault="00C0386C" w:rsidP="00507E51"/>
    <w:p w:rsidR="00C0386C" w:rsidRDefault="00C0386C" w:rsidP="00507E51">
      <w:r>
        <w:rPr>
          <w:noProof/>
        </w:rPr>
        <w:lastRenderedPageBreak/>
        <mc:AlternateContent>
          <mc:Choice Requires="wps">
            <w:drawing>
              <wp:anchor distT="0" distB="0" distL="114300" distR="114300" simplePos="0" relativeHeight="251720704" behindDoc="0" locked="0" layoutInCell="1" allowOverlap="1" wp14:anchorId="651154B7" wp14:editId="64EBD149">
                <wp:simplePos x="0" y="0"/>
                <wp:positionH relativeFrom="column">
                  <wp:posOffset>46990</wp:posOffset>
                </wp:positionH>
                <wp:positionV relativeFrom="paragraph">
                  <wp:posOffset>1075690</wp:posOffset>
                </wp:positionV>
                <wp:extent cx="5619750" cy="635"/>
                <wp:effectExtent l="0" t="0" r="0" b="0"/>
                <wp:wrapNone/>
                <wp:docPr id="151" name="Text Box 151"/>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4B47FC" w:rsidRPr="00C0386C" w:rsidRDefault="004B47FC" w:rsidP="00C0386C">
                            <w:pPr>
                              <w:jc w:val="center"/>
                              <w:rPr>
                                <w:b/>
                                <w:noProof/>
                              </w:rPr>
                            </w:pPr>
                            <w:bookmarkStart w:id="66"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sidR="00B5673D">
                              <w:rPr>
                                <w:b/>
                                <w:noProof/>
                              </w:rPr>
                              <w:t>35</w:t>
                            </w:r>
                            <w:r w:rsidRPr="00C0386C">
                              <w:rPr>
                                <w:b/>
                              </w:rPr>
                              <w:fldChar w:fldCharType="end"/>
                            </w:r>
                            <w:bookmarkEnd w:id="66"/>
                            <w:r w:rsidRPr="00C0386C">
                              <w:rPr>
                                <w:b/>
                              </w:rPr>
                              <w:t>: Code Snippet for Genetic Opera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1" o:spid="_x0000_s1112" type="#_x0000_t202" style="position:absolute;left:0;text-align:left;margin-left:3.7pt;margin-top:84.7pt;width:442.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" stroked="f">
                <v:textbox style="mso-fit-shape-to-text:t" inset="0,0,0,0">
                  <w:txbxContent>
                    <w:p w:rsidR="004B47FC" w:rsidRPr="00C0386C" w:rsidRDefault="004B47FC" w:rsidP="00C0386C">
                      <w:pPr>
                        <w:jc w:val="center"/>
                        <w:rPr>
                          <w:b/>
                          <w:noProof/>
                        </w:rPr>
                      </w:pPr>
                      <w:bookmarkStart w:id="67" w:name="_Ref417681390"/>
                      <w:r w:rsidRPr="00C0386C">
                        <w:rPr>
                          <w:b/>
                        </w:rPr>
                        <w:t xml:space="preserve">Figure </w:t>
                      </w:r>
                      <w:r w:rsidRPr="00C0386C">
                        <w:rPr>
                          <w:b/>
                        </w:rPr>
                        <w:fldChar w:fldCharType="begin"/>
                      </w:r>
                      <w:r w:rsidRPr="00C0386C">
                        <w:rPr>
                          <w:b/>
                        </w:rPr>
                        <w:instrText xml:space="preserve"> SEQ Figure \* ARABIC </w:instrText>
                      </w:r>
                      <w:r w:rsidRPr="00C0386C">
                        <w:rPr>
                          <w:b/>
                        </w:rPr>
                        <w:fldChar w:fldCharType="separate"/>
                      </w:r>
                      <w:r w:rsidR="00B5673D">
                        <w:rPr>
                          <w:b/>
                          <w:noProof/>
                        </w:rPr>
                        <w:t>35</w:t>
                      </w:r>
                      <w:r w:rsidRPr="00C0386C">
                        <w:rPr>
                          <w:b/>
                        </w:rPr>
                        <w:fldChar w:fldCharType="end"/>
                      </w:r>
                      <w:bookmarkEnd w:id="67"/>
                      <w:r w:rsidRPr="00C0386C">
                        <w:rPr>
                          <w:b/>
                        </w:rPr>
                        <w:t>: Code Snippet for Genetic Operators</w:t>
                      </w:r>
                    </w:p>
                  </w:txbxContent>
                </v:textbox>
              </v:shape>
            </w:pict>
          </mc:Fallback>
        </mc:AlternateContent>
      </w:r>
      <w:r>
        <w:rPr>
          <w:noProof/>
        </w:rPr>
        <mc:AlternateContent>
          <mc:Choice Requires="wps">
            <w:drawing>
              <wp:anchor distT="0" distB="0" distL="114300" distR="114300" simplePos="0" relativeHeight="251718656" behindDoc="0" locked="0" layoutInCell="1" allowOverlap="1" wp14:anchorId="45C8D16F" wp14:editId="44176917">
                <wp:simplePos x="0" y="0"/>
                <wp:positionH relativeFrom="column">
                  <wp:align>center</wp:align>
                </wp:positionH>
                <wp:positionV relativeFrom="paragraph">
                  <wp:posOffset>0</wp:posOffset>
                </wp:positionV>
                <wp:extent cx="5619750" cy="1403985"/>
                <wp:effectExtent l="0" t="0" r="19050" b="24765"/>
                <wp:wrapNone/>
                <wp:docPr id="1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9750" cy="1403985"/>
                        </a:xfrm>
                        <a:prstGeom prst="rect">
                          <a:avLst/>
                        </a:prstGeom>
                        <a:solidFill>
                          <a:srgbClr val="FFFFFF"/>
                        </a:solidFill>
                        <a:ln w="9525">
                          <a:solidFill>
                            <a:srgbClr val="000000"/>
                          </a:solidFill>
                          <a:miter lim="800000"/>
                          <a:headEnd/>
                          <a:tailEnd/>
                        </a:ln>
                      </wps:spPr>
                      <wps:txbx>
                        <w:txbxContent>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wappingMutationOperator swappingMutationOpera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SwappingMutationOperator</w:t>
                            </w:r>
                            <w:r>
                              <w:rPr>
                                <w:rFonts w:ascii="Courier New" w:hAnsi="Courier New" w:cs="Courier New"/>
                                <w:b/>
                                <w:bCs/>
                                <w:color w:val="000080"/>
                                <w:sz w:val="20"/>
                                <w:szCs w:val="20"/>
                                <w:highlight w:val="white"/>
                              </w:rPr>
                              <w:t>(</w:t>
                            </w:r>
                          </w:p>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r>
                              <w:rPr>
                                <w:rFonts w:ascii="Courier New" w:hAnsi="Courier New" w:cs="Courier New"/>
                                <w:b/>
                                <w:bCs/>
                                <w:color w:val="000080"/>
                                <w:sz w:val="20"/>
                                <w:szCs w:val="20"/>
                                <w:highlight w:val="white"/>
                              </w:rPr>
                              <w:t>);</w:t>
                            </w:r>
                          </w:p>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p>
                          <w:p w:rsidR="004B47FC" w:rsidRPr="00C0386C" w:rsidRDefault="004B47FC"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GeneticOpera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wappingMutationOperator</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3" type="#_x0000_t202" style="position:absolute;left:0;text-align:left;margin-left:0;margin-top:0;width:442.5pt;height:110.55pt;z-index:251718656;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">
                <v:textbox style="mso-fit-shape-to-text:t">
                  <w:txbxContent>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SwappingMutationOperator swappingMutationOperator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SwappingMutationOperator</w:t>
                      </w:r>
                      <w:r>
                        <w:rPr>
                          <w:rFonts w:ascii="Courier New" w:hAnsi="Courier New" w:cs="Courier New"/>
                          <w:b/>
                          <w:bCs/>
                          <w:color w:val="000080"/>
                          <w:sz w:val="20"/>
                          <w:szCs w:val="20"/>
                          <w:highlight w:val="white"/>
                        </w:rPr>
                        <w:t>(</w:t>
                      </w:r>
                    </w:p>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r>
                        <w:rPr>
                          <w:rFonts w:ascii="Courier New" w:hAnsi="Courier New" w:cs="Courier New"/>
                          <w:b/>
                          <w:bCs/>
                          <w:color w:val="000080"/>
                          <w:sz w:val="20"/>
                          <w:szCs w:val="20"/>
                          <w:highlight w:val="white"/>
                        </w:rPr>
                        <w:t>);</w:t>
                      </w:r>
                    </w:p>
                    <w:p w:rsidR="004B47FC" w:rsidRDefault="004B47FC" w:rsidP="00C0386C">
                      <w:pPr>
                        <w:autoSpaceDE w:val="0"/>
                        <w:autoSpaceDN w:val="0"/>
                        <w:adjustRightInd w:val="0"/>
                        <w:spacing w:after="0" w:line="240" w:lineRule="auto"/>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t>diseaseGenesIdentifierConfig</w:t>
                      </w:r>
                    </w:p>
                    <w:p w:rsidR="004B47FC" w:rsidRPr="00C0386C" w:rsidRDefault="004B47FC" w:rsidP="00C0386C">
                      <w:pPr>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ddGeneticOpera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wappingMutationOperator</w:t>
                      </w:r>
                      <w:r>
                        <w:rPr>
                          <w:rFonts w:ascii="Courier New" w:hAnsi="Courier New" w:cs="Courier New"/>
                          <w:b/>
                          <w:bCs/>
                          <w:color w:val="000080"/>
                          <w:sz w:val="20"/>
                          <w:szCs w:val="20"/>
                          <w:highlight w:val="white"/>
                        </w:rPr>
                        <w:t>);</w:t>
                      </w:r>
                    </w:p>
                  </w:txbxContent>
                </v:textbox>
              </v:shape>
            </w:pict>
          </mc:Fallback>
        </mc:AlternateContent>
      </w:r>
    </w:p>
    <w:p w:rsidR="00507E51" w:rsidRPr="00507E51" w:rsidRDefault="00507E51" w:rsidP="00507E51"/>
    <w:p w:rsidR="00E339C7" w:rsidRPr="00E339C7" w:rsidRDefault="00E339C7" w:rsidP="00E339C7"/>
    <w:p w:rsidR="00FD19C4" w:rsidRPr="00AE63CC" w:rsidRDefault="00FD19C4" w:rsidP="00AE63CC">
      <w:pPr>
        <w:jc w:val="center"/>
        <w:rPr>
          <w:b/>
        </w:rPr>
      </w:pPr>
    </w:p>
    <w:p w:rsidR="00946D6E" w:rsidRDefault="00E32FFA" w:rsidP="00946D6E">
      <w:r>
        <w:t xml:space="preserve">The terminating </w:t>
      </w:r>
      <w:r w:rsidR="00BE69DC">
        <w:t>criteria are</w:t>
      </w:r>
      <w:r>
        <w:t xml:space="preserve"> the next step of the flow chart in </w:t>
      </w:r>
      <w:r w:rsidRPr="00E32FFA">
        <w:fldChar w:fldCharType="begin"/>
      </w:r>
      <w:r w:rsidRPr="00E32FFA">
        <w:instrText xml:space="preserve"> REF _Ref417676525 \h  \* MERGEFORMAT </w:instrText>
      </w:r>
      <w:r w:rsidRPr="00E32FFA">
        <w:fldChar w:fldCharType="separate"/>
      </w:r>
      <w:r w:rsidR="00B5673D" w:rsidRPr="00B5673D">
        <w:t xml:space="preserve">Figure </w:t>
      </w:r>
      <w:r w:rsidR="00B5673D" w:rsidRPr="00B5673D">
        <w:rPr>
          <w:noProof/>
        </w:rPr>
        <w:t>32</w:t>
      </w:r>
      <w:r w:rsidRPr="00E32FFA">
        <w:fldChar w:fldCharType="end"/>
      </w:r>
      <w:r>
        <w:t>.</w:t>
      </w:r>
      <w:r w:rsidR="00BE69DC">
        <w:t xml:space="preserve"> This threshold value is an experimental value, ran algorithm different times and figured out. The constant value is shown in </w:t>
      </w:r>
      <w:r w:rsidR="00BE69DC">
        <w:fldChar w:fldCharType="begin"/>
      </w:r>
      <w:r w:rsidR="00BE69DC">
        <w:instrText xml:space="preserve"> REF _Ref417681927 \h </w:instrText>
      </w:r>
      <w:r w:rsidR="00BE69DC">
        <w:fldChar w:fldCharType="separate"/>
      </w:r>
      <w:r w:rsidR="00B5673D">
        <w:t xml:space="preserve">Figure </w:t>
      </w:r>
      <w:r w:rsidR="00B5673D">
        <w:rPr>
          <w:noProof/>
        </w:rPr>
        <w:t>36</w:t>
      </w:r>
      <w:r w:rsidR="00BE69DC">
        <w:fldChar w:fldCharType="end"/>
      </w:r>
    </w:p>
    <w:p w:rsidR="00BE69DC" w:rsidRDefault="00BE69DC" w:rsidP="00946D6E">
      <w:r>
        <w:rPr>
          <w:noProof/>
        </w:rPr>
        <mc:AlternateContent>
          <mc:Choice Requires="wps">
            <w:drawing>
              <wp:anchor distT="0" distB="0" distL="114300" distR="114300" simplePos="0" relativeHeight="251722752" behindDoc="0" locked="0" layoutInCell="1" allowOverlap="1" wp14:anchorId="5127620F" wp14:editId="6EE9B6F5">
                <wp:simplePos x="0" y="0"/>
                <wp:positionH relativeFrom="column">
                  <wp:align>center</wp:align>
                </wp:positionH>
                <wp:positionV relativeFrom="paragraph">
                  <wp:posOffset>0</wp:posOffset>
                </wp:positionV>
                <wp:extent cx="5314950" cy="1403985"/>
                <wp:effectExtent l="0" t="0" r="19050" b="13970"/>
                <wp:wrapNone/>
                <wp:docPr id="1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14950" cy="1403985"/>
                        </a:xfrm>
                        <a:prstGeom prst="rect">
                          <a:avLst/>
                        </a:prstGeom>
                        <a:solidFill>
                          <a:srgbClr val="FFFFFF"/>
                        </a:solidFill>
                        <a:ln w="9525">
                          <a:solidFill>
                            <a:srgbClr val="000000"/>
                          </a:solidFill>
                          <a:miter lim="800000"/>
                          <a:headEnd/>
                          <a:tailEnd/>
                        </a:ln>
                      </wps:spPr>
                      <wps:txbx>
                        <w:txbxContent>
                          <w:p w:rsidR="004B47FC" w:rsidRDefault="004B47FC">
                            <w:r>
                              <w:rPr>
                                <w:rFonts w:ascii="Courier New" w:hAnsi="Courier New" w:cs="Courier New"/>
                                <w:color w:val="8000FF"/>
                                <w:sz w:val="20"/>
                                <w:szCs w:val="20"/>
                                <w:highlight w:val="white"/>
                              </w:rPr>
                              <w:t>private</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114" type="#_x0000_t202" style="position:absolute;left:0;text-align:left;margin-left:0;margin-top:0;width:418.5pt;height:110.55pt;z-index:251722752;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">
                <v:textbox style="mso-fit-shape-to-text:t">
                  <w:txbxContent>
                    <w:p w:rsidR="004B47FC" w:rsidRDefault="004B47FC">
                      <w:r>
                        <w:rPr>
                          <w:rFonts w:ascii="Courier New" w:hAnsi="Courier New" w:cs="Courier New"/>
                          <w:color w:val="8000FF"/>
                          <w:sz w:val="20"/>
                          <w:szCs w:val="20"/>
                          <w:highlight w:val="white"/>
                        </w:rPr>
                        <w:t>private</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static</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final</w:t>
                      </w:r>
                      <w:r>
                        <w:rPr>
                          <w:rFonts w:ascii="Courier New" w:hAnsi="Courier New" w:cs="Courier New"/>
                          <w:color w:val="000000"/>
                          <w:sz w:val="20"/>
                          <w:szCs w:val="20"/>
                          <w:highlight w:val="white"/>
                        </w:rPr>
                        <w:t xml:space="preserve"> </w:t>
                      </w:r>
                      <w:r>
                        <w:rPr>
                          <w:rFonts w:ascii="Courier New" w:hAnsi="Courier New" w:cs="Courier New"/>
                          <w:color w:val="8000FF"/>
                          <w:sz w:val="20"/>
                          <w:szCs w:val="20"/>
                          <w:highlight w:val="white"/>
                        </w:rPr>
                        <w:t>double</w:t>
                      </w:r>
                      <w:r>
                        <w:rPr>
                          <w:rFonts w:ascii="Courier New" w:hAnsi="Courier New" w:cs="Courier New"/>
                          <w:color w:val="000000"/>
                          <w:sz w:val="20"/>
                          <w:szCs w:val="20"/>
                          <w:highlight w:val="white"/>
                        </w:rPr>
                        <w:t xml:space="preserve"> DISEASE_THRESHOLD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txbxContent>
                </v:textbox>
              </v:shape>
            </w:pict>
          </mc:Fallback>
        </mc:AlternateContent>
      </w:r>
      <w:r>
        <w:rPr>
          <w:noProof/>
        </w:rPr>
        <mc:AlternateContent>
          <mc:Choice Requires="wps">
            <w:drawing>
              <wp:anchor distT="0" distB="0" distL="114300" distR="114300" simplePos="0" relativeHeight="251724800" behindDoc="0" locked="0" layoutInCell="1" allowOverlap="1" wp14:anchorId="171CC938" wp14:editId="466038B1">
                <wp:simplePos x="0" y="0"/>
                <wp:positionH relativeFrom="column">
                  <wp:posOffset>618490</wp:posOffset>
                </wp:positionH>
                <wp:positionV relativeFrom="paragraph">
                  <wp:posOffset>500380</wp:posOffset>
                </wp:positionV>
                <wp:extent cx="4467225" cy="635"/>
                <wp:effectExtent l="0" t="0" r="0" b="0"/>
                <wp:wrapNone/>
                <wp:docPr id="153" name="Text Box 153"/>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4B47FC" w:rsidRPr="000B40C9" w:rsidRDefault="004B47FC" w:rsidP="00BE69DC">
                            <w:pPr>
                              <w:jc w:val="center"/>
                              <w:rPr>
                                <w:noProof/>
                              </w:rPr>
                            </w:pPr>
                            <w:bookmarkStart w:id="68" w:name="_Ref417681927"/>
                            <w:r>
                              <w:t xml:space="preserve">Figure </w:t>
                            </w:r>
                            <w:fldSimple w:instr=" SEQ Figure \* ARABIC ">
                              <w:r w:rsidR="00B5673D">
                                <w:rPr>
                                  <w:noProof/>
                                </w:rPr>
                                <w:t>36</w:t>
                              </w:r>
                            </w:fldSimple>
                            <w:bookmarkEnd w:id="68"/>
                            <w:r>
                              <w:t>: Code Snippet for the Termination Threshold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3" o:spid="_x0000_s1115" type="#_x0000_t202" style="position:absolute;left:0;text-align:left;margin-left:48.7pt;margin-top:39.4pt;width:351.7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" stroked="f">
                <v:textbox style="mso-fit-shape-to-text:t" inset="0,0,0,0">
                  <w:txbxContent>
                    <w:p w:rsidR="004B47FC" w:rsidRPr="000B40C9" w:rsidRDefault="004B47FC" w:rsidP="00BE69DC">
                      <w:pPr>
                        <w:jc w:val="center"/>
                        <w:rPr>
                          <w:noProof/>
                        </w:rPr>
                      </w:pPr>
                      <w:bookmarkStart w:id="69" w:name="_Ref417681927"/>
                      <w:r>
                        <w:t xml:space="preserve">Figure </w:t>
                      </w:r>
                      <w:fldSimple w:instr=" SEQ Figure \* ARABIC ">
                        <w:r w:rsidR="00B5673D">
                          <w:rPr>
                            <w:noProof/>
                          </w:rPr>
                          <w:t>36</w:t>
                        </w:r>
                      </w:fldSimple>
                      <w:bookmarkEnd w:id="69"/>
                      <w:r>
                        <w:t>: Code Snippet for the Termination Threshold Value</w:t>
                      </w:r>
                    </w:p>
                  </w:txbxContent>
                </v:textbox>
              </v:shape>
            </w:pict>
          </mc:Fallback>
        </mc:AlternateContent>
      </w:r>
    </w:p>
    <w:p w:rsidR="00BE69DC" w:rsidRDefault="00BE69DC" w:rsidP="00946D6E"/>
    <w:p w:rsidR="00946D6E" w:rsidRDefault="00946D6E" w:rsidP="00946D6E"/>
    <w:p w:rsidR="00946D6E" w:rsidRDefault="00BE69DC" w:rsidP="00946D6E">
      <w:r>
        <w:t xml:space="preserve">The output of the disease genes prioritize application is shown in </w:t>
      </w:r>
      <w:r w:rsidR="00757B52" w:rsidRPr="00757B52">
        <w:fldChar w:fldCharType="begin"/>
      </w:r>
      <w:r w:rsidR="00757B52" w:rsidRPr="00757B52">
        <w:instrText xml:space="preserve"> REF _Ref417682574 \h  \* MERGEFORMAT </w:instrText>
      </w:r>
      <w:r w:rsidR="00757B52" w:rsidRPr="00757B52">
        <w:fldChar w:fldCharType="separate"/>
      </w:r>
      <w:r w:rsidR="00B5673D" w:rsidRPr="00B5673D">
        <w:t xml:space="preserve">Figure </w:t>
      </w:r>
      <w:r w:rsidR="00B5673D" w:rsidRPr="00B5673D">
        <w:rPr>
          <w:noProof/>
        </w:rPr>
        <w:t>37</w:t>
      </w:r>
      <w:r w:rsidR="00757B52" w:rsidRPr="00757B52">
        <w:fldChar w:fldCharType="end"/>
      </w:r>
    </w:p>
    <w:p w:rsidR="00704E07" w:rsidRDefault="00704E07" w:rsidP="00704E07">
      <w:pPr>
        <w:keepNext/>
        <w:jc w:val="center"/>
      </w:pPr>
      <w:r>
        <w:rPr>
          <w:noProof/>
        </w:rPr>
        <w:drawing>
          <wp:inline distT="0" distB="0" distL="0" distR="0" wp14:anchorId="746BC5D9" wp14:editId="65921715">
            <wp:extent cx="4419600" cy="4222686"/>
            <wp:effectExtent l="0" t="0" r="0" b="6985"/>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4419501" cy="4222591"/>
                    </a:xfrm>
                    <a:prstGeom prst="rect">
                      <a:avLst/>
                    </a:prstGeom>
                  </pic:spPr>
                </pic:pic>
              </a:graphicData>
            </a:graphic>
          </wp:inline>
        </w:drawing>
      </w:r>
    </w:p>
    <w:p w:rsidR="00BE69DC" w:rsidRPr="00704E07" w:rsidRDefault="00704E07" w:rsidP="00704E07">
      <w:pPr>
        <w:jc w:val="center"/>
        <w:rPr>
          <w:b/>
        </w:rPr>
      </w:pPr>
      <w:bookmarkStart w:id="70" w:name="_Ref417682574"/>
      <w:r w:rsidRPr="00704E07">
        <w:rPr>
          <w:b/>
        </w:rPr>
        <w:t xml:space="preserve">Figure </w:t>
      </w:r>
      <w:r w:rsidRPr="00704E07">
        <w:rPr>
          <w:b/>
        </w:rPr>
        <w:fldChar w:fldCharType="begin"/>
      </w:r>
      <w:r w:rsidRPr="00704E07">
        <w:rPr>
          <w:b/>
        </w:rPr>
        <w:instrText xml:space="preserve"> SEQ Figure \* ARABIC </w:instrText>
      </w:r>
      <w:r w:rsidRPr="00704E07">
        <w:rPr>
          <w:b/>
        </w:rPr>
        <w:fldChar w:fldCharType="separate"/>
      </w:r>
      <w:r w:rsidR="00B5673D">
        <w:rPr>
          <w:b/>
          <w:noProof/>
        </w:rPr>
        <w:t>37</w:t>
      </w:r>
      <w:r w:rsidRPr="00704E07">
        <w:rPr>
          <w:b/>
        </w:rPr>
        <w:fldChar w:fldCharType="end"/>
      </w:r>
      <w:bookmarkEnd w:id="70"/>
      <w:r w:rsidRPr="00704E07">
        <w:rPr>
          <w:b/>
        </w:rPr>
        <w:t>: Output of the Disease Genes Prioritize Application</w:t>
      </w:r>
    </w:p>
    <w:p w:rsidR="00946D6E" w:rsidRDefault="009366CA" w:rsidP="009366CA">
      <w:pPr>
        <w:pStyle w:val="Heading2"/>
      </w:pPr>
      <w:r>
        <w:lastRenderedPageBreak/>
        <w:t xml:space="preserve">CHAPTER SUMMARY </w:t>
      </w:r>
    </w:p>
    <w:p w:rsidR="00946D6E" w:rsidRDefault="00260D43" w:rsidP="00946D6E">
      <w:r>
        <w:t xml:space="preserve">Various approaches were evaluated on the high-level technology selections for each subsystem in order to achieve the design goals. </w:t>
      </w:r>
      <w:r w:rsidR="00A91273">
        <w:t xml:space="preserve">The most </w:t>
      </w:r>
      <w:r w:rsidR="00C6239A">
        <w:t>relevant</w:t>
      </w:r>
      <w:r w:rsidR="00A91273">
        <w:t xml:space="preserve"> implementation method was converted to a working prototype with relevant justifications. </w:t>
      </w:r>
      <w:r>
        <w:t xml:space="preserve"> </w:t>
      </w:r>
      <w:r w:rsidR="00C6239A">
        <w:t xml:space="preserve">The best attempt was given to cover all design aspect and research goals, yet the depth of the implementation details  not documented due to practical constraint, only most important aspects of the implementation details were documented. </w:t>
      </w:r>
    </w:p>
    <w:p w:rsidR="005A1884" w:rsidRDefault="005A1884" w:rsidP="00946D6E">
      <w:r>
        <w:t xml:space="preserve">The ultimate result at the end of the implementation stage was fully functional prototype which achieved most of the objects mentioned in the </w:t>
      </w:r>
      <w:r w:rsidRPr="005A1884">
        <w:fldChar w:fldCharType="begin"/>
      </w:r>
      <w:r w:rsidRPr="005A1884">
        <w:instrText xml:space="preserve"> REF _Ref417770130 \h  \* MERGEFORMAT </w:instrText>
      </w:r>
      <w:r w:rsidRPr="005A1884">
        <w:fldChar w:fldCharType="separate"/>
      </w:r>
      <w:r w:rsidR="00B5673D">
        <w:t>INTRODUCTION</w:t>
      </w:r>
      <w:r w:rsidRPr="005A1884">
        <w:fldChar w:fldCharType="end"/>
      </w:r>
      <w:r>
        <w:t xml:space="preserve"> chapter.</w:t>
      </w:r>
      <w:r w:rsidR="00317BE2">
        <w:t xml:space="preserve"> Next chapter will be discussed on </w:t>
      </w:r>
      <w:r w:rsidR="00BA6EB7">
        <w:t xml:space="preserve">quantitative </w:t>
      </w:r>
      <w:r w:rsidR="00317BE2">
        <w:t>evaluation of the prototype to measure the success rate of the IDExplorer implement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725052" w:rsidRDefault="00725052" w:rsidP="00946D6E"/>
    <w:p w:rsidR="00725052" w:rsidRDefault="00725052" w:rsidP="00946D6E"/>
    <w:p w:rsidR="00725052" w:rsidRPr="00946D6E" w:rsidRDefault="00725052" w:rsidP="00946D6E"/>
    <w:p w:rsidR="00A67D63" w:rsidRDefault="004D7F9B" w:rsidP="00A67D63">
      <w:pPr>
        <w:pStyle w:val="Heading1"/>
      </w:pPr>
      <w:bookmarkStart w:id="71" w:name="_Ref417685900"/>
      <w:r>
        <w:lastRenderedPageBreak/>
        <w:t>TESTING AND EVALUATION</w:t>
      </w:r>
      <w:bookmarkEnd w:id="71"/>
    </w:p>
    <w:p w:rsidR="00946D6E" w:rsidRDefault="006F7661" w:rsidP="006F7661">
      <w:pPr>
        <w:pStyle w:val="Heading2"/>
      </w:pPr>
      <w:r>
        <w:t xml:space="preserve">CHAPTER OVERVIEW </w:t>
      </w:r>
    </w:p>
    <w:p w:rsidR="00DB176B" w:rsidRPr="00857596" w:rsidRDefault="00DB176B" w:rsidP="00DB176B">
      <w:r w:rsidRPr="00857596">
        <w:t>The previous chapter provided a detailed explanation of how the prototype was implemented. This chapter explains testing and critical evaluation of the implemented project prototype. The testing approaches and test results is also presented in this chapter. The evaluation is done reviewing a prototype application by undergraduates, academics, and domain experts. Finally critical evaluation of the project according to the aims and objectives set out in the introduction chapter is done by the author to evaluate the process made during the project.</w:t>
      </w:r>
    </w:p>
    <w:p w:rsidR="00946D6E" w:rsidRDefault="00D33C13" w:rsidP="00D33C13">
      <w:pPr>
        <w:pStyle w:val="Heading2"/>
      </w:pPr>
      <w:r w:rsidRPr="00D33C13">
        <w:t>TESTING</w:t>
      </w:r>
    </w:p>
    <w:p w:rsidR="00392811" w:rsidRPr="00392811" w:rsidRDefault="00392811" w:rsidP="00392811">
      <w:r w:rsidRPr="00392811">
        <w:t>The implemented prototype tested with different testing approaches in order to ensure that the prototype is working properly.  Testing was conducted at two levels. First, unit testing was done for all the units of the prototype in order to find and fix any errors or software defects in the prototype. Then the all modules where integrated and use acceptance test was conducted to determine if the requirement of the specification are met.</w:t>
      </w:r>
    </w:p>
    <w:p w:rsidR="00946D6E" w:rsidRDefault="00392811" w:rsidP="00B2118E">
      <w:pPr>
        <w:pStyle w:val="Heading3"/>
      </w:pPr>
      <w:r w:rsidRPr="00392811">
        <w:t>UNIT TESTING OF THE FULL PROTOTYPE</w:t>
      </w:r>
    </w:p>
    <w:p w:rsidR="00C27A8B" w:rsidRDefault="001864D1" w:rsidP="00C27A8B">
      <w:r w:rsidRPr="00857596">
        <w:t>The identified units of each su</w:t>
      </w:r>
      <w:r w:rsidR="00220A5A">
        <w:t xml:space="preserve">bsystem are shown below in </w:t>
      </w:r>
      <w:r w:rsidR="00220A5A" w:rsidRPr="00220A5A">
        <w:fldChar w:fldCharType="begin"/>
      </w:r>
      <w:r w:rsidR="00220A5A" w:rsidRPr="00220A5A">
        <w:instrText xml:space="preserve"> REF _Ref417776053 \h  \* MERGEFORMAT </w:instrText>
      </w:r>
      <w:r w:rsidR="00220A5A" w:rsidRPr="00220A5A">
        <w:fldChar w:fldCharType="separate"/>
      </w:r>
      <w:r w:rsidR="00B5673D" w:rsidRPr="00B5673D">
        <w:t xml:space="preserve">Table </w:t>
      </w:r>
      <w:r w:rsidR="00B5673D" w:rsidRPr="00B5673D">
        <w:rPr>
          <w:noProof/>
        </w:rPr>
        <w:t>10</w:t>
      </w:r>
      <w:r w:rsidR="00220A5A" w:rsidRPr="00220A5A">
        <w:fldChar w:fldCharType="end"/>
      </w:r>
      <w:r w:rsidRPr="00220A5A">
        <w:t>.</w:t>
      </w:r>
      <w:r w:rsidRPr="00857596">
        <w:t xml:space="preserve"> The each unit of the prototype was thoroughly tested and it was passed all the test cases successfully. The test results are contained in appendix(appendix no).</w:t>
      </w:r>
    </w:p>
    <w:tbl>
      <w:tblPr>
        <w:tblStyle w:val="TableGrid"/>
        <w:tblW w:w="0" w:type="auto"/>
        <w:jc w:val="center"/>
        <w:tblLook w:val="04A0" w:firstRow="1" w:lastRow="0" w:firstColumn="1" w:lastColumn="0" w:noHBand="0" w:noVBand="1"/>
      </w:tblPr>
      <w:tblGrid>
        <w:gridCol w:w="4621"/>
        <w:gridCol w:w="4622"/>
      </w:tblGrid>
      <w:tr w:rsidR="00C60357" w:rsidTr="00C60357">
        <w:trPr>
          <w:jc w:val="center"/>
        </w:trPr>
        <w:tc>
          <w:tcPr>
            <w:tcW w:w="4621" w:type="dxa"/>
            <w:shd w:val="clear" w:color="auto" w:fill="4F81BD" w:themeFill="accent1"/>
          </w:tcPr>
          <w:p w:rsidR="00C60357" w:rsidRPr="00C1046C" w:rsidRDefault="00C60357" w:rsidP="00BB3EA3">
            <w:pPr>
              <w:spacing w:line="360" w:lineRule="auto"/>
              <w:jc w:val="center"/>
              <w:rPr>
                <w:b/>
              </w:rPr>
            </w:pPr>
            <w:r w:rsidRPr="00C60357">
              <w:rPr>
                <w:b/>
                <w:color w:val="FFFFFF"/>
              </w:rPr>
              <w:t>Disease Prediction Application</w:t>
            </w:r>
          </w:p>
        </w:tc>
        <w:tc>
          <w:tcPr>
            <w:tcW w:w="4622" w:type="dxa"/>
            <w:shd w:val="clear" w:color="auto" w:fill="4F81BD" w:themeFill="accent1"/>
          </w:tcPr>
          <w:p w:rsidR="00C60357" w:rsidRPr="00C1046C" w:rsidRDefault="00C60357" w:rsidP="00BB3EA3">
            <w:pPr>
              <w:spacing w:line="360" w:lineRule="auto"/>
              <w:jc w:val="center"/>
              <w:rPr>
                <w:b/>
              </w:rPr>
            </w:pPr>
            <w:r>
              <w:rPr>
                <w:b/>
                <w:color w:val="FFFFFF"/>
              </w:rPr>
              <w:t>Disease Genes Prioritize Application</w:t>
            </w:r>
          </w:p>
        </w:tc>
      </w:tr>
      <w:tr w:rsidR="00C60357" w:rsidTr="00C60357">
        <w:trPr>
          <w:jc w:val="center"/>
        </w:trPr>
        <w:tc>
          <w:tcPr>
            <w:tcW w:w="4621" w:type="dxa"/>
          </w:tcPr>
          <w:p w:rsidR="00C60357" w:rsidRPr="00217F4A" w:rsidRDefault="00C60357" w:rsidP="00C60357">
            <w:pPr>
              <w:spacing w:line="360" w:lineRule="auto"/>
            </w:pPr>
            <w:r w:rsidRPr="00217F4A">
              <w:t xml:space="preserve">Dataset provider </w:t>
            </w:r>
          </w:p>
        </w:tc>
        <w:tc>
          <w:tcPr>
            <w:tcW w:w="4622" w:type="dxa"/>
          </w:tcPr>
          <w:p w:rsidR="00C60357" w:rsidRPr="00217F4A" w:rsidRDefault="00C60357" w:rsidP="00C60357">
            <w:pPr>
              <w:spacing w:line="360" w:lineRule="auto"/>
            </w:pPr>
            <w:r w:rsidRPr="00217F4A">
              <w:t xml:space="preserve">Dataset provider </w:t>
            </w:r>
          </w:p>
        </w:tc>
      </w:tr>
      <w:tr w:rsidR="00C60357" w:rsidTr="00C60357">
        <w:trPr>
          <w:jc w:val="center"/>
        </w:trPr>
        <w:tc>
          <w:tcPr>
            <w:tcW w:w="4621" w:type="dxa"/>
          </w:tcPr>
          <w:p w:rsidR="00C60357" w:rsidRPr="00217F4A" w:rsidRDefault="00C60357" w:rsidP="00C60357">
            <w:pPr>
              <w:spacing w:line="360" w:lineRule="auto"/>
            </w:pPr>
            <w:r w:rsidRPr="00217F4A">
              <w:t>Prediction algorithm</w:t>
            </w:r>
          </w:p>
        </w:tc>
        <w:tc>
          <w:tcPr>
            <w:tcW w:w="4622" w:type="dxa"/>
          </w:tcPr>
          <w:p w:rsidR="00C60357" w:rsidRPr="00217F4A" w:rsidRDefault="00C60357" w:rsidP="00C60357">
            <w:pPr>
              <w:spacing w:line="360" w:lineRule="auto"/>
            </w:pPr>
            <w:r w:rsidRPr="00217F4A">
              <w:t>Fitness function</w:t>
            </w:r>
          </w:p>
        </w:tc>
      </w:tr>
      <w:tr w:rsidR="00C60357" w:rsidTr="00C60357">
        <w:trPr>
          <w:jc w:val="center"/>
        </w:trPr>
        <w:tc>
          <w:tcPr>
            <w:tcW w:w="4621" w:type="dxa"/>
          </w:tcPr>
          <w:p w:rsidR="00C60357" w:rsidRPr="00217F4A" w:rsidRDefault="00C60357" w:rsidP="00C60357">
            <w:pPr>
              <w:spacing w:line="360" w:lineRule="auto"/>
            </w:pPr>
            <w:r w:rsidRPr="00217F4A">
              <w:t>Display result</w:t>
            </w:r>
          </w:p>
        </w:tc>
        <w:tc>
          <w:tcPr>
            <w:tcW w:w="4622" w:type="dxa"/>
          </w:tcPr>
          <w:p w:rsidR="00C60357" w:rsidRPr="00217F4A" w:rsidRDefault="00C60357" w:rsidP="00C60357">
            <w:pPr>
              <w:spacing w:line="360" w:lineRule="auto"/>
            </w:pPr>
            <w:r w:rsidRPr="00217F4A">
              <w:t xml:space="preserve">Adjust threshold  </w:t>
            </w:r>
          </w:p>
        </w:tc>
      </w:tr>
      <w:tr w:rsidR="00C60357" w:rsidTr="00C60357">
        <w:trPr>
          <w:jc w:val="center"/>
        </w:trPr>
        <w:tc>
          <w:tcPr>
            <w:tcW w:w="4621" w:type="dxa"/>
          </w:tcPr>
          <w:p w:rsidR="00C60357" w:rsidRPr="00217F4A" w:rsidRDefault="00C60357" w:rsidP="00C60357">
            <w:pPr>
              <w:spacing w:line="360" w:lineRule="auto"/>
            </w:pPr>
          </w:p>
        </w:tc>
        <w:tc>
          <w:tcPr>
            <w:tcW w:w="4622" w:type="dxa"/>
          </w:tcPr>
          <w:p w:rsidR="00C60357" w:rsidRDefault="00C60357" w:rsidP="00C60357">
            <w:pPr>
              <w:spacing w:line="360" w:lineRule="auto"/>
            </w:pPr>
            <w:r w:rsidRPr="00217F4A">
              <w:t>Display results</w:t>
            </w:r>
          </w:p>
        </w:tc>
      </w:tr>
    </w:tbl>
    <w:p w:rsidR="00946D6E" w:rsidRPr="00C27A8B" w:rsidRDefault="00C27A8B" w:rsidP="00C27A8B">
      <w:pPr>
        <w:jc w:val="center"/>
        <w:rPr>
          <w:b/>
        </w:rPr>
      </w:pPr>
      <w:bookmarkStart w:id="72" w:name="_Ref417776053"/>
      <w:r w:rsidRPr="00C27A8B">
        <w:rPr>
          <w:b/>
        </w:rPr>
        <w:t xml:space="preserve">Table </w:t>
      </w:r>
      <w:r w:rsidRPr="00C27A8B">
        <w:rPr>
          <w:b/>
        </w:rPr>
        <w:fldChar w:fldCharType="begin"/>
      </w:r>
      <w:r w:rsidRPr="00C27A8B">
        <w:rPr>
          <w:b/>
        </w:rPr>
        <w:instrText xml:space="preserve"> SEQ Table \* ARABIC </w:instrText>
      </w:r>
      <w:r w:rsidRPr="00C27A8B">
        <w:rPr>
          <w:b/>
        </w:rPr>
        <w:fldChar w:fldCharType="separate"/>
      </w:r>
      <w:r w:rsidR="00B5673D">
        <w:rPr>
          <w:b/>
          <w:noProof/>
        </w:rPr>
        <w:t>10</w:t>
      </w:r>
      <w:r w:rsidRPr="00C27A8B">
        <w:rPr>
          <w:b/>
        </w:rPr>
        <w:fldChar w:fldCharType="end"/>
      </w:r>
      <w:bookmarkEnd w:id="72"/>
      <w:r w:rsidRPr="00C27A8B">
        <w:rPr>
          <w:b/>
        </w:rPr>
        <w:t>: High-level Components Need to Test in Each Sub System</w:t>
      </w:r>
    </w:p>
    <w:p w:rsidR="00946D6E" w:rsidRDefault="001F7808" w:rsidP="00B2118E">
      <w:pPr>
        <w:pStyle w:val="Heading3"/>
      </w:pPr>
      <w:r w:rsidRPr="001F7808">
        <w:t>USER ACCEPTANCE TESTING AND OBSERVATION</w:t>
      </w:r>
    </w:p>
    <w:p w:rsidR="00946D6E" w:rsidRDefault="00F030D5" w:rsidP="00946D6E">
      <w:r w:rsidRPr="00F030D5">
        <w:t xml:space="preserve">The prototype was tested against non-functional and functional requirements mentioned in the requirement analysis chapter. The subsystems were tested as individual component in the main system. Moreover, suggested features that had stated in requirement analysis chapter were referenced in order to make sure that the outcome of the project meets its goals. Much </w:t>
      </w:r>
      <w:r w:rsidRPr="00F030D5">
        <w:lastRenderedPageBreak/>
        <w:t xml:space="preserve">emphasis was given to identify inefficient bits and optimized that functionality of the application.  </w:t>
      </w:r>
    </w:p>
    <w:p w:rsidR="006D7258" w:rsidRDefault="006D7258" w:rsidP="006D7258">
      <w:pPr>
        <w:rPr>
          <w:b/>
        </w:rPr>
      </w:pPr>
      <w:r w:rsidRPr="006D7258">
        <w:rPr>
          <w:b/>
        </w:rPr>
        <w:t>Observation Made by Users and the Author</w:t>
      </w:r>
    </w:p>
    <w:p w:rsidR="006D7258" w:rsidRPr="006D7258" w:rsidRDefault="006D7258" w:rsidP="001D6922">
      <w:pPr>
        <w:pStyle w:val="ListParagraph"/>
        <w:numPr>
          <w:ilvl w:val="0"/>
          <w:numId w:val="29"/>
        </w:numPr>
      </w:pPr>
      <w:r w:rsidRPr="006D7258">
        <w:t>Users are happy with the usability perspective of the application.</w:t>
      </w:r>
    </w:p>
    <w:p w:rsidR="006D7258" w:rsidRPr="006D7258" w:rsidRDefault="006D7258" w:rsidP="001D6922">
      <w:pPr>
        <w:pStyle w:val="ListParagraph"/>
        <w:numPr>
          <w:ilvl w:val="0"/>
          <w:numId w:val="29"/>
        </w:numPr>
      </w:pPr>
      <w:r w:rsidRPr="006D7258">
        <w:t>If user interface of the application is more user friendly, it will be easy to understand the results.</w:t>
      </w:r>
    </w:p>
    <w:p w:rsidR="006D7258" w:rsidRPr="006D7258" w:rsidRDefault="006D7258" w:rsidP="001D6922">
      <w:pPr>
        <w:pStyle w:val="ListParagraph"/>
        <w:numPr>
          <w:ilvl w:val="0"/>
          <w:numId w:val="29"/>
        </w:numPr>
      </w:pPr>
      <w:r w:rsidRPr="006D7258">
        <w:t>Users are happy with the functionalities of the application.</w:t>
      </w:r>
    </w:p>
    <w:p w:rsidR="006D7258" w:rsidRPr="006D7258" w:rsidRDefault="006D7258" w:rsidP="001D6922">
      <w:pPr>
        <w:pStyle w:val="ListParagraph"/>
        <w:numPr>
          <w:ilvl w:val="0"/>
          <w:numId w:val="29"/>
        </w:numPr>
      </w:pPr>
      <w:r w:rsidRPr="006D7258">
        <w:t>The disease prediction application provides a feature to select different algorithms to check the predicted accuracy against another algorithm. Users are mostly satisfied with this feature.</w:t>
      </w:r>
    </w:p>
    <w:p w:rsidR="006D7258" w:rsidRPr="006D7258" w:rsidRDefault="006D7258" w:rsidP="001D6922">
      <w:pPr>
        <w:pStyle w:val="ListParagraph"/>
        <w:numPr>
          <w:ilvl w:val="0"/>
          <w:numId w:val="29"/>
        </w:numPr>
      </w:pPr>
      <w:r w:rsidRPr="006D7258">
        <w:t xml:space="preserve">The disease genes prediction application needs to bit improve of performance wise. </w:t>
      </w:r>
    </w:p>
    <w:p w:rsidR="006D7258" w:rsidRDefault="006D7258" w:rsidP="001D6922">
      <w:pPr>
        <w:pStyle w:val="ListParagraph"/>
        <w:numPr>
          <w:ilvl w:val="0"/>
          <w:numId w:val="29"/>
        </w:numPr>
      </w:pPr>
      <w:r w:rsidRPr="006D7258">
        <w:t>The disease genes prediction application provides more useful information and it is a new method to prioritize disease genes.</w:t>
      </w:r>
    </w:p>
    <w:p w:rsidR="00370453" w:rsidRDefault="00370453" w:rsidP="00370453">
      <w:pPr>
        <w:pStyle w:val="Heading2"/>
      </w:pPr>
      <w:r>
        <w:t>PROJECT EVALUATION</w:t>
      </w:r>
    </w:p>
    <w:p w:rsidR="00B2118E" w:rsidRDefault="00B2118E" w:rsidP="00B2118E">
      <w:pPr>
        <w:pStyle w:val="Heading3"/>
      </w:pPr>
      <w:r>
        <w:t>EVALUATION METHODOLOGY</w:t>
      </w:r>
    </w:p>
    <w:p w:rsidR="00B2118E" w:rsidRDefault="00B2118E" w:rsidP="00B2118E">
      <w:r>
        <w:t>Project evaluation was done in three steps.</w:t>
      </w:r>
    </w:p>
    <w:p w:rsidR="00B2118E" w:rsidRDefault="00CE59DD" w:rsidP="00B2118E">
      <w:pPr>
        <w:pStyle w:val="ListParagraph"/>
        <w:numPr>
          <w:ilvl w:val="0"/>
          <w:numId w:val="30"/>
        </w:numPr>
      </w:pPr>
      <w:r>
        <w:t>Quantitative</w:t>
      </w:r>
      <w:r w:rsidR="00B2118E">
        <w:t xml:space="preserve"> Evaluation </w:t>
      </w:r>
    </w:p>
    <w:p w:rsidR="00AE5B65" w:rsidRDefault="0027675F" w:rsidP="00CE59DD">
      <w:pPr>
        <w:pStyle w:val="ListParagraph"/>
      </w:pPr>
      <w:r>
        <w:t>Quantitative</w:t>
      </w:r>
      <w:r w:rsidR="00CE59DD">
        <w:t xml:space="preserve"> evaluation of the prototype was taken to ensure that the prototype has met the </w:t>
      </w:r>
      <w:r>
        <w:t>quantitative</w:t>
      </w:r>
      <w:r w:rsidR="00CE59DD">
        <w:t xml:space="preserve"> properties of the IDExplorer system.</w:t>
      </w:r>
      <w:r w:rsidR="0045403F">
        <w:t xml:space="preserve"> The following two methods were considered during the quantitative evaluation.</w:t>
      </w:r>
    </w:p>
    <w:p w:rsidR="00CE59DD" w:rsidRDefault="0027675F" w:rsidP="00AE5B65">
      <w:pPr>
        <w:pStyle w:val="ListParagraph"/>
        <w:numPr>
          <w:ilvl w:val="0"/>
          <w:numId w:val="31"/>
        </w:numPr>
      </w:pPr>
      <w:r>
        <w:t>Statistical</w:t>
      </w:r>
      <w:r w:rsidR="00AE5B65">
        <w:t xml:space="preserve"> analysis</w:t>
      </w:r>
    </w:p>
    <w:p w:rsidR="00AE5B65" w:rsidRDefault="00AE5B65" w:rsidP="004C5F1A">
      <w:pPr>
        <w:pStyle w:val="ListParagraph"/>
        <w:numPr>
          <w:ilvl w:val="0"/>
          <w:numId w:val="31"/>
        </w:numPr>
      </w:pPr>
      <w:r>
        <w:t xml:space="preserve">Existing research </w:t>
      </w:r>
      <w:r w:rsidR="0027675F">
        <w:t>findings</w:t>
      </w:r>
    </w:p>
    <w:p w:rsidR="00B2118E" w:rsidRDefault="00B2118E" w:rsidP="00B2118E">
      <w:pPr>
        <w:pStyle w:val="ListParagraph"/>
        <w:numPr>
          <w:ilvl w:val="0"/>
          <w:numId w:val="30"/>
        </w:numPr>
      </w:pPr>
      <w:r>
        <w:t>Evaluation by external experts</w:t>
      </w:r>
    </w:p>
    <w:p w:rsidR="00566CEE" w:rsidRDefault="00F96C2D" w:rsidP="00566CEE">
      <w:pPr>
        <w:pStyle w:val="ListParagraph"/>
      </w:pPr>
      <w:r>
        <w:t>Experts and general use</w:t>
      </w:r>
      <w:r w:rsidR="005874DC">
        <w:t>rs were evaluated the project of</w:t>
      </w:r>
      <w:r>
        <w:t xml:space="preserve"> inherited disease finding domain. </w:t>
      </w:r>
      <w:r w:rsidR="005874DC">
        <w:t>Since most of the general users were not knowledgeable to critically evaluate the underlying techniques used in prototype</w:t>
      </w:r>
      <w:r w:rsidR="00C938BA">
        <w:t>, a decision was made to do an external expert based on different geographical locations. The main purpose of this evaluation is to quantitative evaluation and conceptual validation of the complete solution. General users only evaluated features of the prototype.</w:t>
      </w:r>
    </w:p>
    <w:p w:rsidR="00C747E8" w:rsidRDefault="00C747E8" w:rsidP="00566CEE">
      <w:pPr>
        <w:pStyle w:val="ListParagraph"/>
      </w:pPr>
    </w:p>
    <w:p w:rsidR="004C5F1A" w:rsidRDefault="004C5F1A" w:rsidP="00566CEE">
      <w:pPr>
        <w:pStyle w:val="ListParagraph"/>
      </w:pPr>
    </w:p>
    <w:p w:rsidR="00B2118E" w:rsidRDefault="00B2118E" w:rsidP="00B2118E">
      <w:pPr>
        <w:pStyle w:val="ListParagraph"/>
        <w:numPr>
          <w:ilvl w:val="0"/>
          <w:numId w:val="30"/>
        </w:numPr>
      </w:pPr>
      <w:r>
        <w:lastRenderedPageBreak/>
        <w:t>Evaluation by the author</w:t>
      </w:r>
    </w:p>
    <w:p w:rsidR="00243AE2" w:rsidRPr="00B2118E" w:rsidRDefault="00243AE2" w:rsidP="00243AE2">
      <w:pPr>
        <w:pStyle w:val="ListParagraph"/>
      </w:pPr>
      <w:r>
        <w:t xml:space="preserve">The author was made a self-evaluation to assess the </w:t>
      </w:r>
      <w:r w:rsidR="00CE1F47">
        <w:t>status of the project and express self-thought</w:t>
      </w:r>
      <w:r w:rsidR="00E76B15">
        <w:t xml:space="preserve"> about</w:t>
      </w:r>
      <w:r w:rsidR="00CE1F47">
        <w:t xml:space="preserve"> </w:t>
      </w:r>
      <w:r w:rsidR="00E76B15">
        <w:t xml:space="preserve">quality of the project. </w:t>
      </w:r>
    </w:p>
    <w:p w:rsidR="00946D6E" w:rsidRDefault="005D01AE" w:rsidP="005D01AE">
      <w:pPr>
        <w:pStyle w:val="Heading3"/>
      </w:pPr>
      <w:r>
        <w:t xml:space="preserve">EVALUATION CRITERIA </w:t>
      </w:r>
    </w:p>
    <w:p w:rsidR="00FE01F5" w:rsidRDefault="007374E6" w:rsidP="00946D6E">
      <w:r>
        <w:t>It is required to define a set of evaluation criterions which cover all aspects of the project including the inception, design, development, etc. Evaluation questionnaire prepared based on those criteria. Those evaluation criteria are as follows.</w:t>
      </w:r>
    </w:p>
    <w:p w:rsidR="00946D6E" w:rsidRDefault="00CD75D6" w:rsidP="00CD75D6">
      <w:pPr>
        <w:pStyle w:val="ListParagraph"/>
        <w:numPr>
          <w:ilvl w:val="0"/>
          <w:numId w:val="32"/>
        </w:numPr>
      </w:pPr>
      <w:r>
        <w:t>Validating the approach</w:t>
      </w:r>
    </w:p>
    <w:p w:rsidR="00F00500" w:rsidRDefault="00F00500" w:rsidP="00F00500">
      <w:pPr>
        <w:pStyle w:val="ListParagraph"/>
        <w:ind w:left="780"/>
      </w:pPr>
      <w:r>
        <w:t xml:space="preserve">Evaluate whether the concepts and approach which selected for IDExplorer system is valid. Question </w:t>
      </w:r>
      <w:r w:rsidR="00D910A9">
        <w:t>4 and 5 were prepared based on this criterion.</w:t>
      </w:r>
    </w:p>
    <w:p w:rsidR="00CD75D6" w:rsidRDefault="00CD75D6" w:rsidP="00CD75D6">
      <w:pPr>
        <w:pStyle w:val="ListParagraph"/>
        <w:numPr>
          <w:ilvl w:val="0"/>
          <w:numId w:val="32"/>
        </w:numPr>
      </w:pPr>
      <w:r>
        <w:t>Algorithms and techniques</w:t>
      </w:r>
    </w:p>
    <w:p w:rsidR="00F00500" w:rsidRDefault="00F00500" w:rsidP="00F00500">
      <w:pPr>
        <w:pStyle w:val="ListParagraph"/>
        <w:ind w:left="780"/>
      </w:pPr>
      <w:r>
        <w:t>Evaluate the inherited disease prediction and disease genes prioritize algorithms that are used in the project evaluation.</w:t>
      </w:r>
      <w:r w:rsidR="001A56DD">
        <w:t xml:space="preserve"> Question</w:t>
      </w:r>
      <w:r w:rsidR="0037084E">
        <w:t xml:space="preserve"> 6, 7 and 8 were </w:t>
      </w:r>
      <w:r w:rsidR="007F6C6C">
        <w:t>prepared</w:t>
      </w:r>
      <w:r w:rsidR="0037084E">
        <w:t xml:space="preserve"> based on this criterion.</w:t>
      </w:r>
    </w:p>
    <w:p w:rsidR="00CD75D6" w:rsidRDefault="00CD75D6" w:rsidP="00CD75D6">
      <w:pPr>
        <w:pStyle w:val="ListParagraph"/>
        <w:numPr>
          <w:ilvl w:val="0"/>
          <w:numId w:val="32"/>
        </w:numPr>
      </w:pPr>
      <w:r>
        <w:t>Strengths and weaknesses</w:t>
      </w:r>
    </w:p>
    <w:p w:rsidR="001A56DD" w:rsidRDefault="005E030A" w:rsidP="001A56DD">
      <w:pPr>
        <w:pStyle w:val="ListParagraph"/>
        <w:ind w:left="780"/>
      </w:pPr>
      <w:r>
        <w:t xml:space="preserve">Evaluate the </w:t>
      </w:r>
      <w:r w:rsidR="001105F6">
        <w:t>strengths</w:t>
      </w:r>
      <w:r>
        <w:t xml:space="preserve"> and </w:t>
      </w:r>
      <w:r w:rsidR="001105F6">
        <w:t>weakness</w:t>
      </w:r>
      <w:r>
        <w:t xml:space="preserve"> of the implementation and design architecture.</w:t>
      </w:r>
    </w:p>
    <w:p w:rsidR="001105F6" w:rsidRDefault="00F97E61" w:rsidP="00F97E61">
      <w:pPr>
        <w:pStyle w:val="ListParagraph"/>
        <w:ind w:left="780"/>
      </w:pPr>
      <w:r>
        <w:t xml:space="preserve">Question </w:t>
      </w:r>
      <w:r w:rsidR="007F6C6C">
        <w:t>9 is prepared based on this criterion.</w:t>
      </w:r>
    </w:p>
    <w:p w:rsidR="00CD75D6" w:rsidRDefault="00CD75D6" w:rsidP="00CD75D6">
      <w:pPr>
        <w:pStyle w:val="ListParagraph"/>
        <w:numPr>
          <w:ilvl w:val="0"/>
          <w:numId w:val="32"/>
        </w:numPr>
      </w:pPr>
      <w:r>
        <w:t xml:space="preserve">Future work and suggestions </w:t>
      </w:r>
    </w:p>
    <w:p w:rsidR="0098143F" w:rsidRDefault="003F0068" w:rsidP="00B6236E">
      <w:pPr>
        <w:pStyle w:val="ListParagraph"/>
        <w:ind w:left="780"/>
      </w:pPr>
      <w:r>
        <w:t xml:space="preserve">Future work and suggestions are important </w:t>
      </w:r>
      <w:r w:rsidR="00D910A9">
        <w:t>aspects</w:t>
      </w:r>
      <w:r>
        <w:t xml:space="preserve"> for future enhancement of the proposed solution.</w:t>
      </w:r>
      <w:r w:rsidR="00D910A9">
        <w:t xml:space="preserve"> Question </w:t>
      </w:r>
      <w:r w:rsidR="00F224B9">
        <w:t>10 and 11 were prepared based on this criterion.</w:t>
      </w:r>
    </w:p>
    <w:p w:rsidR="0098143F" w:rsidRDefault="004B1E9D" w:rsidP="007468DB">
      <w:pPr>
        <w:pStyle w:val="Heading3"/>
      </w:pPr>
      <w:r>
        <w:t xml:space="preserve">QUANTITATIVE EVALUATION OF THE PROTOTYPE </w:t>
      </w:r>
    </w:p>
    <w:p w:rsidR="00946D6E" w:rsidRDefault="009F66BA" w:rsidP="00946D6E">
      <w:r>
        <w:t xml:space="preserve">Quantitative evaluation of the proposed solutions is very difficult to identify the product suitability to real world </w:t>
      </w:r>
      <w:r w:rsidR="004E0AA8">
        <w:t>environment</w:t>
      </w:r>
      <w:r>
        <w:t xml:space="preserve">. </w:t>
      </w:r>
      <w:r w:rsidR="00BE6D3B">
        <w:t xml:space="preserve">Quantitative evaluation provides statistical information that can be used to </w:t>
      </w:r>
      <w:r w:rsidR="00BE6D3B" w:rsidRPr="00BE6D3B">
        <w:t>assess</w:t>
      </w:r>
      <w:r w:rsidR="00BE6D3B">
        <w:t xml:space="preserve"> definitive idea on the product </w:t>
      </w:r>
      <w:r w:rsidR="00055BBE">
        <w:t xml:space="preserve">flow. </w:t>
      </w:r>
      <w:r w:rsidR="007E7631">
        <w:t>The all statistical data collected on a control</w:t>
      </w:r>
      <w:r w:rsidR="00B7251A">
        <w:t>led</w:t>
      </w:r>
      <w:r w:rsidR="007E7631">
        <w:t xml:space="preserve"> environment and it can be changed in the different environment. </w:t>
      </w:r>
    </w:p>
    <w:p w:rsidR="00683320" w:rsidRPr="00683320" w:rsidRDefault="00B7251A" w:rsidP="00683320">
      <w:pPr>
        <w:rPr>
          <w:b/>
        </w:rPr>
      </w:pPr>
      <w:r w:rsidRPr="00683320">
        <w:rPr>
          <w:b/>
        </w:rPr>
        <w:t xml:space="preserve">Accuracy </w:t>
      </w:r>
    </w:p>
    <w:p w:rsidR="00683320" w:rsidRPr="00683320" w:rsidRDefault="00B277DE" w:rsidP="00683320">
      <w:r>
        <w:t>Accuracy</w:t>
      </w:r>
      <w:r w:rsidR="00683320">
        <w:t xml:space="preserve"> is the most important </w:t>
      </w:r>
      <w:r>
        <w:t>quantitative</w:t>
      </w:r>
      <w:r w:rsidR="00683320">
        <w:t xml:space="preserve"> aspect of the prediction system.</w:t>
      </w:r>
      <w:r>
        <w:t xml:space="preserve"> </w:t>
      </w:r>
      <w:r w:rsidR="00834851">
        <w:t xml:space="preserve">If prediction system provides inaccurate predictive values, then system will be fail.  </w:t>
      </w:r>
    </w:p>
    <w:p w:rsidR="00946D6E" w:rsidRDefault="00946D6E" w:rsidP="00946D6E"/>
    <w:p w:rsidR="00946D6E" w:rsidRDefault="00946D6E" w:rsidP="00946D6E"/>
    <w:p w:rsidR="001F3CEA" w:rsidRDefault="00637098" w:rsidP="00637098">
      <w:pPr>
        <w:pStyle w:val="Heading3"/>
      </w:pPr>
      <w:r>
        <w:lastRenderedPageBreak/>
        <w:t>EVALUATION BY EXTERNAL EVALUATORS</w:t>
      </w:r>
    </w:p>
    <w:p w:rsidR="00725052" w:rsidRDefault="00637098" w:rsidP="007E0632">
      <w:r>
        <w:t xml:space="preserve"> </w:t>
      </w:r>
      <w:r w:rsidR="007E0632">
        <w:t xml:space="preserve">Evaluation done through the questionnaire and the Youtube video (IDExplorer) </w:t>
      </w:r>
      <w:r w:rsidR="00EF0B5A">
        <w:t>were made to demonstrate the prototype online.</w:t>
      </w:r>
      <w:r w:rsidR="000E5640">
        <w:t xml:space="preserve"> The evaluation </w:t>
      </w:r>
      <w:r w:rsidR="006154B9">
        <w:t>questionnaire</w:t>
      </w:r>
      <w:r w:rsidR="000E5640">
        <w:t xml:space="preserve"> can be found in the appendix (appendix no). This section will be discussing of the feedback received from the respondents for each question. </w:t>
      </w:r>
    </w:p>
    <w:p w:rsidR="006154B9" w:rsidRDefault="006154B9" w:rsidP="007E0632">
      <w:r>
        <w:t>The major respondents of the questionnaire are listed below in</w:t>
      </w:r>
      <w:r w:rsidR="0046507B">
        <w:t xml:space="preserve"> </w:t>
      </w:r>
      <w:r w:rsidR="0046507B" w:rsidRPr="0046507B">
        <w:fldChar w:fldCharType="begin"/>
      </w:r>
      <w:r w:rsidR="0046507B" w:rsidRPr="0046507B">
        <w:instrText xml:space="preserve"> REF _Ref417846894 \h  \* MERGEFORMAT </w:instrText>
      </w:r>
      <w:r w:rsidR="0046507B" w:rsidRPr="0046507B">
        <w:fldChar w:fldCharType="separate"/>
      </w:r>
      <w:r w:rsidR="00B5673D" w:rsidRPr="00B5673D">
        <w:t xml:space="preserve">Table </w:t>
      </w:r>
      <w:r w:rsidR="00B5673D" w:rsidRPr="00B5673D">
        <w:rPr>
          <w:noProof/>
        </w:rPr>
        <w:t>11</w:t>
      </w:r>
      <w:r w:rsidR="0046507B" w:rsidRPr="0046507B">
        <w:fldChar w:fldCharType="end"/>
      </w:r>
      <w:r>
        <w:t>. The respondents are domain experts with technical knowledge.</w:t>
      </w:r>
    </w:p>
    <w:tbl>
      <w:tblPr>
        <w:tblStyle w:val="TableGrid"/>
        <w:tblW w:w="0" w:type="auto"/>
        <w:tblLook w:val="04A0" w:firstRow="1" w:lastRow="0" w:firstColumn="1" w:lastColumn="0" w:noHBand="0" w:noVBand="1"/>
      </w:tblPr>
      <w:tblGrid>
        <w:gridCol w:w="2898"/>
        <w:gridCol w:w="2970"/>
        <w:gridCol w:w="3375"/>
      </w:tblGrid>
      <w:tr w:rsidR="0028642F" w:rsidTr="00381C8B">
        <w:tc>
          <w:tcPr>
            <w:tcW w:w="2898" w:type="dxa"/>
            <w:shd w:val="clear" w:color="auto" w:fill="4F81BD" w:themeFill="accent1"/>
          </w:tcPr>
          <w:p w:rsidR="0028642F" w:rsidRPr="00C1046C" w:rsidRDefault="0028642F" w:rsidP="004B47FC">
            <w:pPr>
              <w:spacing w:line="360" w:lineRule="auto"/>
              <w:jc w:val="center"/>
              <w:rPr>
                <w:b/>
              </w:rPr>
            </w:pPr>
            <w:r>
              <w:rPr>
                <w:b/>
                <w:color w:val="FFFFFF"/>
              </w:rPr>
              <w:t>Name</w:t>
            </w:r>
          </w:p>
        </w:tc>
        <w:tc>
          <w:tcPr>
            <w:tcW w:w="2970" w:type="dxa"/>
            <w:shd w:val="clear" w:color="auto" w:fill="4F81BD" w:themeFill="accent1"/>
          </w:tcPr>
          <w:p w:rsidR="0028642F" w:rsidRPr="00C1046C" w:rsidRDefault="0028642F" w:rsidP="004B47FC">
            <w:pPr>
              <w:spacing w:line="360" w:lineRule="auto"/>
              <w:jc w:val="center"/>
              <w:rPr>
                <w:b/>
              </w:rPr>
            </w:pPr>
            <w:r>
              <w:rPr>
                <w:b/>
                <w:color w:val="FFFFFF"/>
              </w:rPr>
              <w:t>Skill Level</w:t>
            </w:r>
          </w:p>
        </w:tc>
        <w:tc>
          <w:tcPr>
            <w:tcW w:w="3375" w:type="dxa"/>
            <w:shd w:val="clear" w:color="auto" w:fill="4F81BD" w:themeFill="accent1"/>
          </w:tcPr>
          <w:p w:rsidR="0028642F" w:rsidRDefault="0028642F" w:rsidP="004B47FC">
            <w:pPr>
              <w:jc w:val="center"/>
              <w:rPr>
                <w:b/>
                <w:color w:val="FFFFFF"/>
              </w:rPr>
            </w:pPr>
            <w:r>
              <w:rPr>
                <w:b/>
                <w:color w:val="FFFFFF"/>
              </w:rPr>
              <w:t>Occupation</w:t>
            </w:r>
          </w:p>
        </w:tc>
      </w:tr>
      <w:tr w:rsidR="0028642F" w:rsidTr="00381C8B">
        <w:tc>
          <w:tcPr>
            <w:tcW w:w="2898" w:type="dxa"/>
          </w:tcPr>
          <w:p w:rsidR="0028642F" w:rsidRPr="00C1046C" w:rsidRDefault="00381C8B" w:rsidP="00C1046C">
            <w:pPr>
              <w:spacing w:line="360" w:lineRule="auto"/>
              <w:jc w:val="left"/>
            </w:pPr>
            <w:r w:rsidRPr="00381C8B">
              <w:t>Prashant Singh Rana</w:t>
            </w:r>
          </w:p>
        </w:tc>
        <w:tc>
          <w:tcPr>
            <w:tcW w:w="2970" w:type="dxa"/>
          </w:tcPr>
          <w:p w:rsidR="0028642F" w:rsidRPr="00C1046C" w:rsidRDefault="00381C8B" w:rsidP="00C1046C">
            <w:pPr>
              <w:spacing w:line="360" w:lineRule="auto"/>
              <w:jc w:val="left"/>
            </w:pPr>
            <w:r w:rsidRPr="00381C8B">
              <w:t>Expert</w:t>
            </w:r>
          </w:p>
        </w:tc>
        <w:tc>
          <w:tcPr>
            <w:tcW w:w="3375" w:type="dxa"/>
          </w:tcPr>
          <w:p w:rsidR="0028642F" w:rsidRPr="00C1046C" w:rsidRDefault="00381C8B" w:rsidP="00C1046C">
            <w:pPr>
              <w:jc w:val="left"/>
            </w:pPr>
            <w:r w:rsidRPr="00381C8B">
              <w:t>Assistant Professor</w:t>
            </w:r>
          </w:p>
        </w:tc>
      </w:tr>
      <w:tr w:rsidR="0028642F" w:rsidTr="00381C8B">
        <w:tc>
          <w:tcPr>
            <w:tcW w:w="2898" w:type="dxa"/>
          </w:tcPr>
          <w:p w:rsidR="0028642F" w:rsidRPr="00C1046C" w:rsidRDefault="00381C8B" w:rsidP="00C1046C">
            <w:pPr>
              <w:spacing w:line="360" w:lineRule="auto"/>
              <w:jc w:val="left"/>
            </w:pPr>
            <w:r w:rsidRPr="00381C8B">
              <w:t>Prash Suravajhala</w:t>
            </w:r>
          </w:p>
        </w:tc>
        <w:tc>
          <w:tcPr>
            <w:tcW w:w="2970" w:type="dxa"/>
          </w:tcPr>
          <w:p w:rsidR="0028642F" w:rsidRPr="00C1046C" w:rsidRDefault="00381C8B" w:rsidP="00381C8B">
            <w:pPr>
              <w:spacing w:line="360" w:lineRule="auto"/>
              <w:jc w:val="left"/>
            </w:pPr>
            <w:r w:rsidRPr="00381C8B">
              <w:t>PhD</w:t>
            </w:r>
          </w:p>
        </w:tc>
        <w:tc>
          <w:tcPr>
            <w:tcW w:w="3375" w:type="dxa"/>
          </w:tcPr>
          <w:p w:rsidR="0028642F" w:rsidRPr="00C1046C" w:rsidRDefault="00381C8B" w:rsidP="00C1046C">
            <w:pPr>
              <w:jc w:val="left"/>
            </w:pPr>
            <w:r w:rsidRPr="00381C8B">
              <w:t>Research Scientist</w:t>
            </w:r>
          </w:p>
        </w:tc>
      </w:tr>
      <w:tr w:rsidR="0028642F" w:rsidTr="00381C8B">
        <w:tc>
          <w:tcPr>
            <w:tcW w:w="2898" w:type="dxa"/>
          </w:tcPr>
          <w:p w:rsidR="0028642F" w:rsidRPr="00C1046C" w:rsidRDefault="0028642F" w:rsidP="00C1046C">
            <w:pPr>
              <w:spacing w:line="360" w:lineRule="auto"/>
              <w:jc w:val="left"/>
            </w:pPr>
          </w:p>
        </w:tc>
        <w:tc>
          <w:tcPr>
            <w:tcW w:w="2970" w:type="dxa"/>
          </w:tcPr>
          <w:p w:rsidR="0028642F" w:rsidRPr="00C1046C" w:rsidRDefault="0028642F" w:rsidP="00C1046C">
            <w:pPr>
              <w:spacing w:line="360" w:lineRule="auto"/>
              <w:jc w:val="left"/>
            </w:pPr>
          </w:p>
        </w:tc>
        <w:tc>
          <w:tcPr>
            <w:tcW w:w="3375" w:type="dxa"/>
          </w:tcPr>
          <w:p w:rsidR="0028642F" w:rsidRPr="00C1046C" w:rsidRDefault="0028642F" w:rsidP="00C1046C">
            <w:pPr>
              <w:jc w:val="left"/>
            </w:pPr>
          </w:p>
        </w:tc>
      </w:tr>
      <w:tr w:rsidR="0028642F" w:rsidTr="00381C8B">
        <w:tc>
          <w:tcPr>
            <w:tcW w:w="2898" w:type="dxa"/>
          </w:tcPr>
          <w:p w:rsidR="0028642F" w:rsidRPr="00C1046C" w:rsidRDefault="0028642F" w:rsidP="00C1046C">
            <w:pPr>
              <w:spacing w:line="360" w:lineRule="auto"/>
              <w:jc w:val="left"/>
            </w:pPr>
          </w:p>
        </w:tc>
        <w:tc>
          <w:tcPr>
            <w:tcW w:w="2970" w:type="dxa"/>
          </w:tcPr>
          <w:p w:rsidR="0028642F" w:rsidRPr="00C1046C" w:rsidRDefault="0028642F" w:rsidP="00C1046C">
            <w:pPr>
              <w:spacing w:line="360" w:lineRule="auto"/>
              <w:jc w:val="left"/>
            </w:pPr>
          </w:p>
        </w:tc>
        <w:tc>
          <w:tcPr>
            <w:tcW w:w="3375" w:type="dxa"/>
          </w:tcPr>
          <w:p w:rsidR="0028642F" w:rsidRPr="00C1046C" w:rsidRDefault="0028642F" w:rsidP="00C1046C">
            <w:pPr>
              <w:jc w:val="left"/>
            </w:pPr>
          </w:p>
        </w:tc>
      </w:tr>
    </w:tbl>
    <w:p w:rsidR="0046507B" w:rsidRPr="0028642F" w:rsidRDefault="0046507B" w:rsidP="0046507B">
      <w:pPr>
        <w:jc w:val="center"/>
        <w:rPr>
          <w:b/>
        </w:rPr>
      </w:pPr>
      <w:bookmarkStart w:id="73" w:name="_Ref417846894"/>
      <w:bookmarkStart w:id="74" w:name="_Ref417846876"/>
      <w:r w:rsidRPr="0028642F">
        <w:rPr>
          <w:b/>
        </w:rPr>
        <w:t xml:space="preserve">Table </w:t>
      </w:r>
      <w:r w:rsidRPr="0028642F">
        <w:rPr>
          <w:b/>
        </w:rPr>
        <w:fldChar w:fldCharType="begin"/>
      </w:r>
      <w:r w:rsidRPr="0028642F">
        <w:rPr>
          <w:b/>
        </w:rPr>
        <w:instrText xml:space="preserve"> SEQ Table \* ARABIC </w:instrText>
      </w:r>
      <w:r w:rsidRPr="0028642F">
        <w:rPr>
          <w:b/>
        </w:rPr>
        <w:fldChar w:fldCharType="separate"/>
      </w:r>
      <w:r w:rsidR="00B5673D">
        <w:rPr>
          <w:b/>
          <w:noProof/>
        </w:rPr>
        <w:t>11</w:t>
      </w:r>
      <w:r w:rsidRPr="0028642F">
        <w:rPr>
          <w:b/>
        </w:rPr>
        <w:fldChar w:fldCharType="end"/>
      </w:r>
      <w:bookmarkEnd w:id="73"/>
      <w:r w:rsidRPr="0028642F">
        <w:rPr>
          <w:b/>
        </w:rPr>
        <w:t>: Main Prototype Evaluators</w:t>
      </w:r>
      <w:bookmarkEnd w:id="74"/>
    </w:p>
    <w:p w:rsidR="00281BCD" w:rsidRPr="00281BCD" w:rsidRDefault="00281BCD" w:rsidP="007E0632">
      <w:pPr>
        <w:rPr>
          <w:b/>
        </w:rPr>
      </w:pPr>
      <w:r w:rsidRPr="00281BCD">
        <w:rPr>
          <w:b/>
        </w:rPr>
        <w:t xml:space="preserve">Validating the approach </w:t>
      </w:r>
    </w:p>
    <w:p w:rsidR="0028642F" w:rsidRDefault="00CB21E3" w:rsidP="007E0632">
      <w:r>
        <w:t xml:space="preserve">Most of the respondents are mentioned in their responses the proposed solution is novel and challenging. </w:t>
      </w:r>
      <w:r w:rsidR="00682797">
        <w:t xml:space="preserve">They have mentioned the proposed solution is mostly accepted for the inherited disease identification problem. The evaluators have also mentioned that the proposed application owns the scalable architecture and it </w:t>
      </w:r>
      <w:r w:rsidR="00281BCD">
        <w:t>is suitable for web based environment.</w:t>
      </w:r>
      <w:r w:rsidR="004C5F1A">
        <w:t xml:space="preserve"> Further some respondents have mentioned that the disease genes prioritization approach is most novel idea and it solves the disease gene prioritization more </w:t>
      </w:r>
      <w:r w:rsidR="001E41C9">
        <w:t>accurately</w:t>
      </w:r>
      <w:r w:rsidR="004C5F1A">
        <w:t>.</w:t>
      </w:r>
    </w:p>
    <w:p w:rsidR="00281BCD" w:rsidRDefault="00E638B0" w:rsidP="007E0632">
      <w:r>
        <w:t xml:space="preserve">All the evaluators were agreed the proposed solution. </w:t>
      </w:r>
      <w:r w:rsidR="009A1053">
        <w:t>They have</w:t>
      </w:r>
      <w:r>
        <w:t xml:space="preserve"> mentioned that the proposing concepts and architecture are solved many problems in inherited disease identification </w:t>
      </w:r>
      <w:r w:rsidR="009A1053">
        <w:t>problem</w:t>
      </w:r>
      <w:r>
        <w:t>.</w:t>
      </w:r>
      <w:r w:rsidR="009A1053">
        <w:t xml:space="preserve"> Also they mentioned that selected data is commonly used in that inherited disease area and it is validated by the most of the research communities.</w:t>
      </w:r>
    </w:p>
    <w:p w:rsidR="00281BCD" w:rsidRPr="006F11E2" w:rsidRDefault="006F11E2" w:rsidP="007E0632">
      <w:pPr>
        <w:rPr>
          <w:b/>
        </w:rPr>
      </w:pPr>
      <w:r w:rsidRPr="006F11E2">
        <w:rPr>
          <w:b/>
        </w:rPr>
        <w:t xml:space="preserve">Algorithms and Techniques </w:t>
      </w:r>
    </w:p>
    <w:p w:rsidR="00281BCD" w:rsidRDefault="00E03A2F" w:rsidP="007E0632">
      <w:r>
        <w:t xml:space="preserve">Majority of the evaluators are agreed that the Genetic algorithm and Support vector machine has made effective contribution to the inherited disease prediction and disease genes prioritize. The have mentioned that Genetic algorithm is the best algorithm for discrete optimization problems. </w:t>
      </w:r>
      <w:r w:rsidR="00524933">
        <w:t>The classification algorithm which is selected for the disease prediction produces good accuracy with prediction of the inherited diseases.</w:t>
      </w:r>
      <w:r w:rsidR="00C57F17">
        <w:t xml:space="preserve"> One of the </w:t>
      </w:r>
      <w:r w:rsidR="00C57F17">
        <w:lastRenderedPageBreak/>
        <w:t>evaluator is suggested to host the disease genes prioritize application on their web server at “</w:t>
      </w:r>
      <w:r w:rsidR="00C57F17" w:rsidRPr="00C57F17">
        <w:t>Bioclues.org</w:t>
      </w:r>
      <w:r w:rsidR="00C57F17">
        <w:t xml:space="preserve">”. Summary of the evaluator’s ideas on disease prediction process is shown in </w:t>
      </w:r>
      <w:r w:rsidR="003C5555" w:rsidRPr="003C5555">
        <w:fldChar w:fldCharType="begin"/>
      </w:r>
      <w:r w:rsidR="003C5555" w:rsidRPr="003C5555">
        <w:instrText xml:space="preserve"> REF _Ref417852905 \h  \* MERGEFORMAT </w:instrText>
      </w:r>
      <w:r w:rsidR="003C5555" w:rsidRPr="003C5555">
        <w:fldChar w:fldCharType="separate"/>
      </w:r>
      <w:r w:rsidR="00B5673D" w:rsidRPr="00B5673D">
        <w:t xml:space="preserve">Figure </w:t>
      </w:r>
      <w:r w:rsidR="00B5673D" w:rsidRPr="00B5673D">
        <w:rPr>
          <w:noProof/>
        </w:rPr>
        <w:t>38</w:t>
      </w:r>
      <w:r w:rsidR="003C5555" w:rsidRPr="003C5555">
        <w:fldChar w:fldCharType="end"/>
      </w:r>
    </w:p>
    <w:p w:rsidR="003C5555" w:rsidRDefault="003C5555" w:rsidP="008B41A1">
      <w:pPr>
        <w:keepNext/>
        <w:jc w:val="center"/>
      </w:pPr>
      <w:r>
        <w:rPr>
          <w:noProof/>
        </w:rPr>
        <w:drawing>
          <wp:inline distT="0" distB="0" distL="0" distR="0" wp14:anchorId="6403609E" wp14:editId="709E7C37">
            <wp:extent cx="5486400" cy="3200400"/>
            <wp:effectExtent l="0" t="0" r="19050" b="19050"/>
            <wp:docPr id="177" name="Chart 177"/>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3C5555" w:rsidRPr="003C5555" w:rsidRDefault="003C5555" w:rsidP="003C5555">
      <w:pPr>
        <w:jc w:val="center"/>
        <w:rPr>
          <w:b/>
        </w:rPr>
      </w:pPr>
      <w:bookmarkStart w:id="75" w:name="_Ref417852905"/>
      <w:r w:rsidRPr="003C5555">
        <w:rPr>
          <w:b/>
        </w:rPr>
        <w:t xml:space="preserve">Figure </w:t>
      </w:r>
      <w:r w:rsidRPr="003C5555">
        <w:rPr>
          <w:b/>
        </w:rPr>
        <w:fldChar w:fldCharType="begin"/>
      </w:r>
      <w:r w:rsidRPr="003C5555">
        <w:rPr>
          <w:b/>
        </w:rPr>
        <w:instrText xml:space="preserve"> SEQ Figure \* ARABIC </w:instrText>
      </w:r>
      <w:r w:rsidRPr="003C5555">
        <w:rPr>
          <w:b/>
        </w:rPr>
        <w:fldChar w:fldCharType="separate"/>
      </w:r>
      <w:r w:rsidR="00B5673D">
        <w:rPr>
          <w:b/>
          <w:noProof/>
        </w:rPr>
        <w:t>38</w:t>
      </w:r>
      <w:r w:rsidRPr="003C5555">
        <w:rPr>
          <w:b/>
        </w:rPr>
        <w:fldChar w:fldCharType="end"/>
      </w:r>
      <w:bookmarkEnd w:id="75"/>
      <w:r w:rsidR="000E76C7">
        <w:rPr>
          <w:b/>
        </w:rPr>
        <w:t>: Evaluator's I</w:t>
      </w:r>
      <w:r w:rsidRPr="003C5555">
        <w:rPr>
          <w:b/>
        </w:rPr>
        <w:t>dea on Disease Prediction Process</w:t>
      </w:r>
    </w:p>
    <w:p w:rsidR="003C5555" w:rsidRDefault="003C5555" w:rsidP="003C5555">
      <w:r>
        <w:t xml:space="preserve">Summary of the evaluator’s ideas on disease genes prioritize process is shown in </w:t>
      </w:r>
      <w:r w:rsidR="006926F1" w:rsidRPr="006926F1">
        <w:fldChar w:fldCharType="begin"/>
      </w:r>
      <w:r w:rsidR="006926F1" w:rsidRPr="006926F1">
        <w:instrText xml:space="preserve"> REF _Ref417853929 \h  \* MERGEFORMAT </w:instrText>
      </w:r>
      <w:r w:rsidR="006926F1" w:rsidRPr="006926F1">
        <w:fldChar w:fldCharType="separate"/>
      </w:r>
      <w:r w:rsidR="00B5673D" w:rsidRPr="00B5673D">
        <w:t xml:space="preserve">Figure </w:t>
      </w:r>
      <w:r w:rsidR="00B5673D" w:rsidRPr="00B5673D">
        <w:rPr>
          <w:noProof/>
        </w:rPr>
        <w:t>39</w:t>
      </w:r>
      <w:r w:rsidR="006926F1" w:rsidRPr="006926F1">
        <w:fldChar w:fldCharType="end"/>
      </w:r>
    </w:p>
    <w:p w:rsidR="000E76C7" w:rsidRDefault="00C57F17" w:rsidP="008B41A1">
      <w:pPr>
        <w:keepNext/>
        <w:jc w:val="center"/>
      </w:pPr>
      <w:r>
        <w:rPr>
          <w:noProof/>
        </w:rPr>
        <w:drawing>
          <wp:inline distT="0" distB="0" distL="0" distR="0" wp14:anchorId="01D62DF7" wp14:editId="10AE0B90">
            <wp:extent cx="5486400" cy="3200400"/>
            <wp:effectExtent l="0" t="0" r="19050" b="19050"/>
            <wp:docPr id="175" name="Chart 17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C57F17" w:rsidRPr="000E76C7" w:rsidRDefault="000E76C7" w:rsidP="000E76C7">
      <w:pPr>
        <w:jc w:val="center"/>
        <w:rPr>
          <w:b/>
        </w:rPr>
      </w:pPr>
      <w:bookmarkStart w:id="76" w:name="_Ref417853929"/>
      <w:r w:rsidRPr="000E76C7">
        <w:rPr>
          <w:b/>
        </w:rPr>
        <w:t xml:space="preserve">Figure </w:t>
      </w:r>
      <w:r w:rsidRPr="000E76C7">
        <w:rPr>
          <w:b/>
        </w:rPr>
        <w:fldChar w:fldCharType="begin"/>
      </w:r>
      <w:r w:rsidRPr="000E76C7">
        <w:rPr>
          <w:b/>
        </w:rPr>
        <w:instrText xml:space="preserve"> SEQ Figure \* ARABIC </w:instrText>
      </w:r>
      <w:r w:rsidRPr="000E76C7">
        <w:rPr>
          <w:b/>
        </w:rPr>
        <w:fldChar w:fldCharType="separate"/>
      </w:r>
      <w:r w:rsidR="00B5673D">
        <w:rPr>
          <w:b/>
          <w:noProof/>
        </w:rPr>
        <w:t>39</w:t>
      </w:r>
      <w:r w:rsidRPr="000E76C7">
        <w:rPr>
          <w:b/>
        </w:rPr>
        <w:fldChar w:fldCharType="end"/>
      </w:r>
      <w:bookmarkEnd w:id="76"/>
      <w:r w:rsidRPr="000E76C7">
        <w:rPr>
          <w:b/>
        </w:rPr>
        <w:t>: Evaluator's Idea on Disease Genes Prioritize Process</w:t>
      </w:r>
    </w:p>
    <w:p w:rsidR="00C57F17" w:rsidRDefault="00E05980" w:rsidP="007E0632">
      <w:r>
        <w:lastRenderedPageBreak/>
        <w:t>One respondent pointed that try out the different</w:t>
      </w:r>
      <w:r w:rsidR="00B81B93">
        <w:t xml:space="preserve"> classification</w:t>
      </w:r>
      <w:r>
        <w:t xml:space="preserve"> algorithms on disease prediction application. A</w:t>
      </w:r>
      <w:r w:rsidR="00922F4C">
        <w:t>uthor also tried out different classification algorithms, only</w:t>
      </w:r>
      <w:r w:rsidR="00B81B93">
        <w:t xml:space="preserve"> the</w:t>
      </w:r>
      <w:r w:rsidR="00922F4C">
        <w:t xml:space="preserve"> most correctly disease classification algorithm was included to </w:t>
      </w:r>
      <w:r w:rsidR="00FE11C6">
        <w:t>evaluation</w:t>
      </w:r>
      <w:r w:rsidR="00922F4C">
        <w:t>.</w:t>
      </w:r>
      <w:r w:rsidR="00B81B93">
        <w:t xml:space="preserve"> The genetic algorithm based disease genes prioritization is not used in previous studies </w:t>
      </w:r>
      <w:r w:rsidR="008C159A">
        <w:t xml:space="preserve">so that evaluators are mentioned in their </w:t>
      </w:r>
      <w:r w:rsidR="00F24E9D">
        <w:t>comment and</w:t>
      </w:r>
      <w:r w:rsidR="008C159A">
        <w:t xml:space="preserve"> it is a novel approach in disease genes </w:t>
      </w:r>
      <w:r w:rsidR="00F24E9D">
        <w:t>prioritization</w:t>
      </w:r>
      <w:r w:rsidR="008C159A">
        <w:t xml:space="preserve"> area </w:t>
      </w:r>
      <w:r w:rsidR="00F24E9D">
        <w:t>of the</w:t>
      </w:r>
      <w:r w:rsidR="008C159A">
        <w:t xml:space="preserve"> inherited disease </w:t>
      </w:r>
      <w:r w:rsidR="00F24E9D">
        <w:t>identification.</w:t>
      </w:r>
    </w:p>
    <w:p w:rsidR="00686C2F" w:rsidRDefault="00B5673D" w:rsidP="007E0632">
      <w:r>
        <w:rPr>
          <w:noProof/>
        </w:rPr>
        <w:drawing>
          <wp:anchor distT="0" distB="0" distL="114300" distR="114300" simplePos="0" relativeHeight="251730944" behindDoc="1" locked="0" layoutInCell="1" allowOverlap="1" wp14:anchorId="0368C5ED" wp14:editId="657DD8AE">
            <wp:simplePos x="0" y="0"/>
            <wp:positionH relativeFrom="column">
              <wp:posOffset>3000375</wp:posOffset>
            </wp:positionH>
            <wp:positionV relativeFrom="paragraph">
              <wp:posOffset>1181735</wp:posOffset>
            </wp:positionV>
            <wp:extent cx="2600325" cy="2333625"/>
            <wp:effectExtent l="0" t="0" r="9525" b="9525"/>
            <wp:wrapThrough wrapText="bothSides">
              <wp:wrapPolygon edited="0">
                <wp:start x="0" y="0"/>
                <wp:lineTo x="0" y="21512"/>
                <wp:lineTo x="21521" y="21512"/>
                <wp:lineTo x="21521" y="0"/>
                <wp:lineTo x="0" y="0"/>
              </wp:wrapPolygon>
            </wp:wrapThrough>
            <wp:docPr id="183" name="Chart 183"/>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9920" behindDoc="1" locked="0" layoutInCell="1" allowOverlap="1" wp14:anchorId="3F132700" wp14:editId="5CCBF8ED">
            <wp:simplePos x="0" y="0"/>
            <wp:positionH relativeFrom="column">
              <wp:posOffset>38100</wp:posOffset>
            </wp:positionH>
            <wp:positionV relativeFrom="paragraph">
              <wp:posOffset>1181735</wp:posOffset>
            </wp:positionV>
            <wp:extent cx="2486025" cy="2333625"/>
            <wp:effectExtent l="0" t="0" r="9525" b="9525"/>
            <wp:wrapThrough wrapText="bothSides">
              <wp:wrapPolygon edited="0">
                <wp:start x="0" y="0"/>
                <wp:lineTo x="0" y="21512"/>
                <wp:lineTo x="21517" y="21512"/>
                <wp:lineTo x="21517" y="0"/>
                <wp:lineTo x="0" y="0"/>
              </wp:wrapPolygon>
            </wp:wrapThrough>
            <wp:docPr id="179" name="Chart 179"/>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14:sizeRelH relativeFrom="page">
              <wp14:pctWidth>0</wp14:pctWidth>
            </wp14:sizeRelH>
            <wp14:sizeRelV relativeFrom="page">
              <wp14:pctHeight>0</wp14:pctHeight>
            </wp14:sizeRelV>
          </wp:anchor>
        </w:drawing>
      </w:r>
      <w:r w:rsidR="00686C2F">
        <w:t xml:space="preserve">Most of the evaluators are agreed with the Weka tool is used </w:t>
      </w:r>
      <w:r w:rsidR="001C0CCB">
        <w:t xml:space="preserve">for the classification problem. One evaluator has mentioned that technology </w:t>
      </w:r>
      <w:r w:rsidR="006E1C79">
        <w:t>evaluation of the genetic algorithms is</w:t>
      </w:r>
      <w:r w:rsidR="001C0CCB">
        <w:t xml:space="preserve"> more useful comparing the performance of each </w:t>
      </w:r>
      <w:r w:rsidR="006E1C79">
        <w:t>framework</w:t>
      </w:r>
      <w:r w:rsidR="001C0CCB">
        <w:t>.</w:t>
      </w:r>
      <w:r w:rsidR="006E1C79">
        <w:t xml:space="preserve"> They all mentioned the technology selection is suited for disease prediction and disease genes prioritization. </w:t>
      </w:r>
    </w:p>
    <w:p w:rsidR="008B41A1" w:rsidRDefault="008B41A1" w:rsidP="007F2693"/>
    <w:p w:rsidR="007F2693" w:rsidRDefault="007F2693" w:rsidP="007F2693"/>
    <w:p w:rsidR="00B5673D" w:rsidRDefault="00B5673D" w:rsidP="007E0632">
      <w:pPr>
        <w:rPr>
          <w:b/>
        </w:rPr>
      </w:pPr>
    </w:p>
    <w:p w:rsidR="00B5673D" w:rsidRDefault="00B5673D" w:rsidP="007E0632">
      <w:pPr>
        <w:rPr>
          <w:b/>
        </w:rPr>
      </w:pPr>
    </w:p>
    <w:p w:rsidR="00786F07" w:rsidRDefault="00786F07" w:rsidP="007E0632">
      <w:pPr>
        <w:rPr>
          <w:b/>
        </w:rPr>
      </w:pPr>
    </w:p>
    <w:p w:rsidR="00786F07" w:rsidRDefault="00786F07" w:rsidP="007E0632">
      <w:pPr>
        <w:rPr>
          <w:b/>
        </w:rPr>
      </w:pPr>
    </w:p>
    <w:p w:rsidR="00281BCD" w:rsidRDefault="00786F07" w:rsidP="007E0632">
      <w:pPr>
        <w:rPr>
          <w:b/>
        </w:rPr>
      </w:pPr>
      <w:r>
        <w:rPr>
          <w:noProof/>
        </w:rPr>
        <mc:AlternateContent>
          <mc:Choice Requires="wps">
            <w:drawing>
              <wp:anchor distT="0" distB="0" distL="114300" distR="114300" simplePos="0" relativeHeight="251735040" behindDoc="0" locked="0" layoutInCell="1" allowOverlap="1" wp14:anchorId="4EB163B4" wp14:editId="064ADDDD">
                <wp:simplePos x="0" y="0"/>
                <wp:positionH relativeFrom="column">
                  <wp:posOffset>3000375</wp:posOffset>
                </wp:positionH>
                <wp:positionV relativeFrom="paragraph">
                  <wp:posOffset>140970</wp:posOffset>
                </wp:positionV>
                <wp:extent cx="2867025" cy="635"/>
                <wp:effectExtent l="0" t="0" r="9525" b="0"/>
                <wp:wrapThrough wrapText="bothSides">
                  <wp:wrapPolygon edited="0">
                    <wp:start x="0" y="0"/>
                    <wp:lineTo x="0" y="20052"/>
                    <wp:lineTo x="21528" y="20052"/>
                    <wp:lineTo x="21528" y="0"/>
                    <wp:lineTo x="0" y="0"/>
                  </wp:wrapPolygon>
                </wp:wrapThrough>
                <wp:docPr id="185" name="Text Box 185"/>
                <wp:cNvGraphicFramePr/>
                <a:graphic xmlns:a="http://schemas.openxmlformats.org/drawingml/2006/main">
                  <a:graphicData uri="http://schemas.microsoft.com/office/word/2010/wordprocessingShape">
                    <wps:wsp>
                      <wps:cNvSpPr txBox="1"/>
                      <wps:spPr>
                        <a:xfrm>
                          <a:off x="0" y="0"/>
                          <a:ext cx="2867025" cy="635"/>
                        </a:xfrm>
                        <a:prstGeom prst="rect">
                          <a:avLst/>
                        </a:prstGeom>
                        <a:solidFill>
                          <a:prstClr val="white"/>
                        </a:solidFill>
                        <a:ln>
                          <a:noFill/>
                        </a:ln>
                        <a:effectLst/>
                      </wps:spPr>
                      <wps:txbx>
                        <w:txbxContent>
                          <w:p w:rsidR="00D300D0" w:rsidRPr="00D300D0" w:rsidRDefault="00D300D0" w:rsidP="00D300D0">
                            <w:pPr>
                              <w:jc w:val="center"/>
                              <w:rPr>
                                <w:b/>
                                <w:noProof/>
                              </w:rPr>
                            </w:pPr>
                            <w:r w:rsidRPr="00D300D0">
                              <w:rPr>
                                <w:b/>
                              </w:rPr>
                              <w:t xml:space="preserve">Figure </w:t>
                            </w:r>
                            <w:r w:rsidRPr="00D300D0">
                              <w:rPr>
                                <w:b/>
                              </w:rPr>
                              <w:fldChar w:fldCharType="begin"/>
                            </w:r>
                            <w:r w:rsidRPr="00D300D0">
                              <w:rPr>
                                <w:b/>
                              </w:rPr>
                              <w:instrText xml:space="preserve"> SEQ Figure \* ARABIC </w:instrText>
                            </w:r>
                            <w:r w:rsidRPr="00D300D0">
                              <w:rPr>
                                <w:b/>
                              </w:rPr>
                              <w:fldChar w:fldCharType="separate"/>
                            </w:r>
                            <w:r w:rsidR="00B5673D">
                              <w:rPr>
                                <w:b/>
                                <w:noProof/>
                              </w:rPr>
                              <w:t>41</w:t>
                            </w:r>
                            <w:r w:rsidRPr="00D300D0">
                              <w:rPr>
                                <w:b/>
                              </w:rPr>
                              <w:fldChar w:fldCharType="end"/>
                            </w:r>
                            <w:r w:rsidRPr="00D300D0">
                              <w:rPr>
                                <w:b/>
                              </w:rPr>
                              <w:t>: Evaluator's idea on JG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5" o:spid="_x0000_s1116" type="#_x0000_t202" style="position:absolute;left:0;text-align:left;margin-left:236.25pt;margin-top:11.1pt;width:225.7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" stroked="f">
                <v:textbox style="mso-fit-shape-to-text:t" inset="0,0,0,0">
                  <w:txbxContent>
                    <w:p w:rsidR="00D300D0" w:rsidRPr="00D300D0" w:rsidRDefault="00D300D0" w:rsidP="00D300D0">
                      <w:pPr>
                        <w:jc w:val="center"/>
                        <w:rPr>
                          <w:b/>
                          <w:noProof/>
                        </w:rPr>
                      </w:pPr>
                      <w:r w:rsidRPr="00D300D0">
                        <w:rPr>
                          <w:b/>
                        </w:rPr>
                        <w:t xml:space="preserve">Figure </w:t>
                      </w:r>
                      <w:r w:rsidRPr="00D300D0">
                        <w:rPr>
                          <w:b/>
                        </w:rPr>
                        <w:fldChar w:fldCharType="begin"/>
                      </w:r>
                      <w:r w:rsidRPr="00D300D0">
                        <w:rPr>
                          <w:b/>
                        </w:rPr>
                        <w:instrText xml:space="preserve"> SEQ Figure \* ARABIC </w:instrText>
                      </w:r>
                      <w:r w:rsidRPr="00D300D0">
                        <w:rPr>
                          <w:b/>
                        </w:rPr>
                        <w:fldChar w:fldCharType="separate"/>
                      </w:r>
                      <w:r w:rsidR="00B5673D">
                        <w:rPr>
                          <w:b/>
                          <w:noProof/>
                        </w:rPr>
                        <w:t>41</w:t>
                      </w:r>
                      <w:r w:rsidRPr="00D300D0">
                        <w:rPr>
                          <w:b/>
                        </w:rPr>
                        <w:fldChar w:fldCharType="end"/>
                      </w:r>
                      <w:r w:rsidRPr="00D300D0">
                        <w:rPr>
                          <w:b/>
                        </w:rPr>
                        <w:t>: Evaluator's idea on JGAP</w:t>
                      </w:r>
                    </w:p>
                  </w:txbxContent>
                </v:textbox>
                <w10:wrap type="through"/>
              </v:shape>
            </w:pict>
          </mc:Fallback>
        </mc:AlternateContent>
      </w:r>
      <w:r>
        <w:rPr>
          <w:noProof/>
        </w:rPr>
        <mc:AlternateContent>
          <mc:Choice Requires="wps">
            <w:drawing>
              <wp:anchor distT="0" distB="0" distL="114300" distR="114300" simplePos="0" relativeHeight="251732992" behindDoc="0" locked="0" layoutInCell="1" allowOverlap="1" wp14:anchorId="012E293A" wp14:editId="62F0438D">
                <wp:simplePos x="0" y="0"/>
                <wp:positionH relativeFrom="column">
                  <wp:posOffset>38100</wp:posOffset>
                </wp:positionH>
                <wp:positionV relativeFrom="paragraph">
                  <wp:posOffset>140970</wp:posOffset>
                </wp:positionV>
                <wp:extent cx="2733675" cy="635"/>
                <wp:effectExtent l="0" t="0" r="9525" b="0"/>
                <wp:wrapThrough wrapText="bothSides">
                  <wp:wrapPolygon edited="0">
                    <wp:start x="0" y="0"/>
                    <wp:lineTo x="0" y="20052"/>
                    <wp:lineTo x="21525" y="20052"/>
                    <wp:lineTo x="21525" y="0"/>
                    <wp:lineTo x="0" y="0"/>
                  </wp:wrapPolygon>
                </wp:wrapThrough>
                <wp:docPr id="184" name="Text Box 184"/>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a:effectLst/>
                      </wps:spPr>
                      <wps:txbx>
                        <w:txbxContent>
                          <w:p w:rsidR="007F2693" w:rsidRPr="007F2693" w:rsidRDefault="007F2693" w:rsidP="00D300D0">
                            <w:pPr>
                              <w:jc w:val="center"/>
                              <w:rPr>
                                <w:b/>
                                <w:noProof/>
                              </w:rPr>
                            </w:pPr>
                            <w:r w:rsidRPr="007F2693">
                              <w:rPr>
                                <w:b/>
                              </w:rPr>
                              <w:t xml:space="preserve">Figure </w:t>
                            </w:r>
                            <w:r w:rsidRPr="007F2693">
                              <w:rPr>
                                <w:b/>
                              </w:rPr>
                              <w:fldChar w:fldCharType="begin"/>
                            </w:r>
                            <w:r w:rsidRPr="007F2693">
                              <w:rPr>
                                <w:b/>
                              </w:rPr>
                              <w:instrText xml:space="preserve"> SEQ Figure \* ARABIC </w:instrText>
                            </w:r>
                            <w:r w:rsidRPr="007F2693">
                              <w:rPr>
                                <w:b/>
                              </w:rPr>
                              <w:fldChar w:fldCharType="separate"/>
                            </w:r>
                            <w:r w:rsidR="00B5673D">
                              <w:rPr>
                                <w:b/>
                                <w:noProof/>
                              </w:rPr>
                              <w:t>40</w:t>
                            </w:r>
                            <w:r w:rsidRPr="007F2693">
                              <w:rPr>
                                <w:b/>
                              </w:rPr>
                              <w:fldChar w:fldCharType="end"/>
                            </w:r>
                            <w:r w:rsidRPr="007F2693">
                              <w:rPr>
                                <w:b/>
                              </w:rPr>
                              <w:t>: Evaluator's Idea on We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4" o:spid="_x0000_s1117" type="#_x0000_t202" style="position:absolute;left:0;text-align:left;margin-left:3pt;margin-top:11.1pt;width:215.2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" stroked="f">
                <v:textbox style="mso-fit-shape-to-text:t" inset="0,0,0,0">
                  <w:txbxContent>
                    <w:p w:rsidR="007F2693" w:rsidRPr="007F2693" w:rsidRDefault="007F2693" w:rsidP="00D300D0">
                      <w:pPr>
                        <w:jc w:val="center"/>
                        <w:rPr>
                          <w:b/>
                          <w:noProof/>
                        </w:rPr>
                      </w:pPr>
                      <w:r w:rsidRPr="007F2693">
                        <w:rPr>
                          <w:b/>
                        </w:rPr>
                        <w:t xml:space="preserve">Figure </w:t>
                      </w:r>
                      <w:r w:rsidRPr="007F2693">
                        <w:rPr>
                          <w:b/>
                        </w:rPr>
                        <w:fldChar w:fldCharType="begin"/>
                      </w:r>
                      <w:r w:rsidRPr="007F2693">
                        <w:rPr>
                          <w:b/>
                        </w:rPr>
                        <w:instrText xml:space="preserve"> SEQ Figure \* ARABIC </w:instrText>
                      </w:r>
                      <w:r w:rsidRPr="007F2693">
                        <w:rPr>
                          <w:b/>
                        </w:rPr>
                        <w:fldChar w:fldCharType="separate"/>
                      </w:r>
                      <w:r w:rsidR="00B5673D">
                        <w:rPr>
                          <w:b/>
                          <w:noProof/>
                        </w:rPr>
                        <w:t>40</w:t>
                      </w:r>
                      <w:r w:rsidRPr="007F2693">
                        <w:rPr>
                          <w:b/>
                        </w:rPr>
                        <w:fldChar w:fldCharType="end"/>
                      </w:r>
                      <w:r w:rsidRPr="007F2693">
                        <w:rPr>
                          <w:b/>
                        </w:rPr>
                        <w:t>: Evaluator's Idea on Weka</w:t>
                      </w:r>
                    </w:p>
                  </w:txbxContent>
                </v:textbox>
                <w10:wrap type="through"/>
              </v:shape>
            </w:pict>
          </mc:Fallback>
        </mc:AlternateContent>
      </w:r>
      <w:bookmarkStart w:id="77" w:name="_GoBack"/>
      <w:bookmarkEnd w:id="77"/>
      <w:r w:rsidR="00F24E9D" w:rsidRPr="00F24E9D">
        <w:rPr>
          <w:b/>
        </w:rPr>
        <w:t xml:space="preserve">Strengths and Weaknesses </w:t>
      </w:r>
    </w:p>
    <w:p w:rsidR="0045274D" w:rsidRDefault="002F2E90" w:rsidP="0045274D">
      <w:r>
        <w:t xml:space="preserve">Evaluators have mentioned various points as strengths and weaknesses of the prototype. Summary of suggested strengths and weakness are shown in </w:t>
      </w:r>
      <w:r w:rsidR="0045274D" w:rsidRPr="0045274D">
        <w:fldChar w:fldCharType="begin"/>
      </w:r>
      <w:r w:rsidR="0045274D" w:rsidRPr="0045274D">
        <w:instrText xml:space="preserve"> REF _Ref417857831 \h  \* MERGEFORMAT </w:instrText>
      </w:r>
      <w:r w:rsidR="0045274D" w:rsidRPr="0045274D">
        <w:fldChar w:fldCharType="separate"/>
      </w:r>
      <w:r w:rsidR="00B5673D" w:rsidRPr="00B5673D">
        <w:t xml:space="preserve">Table </w:t>
      </w:r>
      <w:r w:rsidR="00B5673D" w:rsidRPr="00B5673D">
        <w:rPr>
          <w:noProof/>
        </w:rPr>
        <w:t>12</w:t>
      </w:r>
      <w:r w:rsidR="0045274D" w:rsidRPr="0045274D">
        <w:fldChar w:fldCharType="end"/>
      </w:r>
      <w:r w:rsidR="00F6497A">
        <w:t xml:space="preserve"> and </w:t>
      </w:r>
      <w:r w:rsidR="00F6497A" w:rsidRPr="00F6497A">
        <w:fldChar w:fldCharType="begin"/>
      </w:r>
      <w:r w:rsidR="00F6497A" w:rsidRPr="00F6497A">
        <w:instrText xml:space="preserve"> REF _Ref417857938 \h  \* MERGEFORMAT </w:instrText>
      </w:r>
      <w:r w:rsidR="00F6497A" w:rsidRPr="00F6497A">
        <w:fldChar w:fldCharType="separate"/>
      </w:r>
      <w:r w:rsidR="00B5673D" w:rsidRPr="00B5673D">
        <w:t xml:space="preserve">Table </w:t>
      </w:r>
      <w:r w:rsidR="00B5673D" w:rsidRPr="00B5673D">
        <w:rPr>
          <w:noProof/>
        </w:rPr>
        <w:t>13</w:t>
      </w:r>
      <w:r w:rsidR="00F6497A" w:rsidRPr="00F6497A">
        <w:fldChar w:fldCharType="end"/>
      </w:r>
    </w:p>
    <w:tbl>
      <w:tblPr>
        <w:tblStyle w:val="TableGrid"/>
        <w:tblW w:w="0" w:type="auto"/>
        <w:tblLook w:val="04A0" w:firstRow="1" w:lastRow="0" w:firstColumn="1" w:lastColumn="0" w:noHBand="0" w:noVBand="1"/>
      </w:tblPr>
      <w:tblGrid>
        <w:gridCol w:w="4068"/>
        <w:gridCol w:w="5175"/>
      </w:tblGrid>
      <w:tr w:rsidR="002F2E90" w:rsidTr="00881281">
        <w:tc>
          <w:tcPr>
            <w:tcW w:w="4068" w:type="dxa"/>
            <w:shd w:val="clear" w:color="auto" w:fill="4F81BD" w:themeFill="accent1"/>
          </w:tcPr>
          <w:p w:rsidR="002F2E90" w:rsidRPr="00C1046C" w:rsidRDefault="002F2E90" w:rsidP="004B47FC">
            <w:pPr>
              <w:spacing w:line="360" w:lineRule="auto"/>
              <w:jc w:val="center"/>
              <w:rPr>
                <w:b/>
              </w:rPr>
            </w:pPr>
            <w:r>
              <w:rPr>
                <w:b/>
                <w:color w:val="FFFFFF"/>
              </w:rPr>
              <w:t>Strength</w:t>
            </w:r>
          </w:p>
        </w:tc>
        <w:tc>
          <w:tcPr>
            <w:tcW w:w="5175" w:type="dxa"/>
            <w:shd w:val="clear" w:color="auto" w:fill="4F81BD" w:themeFill="accent1"/>
          </w:tcPr>
          <w:p w:rsidR="002F2E90" w:rsidRPr="00C1046C" w:rsidRDefault="002F2E90" w:rsidP="004B47FC">
            <w:pPr>
              <w:spacing w:line="360" w:lineRule="auto"/>
              <w:jc w:val="center"/>
              <w:rPr>
                <w:b/>
              </w:rPr>
            </w:pPr>
            <w:r>
              <w:rPr>
                <w:b/>
                <w:color w:val="FFFFFF"/>
              </w:rPr>
              <w:t>Description</w:t>
            </w:r>
          </w:p>
        </w:tc>
      </w:tr>
      <w:tr w:rsidR="002F2E90" w:rsidTr="00881281">
        <w:tc>
          <w:tcPr>
            <w:tcW w:w="4068" w:type="dxa"/>
          </w:tcPr>
          <w:p w:rsidR="002F2E90" w:rsidRPr="00C1046C" w:rsidRDefault="00881281" w:rsidP="00C1046C">
            <w:pPr>
              <w:spacing w:line="360" w:lineRule="auto"/>
              <w:jc w:val="left"/>
            </w:pPr>
            <w:r>
              <w:t xml:space="preserve">Highly scalable an reliable architecture </w:t>
            </w:r>
          </w:p>
        </w:tc>
        <w:tc>
          <w:tcPr>
            <w:tcW w:w="5175" w:type="dxa"/>
          </w:tcPr>
          <w:p w:rsidR="002F2E90" w:rsidRPr="00C1046C" w:rsidRDefault="00881281" w:rsidP="00C1046C">
            <w:pPr>
              <w:spacing w:line="360" w:lineRule="auto"/>
              <w:jc w:val="left"/>
            </w:pPr>
            <w:r>
              <w:t>Good architectural design for process large scale of genomic data set.</w:t>
            </w:r>
            <w:r w:rsidR="00567647">
              <w:t xml:space="preserve"> </w:t>
            </w:r>
          </w:p>
        </w:tc>
      </w:tr>
      <w:tr w:rsidR="002F2E90" w:rsidTr="00881281">
        <w:tc>
          <w:tcPr>
            <w:tcW w:w="4068" w:type="dxa"/>
          </w:tcPr>
          <w:p w:rsidR="002F2E90" w:rsidRPr="00C1046C" w:rsidRDefault="00881281" w:rsidP="00C1046C">
            <w:pPr>
              <w:spacing w:line="360" w:lineRule="auto"/>
              <w:jc w:val="left"/>
            </w:pPr>
            <w:r>
              <w:t xml:space="preserve">Classification algorithm in disease prediction </w:t>
            </w:r>
          </w:p>
        </w:tc>
        <w:tc>
          <w:tcPr>
            <w:tcW w:w="5175" w:type="dxa"/>
          </w:tcPr>
          <w:p w:rsidR="002F2E90" w:rsidRPr="00C1046C" w:rsidRDefault="00567647" w:rsidP="00567647">
            <w:pPr>
              <w:spacing w:line="360" w:lineRule="auto"/>
              <w:jc w:val="left"/>
            </w:pPr>
            <w:r>
              <w:t xml:space="preserve">Most reliable classification on high dimensioned data </w:t>
            </w:r>
          </w:p>
        </w:tc>
      </w:tr>
      <w:tr w:rsidR="002F2E90" w:rsidTr="00881281">
        <w:tc>
          <w:tcPr>
            <w:tcW w:w="4068" w:type="dxa"/>
          </w:tcPr>
          <w:p w:rsidR="002F2E90" w:rsidRPr="00C1046C" w:rsidRDefault="00881281" w:rsidP="00C1046C">
            <w:pPr>
              <w:spacing w:line="360" w:lineRule="auto"/>
              <w:jc w:val="left"/>
            </w:pPr>
            <w:r>
              <w:t>Disease gens prioritization approach</w:t>
            </w:r>
          </w:p>
        </w:tc>
        <w:tc>
          <w:tcPr>
            <w:tcW w:w="5175" w:type="dxa"/>
          </w:tcPr>
          <w:p w:rsidR="002F2E90" w:rsidRPr="00C1046C" w:rsidRDefault="00567647" w:rsidP="00C1046C">
            <w:pPr>
              <w:spacing w:line="360" w:lineRule="auto"/>
              <w:jc w:val="left"/>
            </w:pPr>
            <w:r>
              <w:t>Novel algorithmic approach for disease genes prioritization.</w:t>
            </w:r>
          </w:p>
        </w:tc>
      </w:tr>
    </w:tbl>
    <w:p w:rsidR="00281BCD" w:rsidRPr="0045274D" w:rsidRDefault="0045274D" w:rsidP="0045274D">
      <w:pPr>
        <w:jc w:val="center"/>
        <w:rPr>
          <w:b/>
        </w:rPr>
      </w:pPr>
      <w:bookmarkStart w:id="78" w:name="_Ref417857831"/>
      <w:r w:rsidRPr="0045274D">
        <w:rPr>
          <w:b/>
        </w:rPr>
        <w:t xml:space="preserve">Table </w:t>
      </w:r>
      <w:r w:rsidRPr="0045274D">
        <w:rPr>
          <w:b/>
        </w:rPr>
        <w:fldChar w:fldCharType="begin"/>
      </w:r>
      <w:r w:rsidRPr="0045274D">
        <w:rPr>
          <w:b/>
        </w:rPr>
        <w:instrText xml:space="preserve"> SEQ Table \* ARABIC </w:instrText>
      </w:r>
      <w:r w:rsidRPr="0045274D">
        <w:rPr>
          <w:b/>
        </w:rPr>
        <w:fldChar w:fldCharType="separate"/>
      </w:r>
      <w:r w:rsidR="00B5673D">
        <w:rPr>
          <w:b/>
          <w:noProof/>
        </w:rPr>
        <w:t>12</w:t>
      </w:r>
      <w:r w:rsidRPr="0045274D">
        <w:rPr>
          <w:b/>
        </w:rPr>
        <w:fldChar w:fldCharType="end"/>
      </w:r>
      <w:bookmarkEnd w:id="78"/>
      <w:r w:rsidRPr="0045274D">
        <w:rPr>
          <w:b/>
        </w:rPr>
        <w:t>: Evaluator's View on Strengths of the Prototype</w:t>
      </w:r>
    </w:p>
    <w:tbl>
      <w:tblPr>
        <w:tblStyle w:val="TableGrid"/>
        <w:tblW w:w="0" w:type="auto"/>
        <w:tblLook w:val="04A0" w:firstRow="1" w:lastRow="0" w:firstColumn="1" w:lastColumn="0" w:noHBand="0" w:noVBand="1"/>
      </w:tblPr>
      <w:tblGrid>
        <w:gridCol w:w="4068"/>
        <w:gridCol w:w="5175"/>
      </w:tblGrid>
      <w:tr w:rsidR="00F96F12" w:rsidTr="005E6A43">
        <w:tc>
          <w:tcPr>
            <w:tcW w:w="4068" w:type="dxa"/>
            <w:shd w:val="clear" w:color="auto" w:fill="4F81BD" w:themeFill="accent1"/>
          </w:tcPr>
          <w:p w:rsidR="00F96F12" w:rsidRPr="00C1046C" w:rsidRDefault="00EE2535" w:rsidP="004B47FC">
            <w:pPr>
              <w:spacing w:line="360" w:lineRule="auto"/>
              <w:jc w:val="center"/>
              <w:rPr>
                <w:b/>
              </w:rPr>
            </w:pPr>
            <w:r>
              <w:rPr>
                <w:b/>
                <w:color w:val="FFFFFF"/>
              </w:rPr>
              <w:lastRenderedPageBreak/>
              <w:t>Weakness</w:t>
            </w:r>
          </w:p>
        </w:tc>
        <w:tc>
          <w:tcPr>
            <w:tcW w:w="5175" w:type="dxa"/>
            <w:shd w:val="clear" w:color="auto" w:fill="4F81BD" w:themeFill="accent1"/>
          </w:tcPr>
          <w:p w:rsidR="00F96F12" w:rsidRPr="00C1046C" w:rsidRDefault="00F96F12" w:rsidP="004B47FC">
            <w:pPr>
              <w:spacing w:line="360" w:lineRule="auto"/>
              <w:jc w:val="center"/>
              <w:rPr>
                <w:b/>
              </w:rPr>
            </w:pPr>
            <w:r>
              <w:rPr>
                <w:b/>
                <w:color w:val="FFFFFF"/>
              </w:rPr>
              <w:t>Description</w:t>
            </w:r>
          </w:p>
        </w:tc>
      </w:tr>
      <w:tr w:rsidR="00F96F12" w:rsidTr="005E6A43">
        <w:tc>
          <w:tcPr>
            <w:tcW w:w="4068" w:type="dxa"/>
          </w:tcPr>
          <w:p w:rsidR="00F96F12" w:rsidRPr="00C1046C" w:rsidRDefault="005E6A43" w:rsidP="004B47FC">
            <w:pPr>
              <w:spacing w:line="360" w:lineRule="auto"/>
              <w:jc w:val="left"/>
            </w:pPr>
            <w:r>
              <w:t xml:space="preserve">Less user interface designs </w:t>
            </w:r>
          </w:p>
        </w:tc>
        <w:tc>
          <w:tcPr>
            <w:tcW w:w="5175" w:type="dxa"/>
          </w:tcPr>
          <w:p w:rsidR="00F96F12" w:rsidRPr="00C1046C" w:rsidRDefault="005E6A43" w:rsidP="004B47FC">
            <w:pPr>
              <w:spacing w:line="360" w:lineRule="auto"/>
              <w:jc w:val="left"/>
            </w:pPr>
            <w:r>
              <w:t xml:space="preserve">Due to time and the scope constrains of the project not concentrate on design of the user interface. The effort was put </w:t>
            </w:r>
            <w:r w:rsidR="00875E98">
              <w:t>in</w:t>
            </w:r>
            <w:r>
              <w:t>to implement the algorithms on the proposed solution.</w:t>
            </w:r>
          </w:p>
        </w:tc>
      </w:tr>
      <w:tr w:rsidR="00F96F12" w:rsidTr="005E6A43">
        <w:tc>
          <w:tcPr>
            <w:tcW w:w="4068" w:type="dxa"/>
          </w:tcPr>
          <w:p w:rsidR="00F96F12" w:rsidRPr="00C1046C" w:rsidRDefault="00875E98" w:rsidP="004B47FC">
            <w:pPr>
              <w:spacing w:line="360" w:lineRule="auto"/>
              <w:jc w:val="left"/>
            </w:pPr>
            <w:r>
              <w:t>Not concern most of the medical validation</w:t>
            </w:r>
          </w:p>
        </w:tc>
        <w:tc>
          <w:tcPr>
            <w:tcW w:w="5175" w:type="dxa"/>
          </w:tcPr>
          <w:p w:rsidR="00F96F12" w:rsidRPr="00C1046C" w:rsidRDefault="00875E98" w:rsidP="004621AA">
            <w:pPr>
              <w:spacing w:line="360" w:lineRule="auto"/>
              <w:jc w:val="left"/>
            </w:pPr>
            <w:r>
              <w:t xml:space="preserve">The domain is wide </w:t>
            </w:r>
            <w:r w:rsidR="004621AA">
              <w:t>and there</w:t>
            </w:r>
            <w:r>
              <w:t xml:space="preserve"> are many factors related to the inherited diseases, yet only consider </w:t>
            </w:r>
            <w:r w:rsidR="004621AA">
              <w:t>few domain expert comments</w:t>
            </w:r>
            <w:r>
              <w:t>.</w:t>
            </w:r>
            <w:r w:rsidR="004621AA">
              <w:t xml:space="preserve"> Also the project is </w:t>
            </w:r>
            <w:r w:rsidR="00372D50">
              <w:t>targeting</w:t>
            </w:r>
            <w:r w:rsidR="004621AA">
              <w:t xml:space="preserve"> on the computer </w:t>
            </w:r>
            <w:r w:rsidR="00372D50">
              <w:t>science</w:t>
            </w:r>
            <w:r w:rsidR="004621AA">
              <w:t xml:space="preserve"> project not only </w:t>
            </w:r>
            <w:r w:rsidR="00372D50">
              <w:t xml:space="preserve">for </w:t>
            </w:r>
            <w:r w:rsidR="004621AA">
              <w:t>the medical domain.</w:t>
            </w:r>
          </w:p>
        </w:tc>
      </w:tr>
    </w:tbl>
    <w:p w:rsidR="00281BCD" w:rsidRPr="00F96F12" w:rsidRDefault="00F96F12" w:rsidP="00F96F12">
      <w:pPr>
        <w:jc w:val="center"/>
        <w:rPr>
          <w:b/>
        </w:rPr>
      </w:pPr>
      <w:bookmarkStart w:id="79" w:name="_Ref417857938"/>
      <w:r w:rsidRPr="00F96F12">
        <w:rPr>
          <w:b/>
        </w:rPr>
        <w:t xml:space="preserve">Table </w:t>
      </w:r>
      <w:r w:rsidRPr="00F96F12">
        <w:rPr>
          <w:b/>
        </w:rPr>
        <w:fldChar w:fldCharType="begin"/>
      </w:r>
      <w:r w:rsidRPr="00F96F12">
        <w:rPr>
          <w:b/>
        </w:rPr>
        <w:instrText xml:space="preserve"> SEQ Table \* ARABIC </w:instrText>
      </w:r>
      <w:r w:rsidRPr="00F96F12">
        <w:rPr>
          <w:b/>
        </w:rPr>
        <w:fldChar w:fldCharType="separate"/>
      </w:r>
      <w:r w:rsidR="00B5673D">
        <w:rPr>
          <w:b/>
          <w:noProof/>
        </w:rPr>
        <w:t>13</w:t>
      </w:r>
      <w:r w:rsidRPr="00F96F12">
        <w:rPr>
          <w:b/>
        </w:rPr>
        <w:fldChar w:fldCharType="end"/>
      </w:r>
      <w:bookmarkEnd w:id="79"/>
      <w:r w:rsidRPr="00F96F12">
        <w:rPr>
          <w:b/>
        </w:rPr>
        <w:t>: Evaluator's View on Weakness of the Prototype</w:t>
      </w:r>
    </w:p>
    <w:p w:rsidR="00372D50" w:rsidRDefault="00372D50" w:rsidP="007E0632"/>
    <w:p w:rsidR="00372D50" w:rsidRDefault="00A347A4" w:rsidP="007E0632">
      <w:pPr>
        <w:rPr>
          <w:b/>
        </w:rPr>
      </w:pPr>
      <w:r w:rsidRPr="00A347A4">
        <w:rPr>
          <w:b/>
        </w:rPr>
        <w:t xml:space="preserve">Future work and suggestion </w:t>
      </w:r>
    </w:p>
    <w:p w:rsidR="00A347A4" w:rsidRDefault="002442EC" w:rsidP="00A347A4">
      <w:r>
        <w:t xml:space="preserve">According to the feedback of the expert evaluators following suggestions and enhancements have been noticed </w:t>
      </w:r>
    </w:p>
    <w:p w:rsidR="00B72586" w:rsidRDefault="00B72586" w:rsidP="00B72586">
      <w:pPr>
        <w:pStyle w:val="ListParagraph"/>
        <w:numPr>
          <w:ilvl w:val="0"/>
          <w:numId w:val="32"/>
        </w:numPr>
      </w:pPr>
      <w:r>
        <w:t>Implement a feature to visualize disease gene ontology.</w:t>
      </w:r>
    </w:p>
    <w:p w:rsidR="00B72586" w:rsidRDefault="00B72586" w:rsidP="00B72586">
      <w:pPr>
        <w:pStyle w:val="ListParagraph"/>
        <w:ind w:left="780"/>
      </w:pPr>
      <w:r>
        <w:t xml:space="preserve">This feature is available on some existing applications. </w:t>
      </w:r>
      <w:r w:rsidR="00E33DD5">
        <w:t xml:space="preserve">The IDexplorer application is focused on algorithms of the proposed solution and visualizing feature can be added as a future </w:t>
      </w:r>
      <w:r w:rsidR="005954D3">
        <w:t xml:space="preserve">enhancement </w:t>
      </w:r>
      <w:r w:rsidR="00E33DD5">
        <w:t>of the IDExplorer system.</w:t>
      </w:r>
    </w:p>
    <w:p w:rsidR="00153BA9" w:rsidRDefault="00153BA9" w:rsidP="00B72586">
      <w:pPr>
        <w:pStyle w:val="ListParagraph"/>
        <w:ind w:left="780"/>
      </w:pPr>
    </w:p>
    <w:p w:rsidR="002442EC" w:rsidRDefault="008E1F00" w:rsidP="008E1F00">
      <w:pPr>
        <w:pStyle w:val="ListParagraph"/>
        <w:numPr>
          <w:ilvl w:val="0"/>
          <w:numId w:val="32"/>
        </w:numPr>
      </w:pPr>
      <w:r>
        <w:t>Extend the application for identify other diseases.</w:t>
      </w:r>
    </w:p>
    <w:p w:rsidR="008E1F00" w:rsidRDefault="00153BA9" w:rsidP="008E1F00">
      <w:pPr>
        <w:pStyle w:val="ListParagraph"/>
        <w:ind w:left="780"/>
      </w:pPr>
      <w:r>
        <w:t>The project scope was bounded up to only the inherited diseases identification. But the concepts and approach can be used for other disease as well.</w:t>
      </w:r>
    </w:p>
    <w:p w:rsidR="008C07C1" w:rsidRDefault="00530EF2" w:rsidP="008C07C1">
      <w:pPr>
        <w:pStyle w:val="Heading3"/>
      </w:pPr>
      <w:r>
        <w:t>EVALUATION BY THE AUTHOR</w:t>
      </w:r>
    </w:p>
    <w:p w:rsidR="008C07C1" w:rsidRDefault="0050778D" w:rsidP="008C07C1">
      <w:r>
        <w:t>The critical evaluation by the author is carried out in two parts.</w:t>
      </w:r>
    </w:p>
    <w:p w:rsidR="0050778D" w:rsidRDefault="0050778D" w:rsidP="0050778D">
      <w:pPr>
        <w:pStyle w:val="ListParagraph"/>
        <w:numPr>
          <w:ilvl w:val="0"/>
          <w:numId w:val="32"/>
        </w:numPr>
      </w:pPr>
      <w:r>
        <w:t>An evaluation of the project by the author.</w:t>
      </w:r>
    </w:p>
    <w:p w:rsidR="0050778D" w:rsidRDefault="0050778D" w:rsidP="0050778D">
      <w:pPr>
        <w:pStyle w:val="ListParagraph"/>
        <w:numPr>
          <w:ilvl w:val="0"/>
          <w:numId w:val="32"/>
        </w:numPr>
      </w:pPr>
      <w:r>
        <w:t>Completion of function and non-functional requirements.</w:t>
      </w:r>
    </w:p>
    <w:p w:rsidR="00E32FCC" w:rsidRDefault="00E32FCC" w:rsidP="00E32FCC">
      <w:pPr>
        <w:rPr>
          <w:b/>
        </w:rPr>
      </w:pPr>
      <w:r w:rsidRPr="00E32FCC">
        <w:rPr>
          <w:b/>
        </w:rPr>
        <w:t>Evaluation of the project by the author</w:t>
      </w:r>
    </w:p>
    <w:p w:rsidR="004B47FC" w:rsidRPr="00E32FCC" w:rsidRDefault="004B47FC" w:rsidP="00E32FCC">
      <w:pPr>
        <w:rPr>
          <w:b/>
        </w:rPr>
      </w:pPr>
    </w:p>
    <w:p w:rsidR="00E32FCC" w:rsidRDefault="00E32FCC" w:rsidP="00E32FCC">
      <w:pPr>
        <w:rPr>
          <w:b/>
        </w:rPr>
      </w:pPr>
      <w:r w:rsidRPr="00E32FCC">
        <w:rPr>
          <w:b/>
        </w:rPr>
        <w:lastRenderedPageBreak/>
        <w:t xml:space="preserve">Completion of functional </w:t>
      </w:r>
      <w:r>
        <w:rPr>
          <w:b/>
        </w:rPr>
        <w:t>and non-functional requirements</w:t>
      </w:r>
    </w:p>
    <w:p w:rsidR="00AD4311" w:rsidRDefault="00AD4311" w:rsidP="008E07AC">
      <w:r w:rsidRPr="008E07AC">
        <w:t xml:space="preserve">The status of all functional requirements is stated below in </w:t>
      </w:r>
      <w:r w:rsidR="008E07AC" w:rsidRPr="008E07AC">
        <w:fldChar w:fldCharType="begin"/>
      </w:r>
      <w:r w:rsidR="008E07AC" w:rsidRPr="008E07AC">
        <w:instrText xml:space="preserve"> REF _Ref417865509 \h </w:instrText>
      </w:r>
      <w:r w:rsidR="008E07AC" w:rsidRPr="008E07AC">
        <w:instrText xml:space="preserve"> \* MERGEFORMAT </w:instrText>
      </w:r>
      <w:r w:rsidR="008E07AC" w:rsidRPr="008E07AC">
        <w:fldChar w:fldCharType="separate"/>
      </w:r>
      <w:r w:rsidR="00B5673D" w:rsidRPr="00B5673D">
        <w:t xml:space="preserve">Table </w:t>
      </w:r>
      <w:r w:rsidR="00B5673D" w:rsidRPr="00B5673D">
        <w:rPr>
          <w:noProof/>
        </w:rPr>
        <w:t>14</w:t>
      </w:r>
      <w:r w:rsidR="008E07AC" w:rsidRPr="008E07AC">
        <w:fldChar w:fldCharType="end"/>
      </w:r>
      <w:r w:rsidR="00933F06">
        <w:t xml:space="preserve"> and non-functional requirements are shown in </w:t>
      </w:r>
      <w:r w:rsidR="00933F06" w:rsidRPr="00933F06">
        <w:fldChar w:fldCharType="begin"/>
      </w:r>
      <w:r w:rsidR="00933F06" w:rsidRPr="00933F06">
        <w:instrText xml:space="preserve"> REF _Ref417867210 \h </w:instrText>
      </w:r>
      <w:r w:rsidR="00933F06" w:rsidRPr="00933F06">
        <w:instrText xml:space="preserve"> \* MERGEFORMAT </w:instrText>
      </w:r>
      <w:r w:rsidR="00933F06" w:rsidRPr="00933F06">
        <w:fldChar w:fldCharType="separate"/>
      </w:r>
      <w:r w:rsidR="00B5673D" w:rsidRPr="00B5673D">
        <w:t xml:space="preserve">Table </w:t>
      </w:r>
      <w:r w:rsidR="00B5673D" w:rsidRPr="00B5673D">
        <w:rPr>
          <w:noProof/>
        </w:rPr>
        <w:t>15</w:t>
      </w:r>
      <w:r w:rsidR="00933F06" w:rsidRPr="00933F06">
        <w:fldChar w:fldCharType="end"/>
      </w:r>
      <w:r w:rsidR="00930314">
        <w:t>.</w:t>
      </w:r>
    </w:p>
    <w:p w:rsidR="00F25383" w:rsidRPr="008E07AC" w:rsidRDefault="00F25383" w:rsidP="008E07AC">
      <w:r>
        <w:t>(C=Critical, D=Desirable, L=Luxury)</w:t>
      </w:r>
    </w:p>
    <w:tbl>
      <w:tblPr>
        <w:tblStyle w:val="TableGrid"/>
        <w:tblW w:w="0" w:type="auto"/>
        <w:tblLook w:val="04A0" w:firstRow="1" w:lastRow="0" w:firstColumn="1" w:lastColumn="0" w:noHBand="0" w:noVBand="1"/>
      </w:tblPr>
      <w:tblGrid>
        <w:gridCol w:w="1308"/>
        <w:gridCol w:w="3720"/>
        <w:gridCol w:w="1650"/>
        <w:gridCol w:w="2565"/>
      </w:tblGrid>
      <w:tr w:rsidR="00AD4311" w:rsidTr="008E2276">
        <w:tc>
          <w:tcPr>
            <w:tcW w:w="1308" w:type="dxa"/>
            <w:shd w:val="clear" w:color="auto" w:fill="4F81BD" w:themeFill="accent1"/>
          </w:tcPr>
          <w:p w:rsidR="00AD4311" w:rsidRPr="00C1046C" w:rsidRDefault="00AD4311" w:rsidP="003D23A3">
            <w:pPr>
              <w:jc w:val="center"/>
              <w:rPr>
                <w:b/>
                <w:color w:val="FFFFFF"/>
              </w:rPr>
            </w:pPr>
            <w:r>
              <w:rPr>
                <w:b/>
                <w:color w:val="FFFFFF"/>
              </w:rPr>
              <w:t>Id</w:t>
            </w:r>
          </w:p>
        </w:tc>
        <w:tc>
          <w:tcPr>
            <w:tcW w:w="3720" w:type="dxa"/>
            <w:shd w:val="clear" w:color="auto" w:fill="4F81BD" w:themeFill="accent1"/>
          </w:tcPr>
          <w:p w:rsidR="00AD4311" w:rsidRPr="00C1046C" w:rsidRDefault="00AD4311" w:rsidP="003D23A3">
            <w:pPr>
              <w:spacing w:line="360" w:lineRule="auto"/>
              <w:jc w:val="center"/>
              <w:rPr>
                <w:b/>
              </w:rPr>
            </w:pPr>
            <w:r>
              <w:rPr>
                <w:b/>
                <w:color w:val="FFFFFF"/>
              </w:rPr>
              <w:t>Functional Requirement</w:t>
            </w:r>
          </w:p>
        </w:tc>
        <w:tc>
          <w:tcPr>
            <w:tcW w:w="1650" w:type="dxa"/>
            <w:shd w:val="clear" w:color="auto" w:fill="4F81BD" w:themeFill="accent1"/>
          </w:tcPr>
          <w:p w:rsidR="00AD4311" w:rsidRPr="00C1046C" w:rsidRDefault="00AD4311" w:rsidP="003D23A3">
            <w:pPr>
              <w:spacing w:line="360" w:lineRule="auto"/>
              <w:jc w:val="center"/>
              <w:rPr>
                <w:b/>
              </w:rPr>
            </w:pPr>
            <w:r>
              <w:rPr>
                <w:b/>
                <w:color w:val="FFFFFF"/>
              </w:rPr>
              <w:t>Priority</w:t>
            </w:r>
          </w:p>
        </w:tc>
        <w:tc>
          <w:tcPr>
            <w:tcW w:w="2565" w:type="dxa"/>
            <w:shd w:val="clear" w:color="auto" w:fill="4F81BD" w:themeFill="accent1"/>
          </w:tcPr>
          <w:p w:rsidR="00AD4311" w:rsidRDefault="00AD4311" w:rsidP="003D23A3">
            <w:pPr>
              <w:jc w:val="center"/>
              <w:rPr>
                <w:b/>
                <w:color w:val="FFFFFF"/>
              </w:rPr>
            </w:pPr>
            <w:r>
              <w:rPr>
                <w:b/>
                <w:color w:val="FFFFFF"/>
              </w:rPr>
              <w:t>Status</w:t>
            </w:r>
          </w:p>
        </w:tc>
      </w:tr>
      <w:tr w:rsidR="00AD4311" w:rsidTr="008E2276">
        <w:tc>
          <w:tcPr>
            <w:tcW w:w="1308" w:type="dxa"/>
          </w:tcPr>
          <w:p w:rsidR="00AD4311" w:rsidRPr="00C1046C" w:rsidRDefault="008E07AC" w:rsidP="00C1046C">
            <w:pPr>
              <w:jc w:val="left"/>
            </w:pPr>
            <w:r>
              <w:t>FR1</w:t>
            </w:r>
          </w:p>
        </w:tc>
        <w:tc>
          <w:tcPr>
            <w:tcW w:w="3720" w:type="dxa"/>
          </w:tcPr>
          <w:p w:rsidR="00AD4311" w:rsidRPr="00C1046C" w:rsidRDefault="00657FD3" w:rsidP="00C1046C">
            <w:pPr>
              <w:spacing w:line="360" w:lineRule="auto"/>
              <w:jc w:val="left"/>
            </w:pPr>
            <w:r>
              <w:t>User is able to add data set for disease prediction application</w:t>
            </w:r>
          </w:p>
        </w:tc>
        <w:tc>
          <w:tcPr>
            <w:tcW w:w="1650" w:type="dxa"/>
          </w:tcPr>
          <w:p w:rsidR="00AD4311" w:rsidRPr="00C1046C" w:rsidRDefault="008E2276" w:rsidP="00C1046C">
            <w:pPr>
              <w:spacing w:line="360" w:lineRule="auto"/>
              <w:jc w:val="left"/>
            </w:pPr>
            <w:r>
              <w:t>C</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2</w:t>
            </w:r>
          </w:p>
        </w:tc>
        <w:tc>
          <w:tcPr>
            <w:tcW w:w="3720" w:type="dxa"/>
          </w:tcPr>
          <w:p w:rsidR="00AD4311" w:rsidRPr="00C1046C" w:rsidRDefault="00657FD3" w:rsidP="00C1046C">
            <w:pPr>
              <w:spacing w:line="360" w:lineRule="auto"/>
              <w:jc w:val="left"/>
            </w:pPr>
            <w:r>
              <w:t>User is able to add data set for the disease genes prioritize application</w:t>
            </w:r>
          </w:p>
        </w:tc>
        <w:tc>
          <w:tcPr>
            <w:tcW w:w="1650" w:type="dxa"/>
          </w:tcPr>
          <w:p w:rsidR="00AD4311" w:rsidRPr="00C1046C" w:rsidRDefault="008E2276" w:rsidP="00C1046C">
            <w:pPr>
              <w:spacing w:line="360" w:lineRule="auto"/>
              <w:jc w:val="left"/>
            </w:pPr>
            <w:r>
              <w:t>C</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3</w:t>
            </w:r>
          </w:p>
        </w:tc>
        <w:tc>
          <w:tcPr>
            <w:tcW w:w="3720" w:type="dxa"/>
          </w:tcPr>
          <w:p w:rsidR="00AD4311" w:rsidRPr="00C1046C" w:rsidRDefault="00857C2D" w:rsidP="00C1046C">
            <w:pPr>
              <w:spacing w:line="360" w:lineRule="auto"/>
              <w:jc w:val="left"/>
            </w:pPr>
            <w:r>
              <w:t xml:space="preserve">Disease genes prediction application is able to </w:t>
            </w:r>
            <w:r w:rsidR="008E2276">
              <w:t xml:space="preserve">predict </w:t>
            </w:r>
            <w:r>
              <w:t>disease</w:t>
            </w:r>
          </w:p>
        </w:tc>
        <w:tc>
          <w:tcPr>
            <w:tcW w:w="1650" w:type="dxa"/>
          </w:tcPr>
          <w:p w:rsidR="00AD4311" w:rsidRPr="00C1046C" w:rsidRDefault="008E2276" w:rsidP="00C1046C">
            <w:pPr>
              <w:spacing w:line="360" w:lineRule="auto"/>
              <w:jc w:val="left"/>
            </w:pPr>
            <w:r>
              <w:t>D</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4</w:t>
            </w:r>
          </w:p>
        </w:tc>
        <w:tc>
          <w:tcPr>
            <w:tcW w:w="3720" w:type="dxa"/>
          </w:tcPr>
          <w:p w:rsidR="00AD4311" w:rsidRPr="00C1046C" w:rsidRDefault="00857C2D" w:rsidP="00C1046C">
            <w:pPr>
              <w:spacing w:line="360" w:lineRule="auto"/>
              <w:jc w:val="left"/>
            </w:pPr>
            <w:r>
              <w:t>Disease genes prio</w:t>
            </w:r>
            <w:r w:rsidR="00F30A25">
              <w:t>ri</w:t>
            </w:r>
            <w:r>
              <w:t>tize application is able prioritize disease genes</w:t>
            </w:r>
          </w:p>
        </w:tc>
        <w:tc>
          <w:tcPr>
            <w:tcW w:w="1650" w:type="dxa"/>
          </w:tcPr>
          <w:p w:rsidR="00AD4311" w:rsidRPr="00C1046C" w:rsidRDefault="008E2276" w:rsidP="00C1046C">
            <w:pPr>
              <w:spacing w:line="360" w:lineRule="auto"/>
              <w:jc w:val="left"/>
            </w:pPr>
            <w:r>
              <w:t>D</w:t>
            </w:r>
          </w:p>
        </w:tc>
        <w:tc>
          <w:tcPr>
            <w:tcW w:w="2565" w:type="dxa"/>
          </w:tcPr>
          <w:p w:rsidR="00AD4311" w:rsidRPr="00C1046C" w:rsidRDefault="008E2276" w:rsidP="00C1046C">
            <w:pPr>
              <w:jc w:val="left"/>
            </w:pPr>
            <w:r>
              <w:t>Completed</w:t>
            </w:r>
          </w:p>
        </w:tc>
      </w:tr>
      <w:tr w:rsidR="00AD4311" w:rsidTr="008E2276">
        <w:tc>
          <w:tcPr>
            <w:tcW w:w="1308" w:type="dxa"/>
          </w:tcPr>
          <w:p w:rsidR="00AD4311" w:rsidRPr="00C1046C" w:rsidRDefault="008E07AC" w:rsidP="00C1046C">
            <w:pPr>
              <w:jc w:val="left"/>
            </w:pPr>
            <w:r>
              <w:t>FR5</w:t>
            </w:r>
          </w:p>
        </w:tc>
        <w:tc>
          <w:tcPr>
            <w:tcW w:w="3720" w:type="dxa"/>
          </w:tcPr>
          <w:p w:rsidR="00AD4311" w:rsidRPr="00C1046C" w:rsidRDefault="007B4C71" w:rsidP="00C1046C">
            <w:pPr>
              <w:spacing w:line="360" w:lineRule="auto"/>
              <w:jc w:val="left"/>
            </w:pPr>
            <w:r>
              <w:t>User should able to change threshold values in the prediction algorithm</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r w:rsidR="00AD4311" w:rsidTr="008E2276">
        <w:tc>
          <w:tcPr>
            <w:tcW w:w="1308" w:type="dxa"/>
          </w:tcPr>
          <w:p w:rsidR="00AD4311" w:rsidRPr="00C1046C" w:rsidRDefault="008E07AC" w:rsidP="00C1046C">
            <w:pPr>
              <w:jc w:val="left"/>
            </w:pPr>
            <w:r>
              <w:t>FR6</w:t>
            </w:r>
          </w:p>
        </w:tc>
        <w:tc>
          <w:tcPr>
            <w:tcW w:w="3720" w:type="dxa"/>
          </w:tcPr>
          <w:p w:rsidR="00AD4311" w:rsidRPr="00C1046C" w:rsidRDefault="00F25383" w:rsidP="00C1046C">
            <w:pPr>
              <w:spacing w:line="360" w:lineRule="auto"/>
              <w:jc w:val="left"/>
            </w:pPr>
            <w:r>
              <w:t>Disease prediction application is able provide results in user understanding manner</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r w:rsidR="00AD4311" w:rsidTr="008E2276">
        <w:tc>
          <w:tcPr>
            <w:tcW w:w="1308" w:type="dxa"/>
          </w:tcPr>
          <w:p w:rsidR="00AD4311" w:rsidRPr="00C1046C" w:rsidRDefault="008E07AC" w:rsidP="00C1046C">
            <w:pPr>
              <w:tabs>
                <w:tab w:val="left" w:pos="3540"/>
              </w:tabs>
              <w:jc w:val="left"/>
            </w:pPr>
            <w:r>
              <w:t>FR7</w:t>
            </w:r>
          </w:p>
        </w:tc>
        <w:tc>
          <w:tcPr>
            <w:tcW w:w="3720" w:type="dxa"/>
          </w:tcPr>
          <w:p w:rsidR="00AD4311" w:rsidRPr="00C1046C" w:rsidRDefault="00F25383" w:rsidP="00C1046C">
            <w:pPr>
              <w:tabs>
                <w:tab w:val="left" w:pos="3540"/>
              </w:tabs>
              <w:spacing w:line="360" w:lineRule="auto"/>
              <w:jc w:val="left"/>
            </w:pPr>
            <w:r>
              <w:t xml:space="preserve">Disease prioritize application is able to provide results in user understanding manner </w:t>
            </w:r>
          </w:p>
        </w:tc>
        <w:tc>
          <w:tcPr>
            <w:tcW w:w="1650" w:type="dxa"/>
          </w:tcPr>
          <w:p w:rsidR="00AD4311" w:rsidRPr="00C1046C" w:rsidRDefault="008E2276" w:rsidP="00C1046C">
            <w:pPr>
              <w:spacing w:line="360" w:lineRule="auto"/>
              <w:jc w:val="left"/>
            </w:pPr>
            <w:r>
              <w:t>L</w:t>
            </w:r>
          </w:p>
        </w:tc>
        <w:tc>
          <w:tcPr>
            <w:tcW w:w="2565" w:type="dxa"/>
          </w:tcPr>
          <w:p w:rsidR="00AD4311" w:rsidRPr="00C1046C" w:rsidRDefault="008E2276" w:rsidP="00C1046C">
            <w:pPr>
              <w:jc w:val="left"/>
            </w:pPr>
            <w:r>
              <w:t>Future Enhancements</w:t>
            </w:r>
          </w:p>
        </w:tc>
      </w:tr>
    </w:tbl>
    <w:p w:rsidR="00933F06" w:rsidRPr="00933F06" w:rsidRDefault="00AD4311" w:rsidP="00933F06">
      <w:pPr>
        <w:jc w:val="center"/>
        <w:rPr>
          <w:b/>
        </w:rPr>
      </w:pPr>
      <w:bookmarkStart w:id="80" w:name="_Ref417865509"/>
      <w:r w:rsidRPr="00AD4311">
        <w:rPr>
          <w:b/>
        </w:rPr>
        <w:t xml:space="preserve">Table </w:t>
      </w:r>
      <w:r w:rsidRPr="00AD4311">
        <w:rPr>
          <w:b/>
        </w:rPr>
        <w:fldChar w:fldCharType="begin"/>
      </w:r>
      <w:r w:rsidRPr="00AD4311">
        <w:rPr>
          <w:b/>
        </w:rPr>
        <w:instrText xml:space="preserve"> SEQ Table \* ARABIC </w:instrText>
      </w:r>
      <w:r w:rsidRPr="00AD4311">
        <w:rPr>
          <w:b/>
        </w:rPr>
        <w:fldChar w:fldCharType="separate"/>
      </w:r>
      <w:r w:rsidR="00B5673D">
        <w:rPr>
          <w:b/>
          <w:noProof/>
        </w:rPr>
        <w:t>14</w:t>
      </w:r>
      <w:r w:rsidRPr="00AD4311">
        <w:rPr>
          <w:b/>
        </w:rPr>
        <w:fldChar w:fldCharType="end"/>
      </w:r>
      <w:bookmarkEnd w:id="80"/>
      <w:r w:rsidRPr="00AD4311">
        <w:rPr>
          <w:b/>
        </w:rPr>
        <w:t>: Achievement of Functional Requirements</w:t>
      </w:r>
    </w:p>
    <w:tbl>
      <w:tblPr>
        <w:tblStyle w:val="TableGrid"/>
        <w:tblW w:w="0" w:type="auto"/>
        <w:tblLook w:val="04A0" w:firstRow="1" w:lastRow="0" w:firstColumn="1" w:lastColumn="0" w:noHBand="0" w:noVBand="1"/>
      </w:tblPr>
      <w:tblGrid>
        <w:gridCol w:w="1308"/>
        <w:gridCol w:w="3720"/>
        <w:gridCol w:w="1650"/>
        <w:gridCol w:w="2565"/>
      </w:tblGrid>
      <w:tr w:rsidR="00825BF5" w:rsidTr="00200438">
        <w:tc>
          <w:tcPr>
            <w:tcW w:w="1308" w:type="dxa"/>
            <w:shd w:val="clear" w:color="auto" w:fill="4F81BD" w:themeFill="accent1"/>
          </w:tcPr>
          <w:p w:rsidR="00825BF5" w:rsidRPr="00C1046C" w:rsidRDefault="00825BF5" w:rsidP="00200438">
            <w:pPr>
              <w:jc w:val="center"/>
              <w:rPr>
                <w:b/>
                <w:color w:val="FFFFFF"/>
              </w:rPr>
            </w:pPr>
            <w:r>
              <w:rPr>
                <w:b/>
                <w:color w:val="FFFFFF"/>
              </w:rPr>
              <w:t>Id</w:t>
            </w:r>
          </w:p>
        </w:tc>
        <w:tc>
          <w:tcPr>
            <w:tcW w:w="3720" w:type="dxa"/>
            <w:shd w:val="clear" w:color="auto" w:fill="4F81BD" w:themeFill="accent1"/>
          </w:tcPr>
          <w:p w:rsidR="00825BF5" w:rsidRPr="00C1046C" w:rsidRDefault="00825BF5" w:rsidP="00200438">
            <w:pPr>
              <w:spacing w:line="360" w:lineRule="auto"/>
              <w:jc w:val="center"/>
              <w:rPr>
                <w:b/>
              </w:rPr>
            </w:pPr>
            <w:r>
              <w:rPr>
                <w:b/>
                <w:color w:val="FFFFFF"/>
              </w:rPr>
              <w:t>Non-</w:t>
            </w:r>
            <w:r>
              <w:rPr>
                <w:b/>
                <w:color w:val="FFFFFF"/>
              </w:rPr>
              <w:t>Functional Requirement</w:t>
            </w:r>
          </w:p>
        </w:tc>
        <w:tc>
          <w:tcPr>
            <w:tcW w:w="1650" w:type="dxa"/>
            <w:shd w:val="clear" w:color="auto" w:fill="4F81BD" w:themeFill="accent1"/>
          </w:tcPr>
          <w:p w:rsidR="00825BF5" w:rsidRPr="00C1046C" w:rsidRDefault="00825BF5" w:rsidP="00200438">
            <w:pPr>
              <w:spacing w:line="360" w:lineRule="auto"/>
              <w:jc w:val="center"/>
              <w:rPr>
                <w:b/>
              </w:rPr>
            </w:pPr>
            <w:r>
              <w:rPr>
                <w:b/>
                <w:color w:val="FFFFFF"/>
              </w:rPr>
              <w:t>Priority</w:t>
            </w:r>
          </w:p>
        </w:tc>
        <w:tc>
          <w:tcPr>
            <w:tcW w:w="2565" w:type="dxa"/>
            <w:shd w:val="clear" w:color="auto" w:fill="4F81BD" w:themeFill="accent1"/>
          </w:tcPr>
          <w:p w:rsidR="00825BF5" w:rsidRDefault="00825BF5" w:rsidP="00200438">
            <w:pPr>
              <w:jc w:val="center"/>
              <w:rPr>
                <w:b/>
                <w:color w:val="FFFFFF"/>
              </w:rPr>
            </w:pPr>
            <w:r>
              <w:rPr>
                <w:b/>
                <w:color w:val="FFFFFF"/>
              </w:rPr>
              <w:t>Status</w:t>
            </w:r>
          </w:p>
        </w:tc>
      </w:tr>
      <w:tr w:rsidR="00825BF5" w:rsidTr="00200438">
        <w:tc>
          <w:tcPr>
            <w:tcW w:w="1308" w:type="dxa"/>
          </w:tcPr>
          <w:p w:rsidR="00825BF5" w:rsidRPr="00C1046C" w:rsidRDefault="00825BF5" w:rsidP="00200438">
            <w:pPr>
              <w:jc w:val="left"/>
            </w:pPr>
            <w:r>
              <w:t>N</w:t>
            </w:r>
            <w:r>
              <w:t>FR1</w:t>
            </w:r>
          </w:p>
        </w:tc>
        <w:tc>
          <w:tcPr>
            <w:tcW w:w="3720" w:type="dxa"/>
          </w:tcPr>
          <w:p w:rsidR="00825BF5" w:rsidRPr="00C1046C" w:rsidRDefault="00825BF5" w:rsidP="00200438">
            <w:pPr>
              <w:spacing w:line="360" w:lineRule="auto"/>
              <w:jc w:val="left"/>
            </w:pPr>
            <w:r>
              <w:t>Reliability, efficiency and performance</w:t>
            </w:r>
          </w:p>
        </w:tc>
        <w:tc>
          <w:tcPr>
            <w:tcW w:w="1650" w:type="dxa"/>
          </w:tcPr>
          <w:p w:rsidR="00825BF5" w:rsidRPr="00C1046C" w:rsidRDefault="00825BF5" w:rsidP="00200438">
            <w:pPr>
              <w:spacing w:line="360" w:lineRule="auto"/>
              <w:jc w:val="left"/>
            </w:pPr>
            <w:r>
              <w:t>C</w:t>
            </w:r>
          </w:p>
        </w:tc>
        <w:tc>
          <w:tcPr>
            <w:tcW w:w="2565" w:type="dxa"/>
          </w:tcPr>
          <w:p w:rsidR="00825BF5" w:rsidRPr="00C1046C" w:rsidRDefault="00825BF5" w:rsidP="00200438">
            <w:pPr>
              <w:jc w:val="left"/>
            </w:pPr>
            <w:r>
              <w:t>Future Enhancements</w:t>
            </w:r>
          </w:p>
        </w:tc>
      </w:tr>
      <w:tr w:rsidR="00825BF5" w:rsidTr="00200438">
        <w:tc>
          <w:tcPr>
            <w:tcW w:w="1308" w:type="dxa"/>
          </w:tcPr>
          <w:p w:rsidR="00825BF5" w:rsidRPr="00C1046C" w:rsidRDefault="00825BF5" w:rsidP="00200438">
            <w:pPr>
              <w:jc w:val="left"/>
            </w:pPr>
            <w:r>
              <w:t>N</w:t>
            </w:r>
            <w:r>
              <w:t>FR2</w:t>
            </w:r>
          </w:p>
        </w:tc>
        <w:tc>
          <w:tcPr>
            <w:tcW w:w="3720" w:type="dxa"/>
          </w:tcPr>
          <w:p w:rsidR="00825BF5" w:rsidRPr="00C1046C" w:rsidRDefault="00825BF5" w:rsidP="00200438">
            <w:pPr>
              <w:spacing w:line="360" w:lineRule="auto"/>
              <w:jc w:val="left"/>
            </w:pPr>
            <w:r>
              <w:t>Maintainability</w:t>
            </w:r>
          </w:p>
        </w:tc>
        <w:tc>
          <w:tcPr>
            <w:tcW w:w="1650" w:type="dxa"/>
          </w:tcPr>
          <w:p w:rsidR="00825BF5" w:rsidRPr="00C1046C" w:rsidRDefault="00825BF5" w:rsidP="00200438">
            <w:pPr>
              <w:spacing w:line="360" w:lineRule="auto"/>
              <w:jc w:val="left"/>
            </w:pPr>
            <w:r>
              <w:t>D</w:t>
            </w:r>
          </w:p>
        </w:tc>
        <w:tc>
          <w:tcPr>
            <w:tcW w:w="2565" w:type="dxa"/>
          </w:tcPr>
          <w:p w:rsidR="00825BF5" w:rsidRPr="00C1046C" w:rsidRDefault="00825BF5" w:rsidP="00200438">
            <w:pPr>
              <w:jc w:val="left"/>
            </w:pPr>
            <w:r>
              <w:t>Future Enhancements</w:t>
            </w:r>
          </w:p>
        </w:tc>
      </w:tr>
    </w:tbl>
    <w:p w:rsidR="008E2276" w:rsidRPr="00933F06" w:rsidRDefault="00933F06" w:rsidP="00AD4311">
      <w:pPr>
        <w:jc w:val="center"/>
        <w:rPr>
          <w:b/>
        </w:rPr>
      </w:pPr>
      <w:bookmarkStart w:id="81" w:name="_Ref417867210"/>
      <w:r w:rsidRPr="00933F06">
        <w:rPr>
          <w:b/>
        </w:rPr>
        <w:t xml:space="preserve">Table </w:t>
      </w:r>
      <w:r w:rsidRPr="00933F06">
        <w:rPr>
          <w:b/>
        </w:rPr>
        <w:fldChar w:fldCharType="begin"/>
      </w:r>
      <w:r w:rsidRPr="00933F06">
        <w:rPr>
          <w:b/>
        </w:rPr>
        <w:instrText xml:space="preserve"> SEQ Table \* ARABIC </w:instrText>
      </w:r>
      <w:r w:rsidRPr="00933F06">
        <w:rPr>
          <w:b/>
        </w:rPr>
        <w:fldChar w:fldCharType="separate"/>
      </w:r>
      <w:r w:rsidR="00B5673D">
        <w:rPr>
          <w:b/>
          <w:noProof/>
        </w:rPr>
        <w:t>15</w:t>
      </w:r>
      <w:r w:rsidRPr="00933F06">
        <w:rPr>
          <w:b/>
        </w:rPr>
        <w:fldChar w:fldCharType="end"/>
      </w:r>
      <w:bookmarkEnd w:id="81"/>
      <w:r w:rsidRPr="00933F06">
        <w:rPr>
          <w:b/>
        </w:rPr>
        <w:t>: Achievement of Non-functional Requirements</w:t>
      </w:r>
    </w:p>
    <w:p w:rsidR="00954FAF" w:rsidRDefault="0017610B" w:rsidP="00946D6E">
      <w:pPr>
        <w:pStyle w:val="Heading1"/>
      </w:pPr>
      <w:bookmarkStart w:id="82" w:name="_Ref417760692"/>
      <w:r>
        <w:t>CONCLUSION</w:t>
      </w:r>
      <w:bookmarkEnd w:id="82"/>
    </w:p>
    <w:p w:rsidR="00946D6E" w:rsidRDefault="00946D6E" w:rsidP="00946D6E"/>
    <w:p w:rsidR="00946D6E" w:rsidRPr="00946D6E" w:rsidRDefault="00946D6E" w:rsidP="00946D6E"/>
    <w:p w:rsidR="00954FAF" w:rsidRDefault="00954FAF" w:rsidP="000E2D1A"/>
    <w:p w:rsidR="00260D43" w:rsidRPr="00260D43" w:rsidRDefault="00954FAF" w:rsidP="00260D43">
      <w:pPr>
        <w:pStyle w:val="EndNoteBibliography"/>
        <w:spacing w:after="0"/>
        <w:ind w:left="720" w:hanging="720"/>
      </w:pPr>
      <w:r>
        <w:fldChar w:fldCharType="begin"/>
      </w:r>
      <w:r>
        <w:instrText xml:space="preserve"> ADDIN EN.REFLIST </w:instrText>
      </w:r>
      <w:r>
        <w:fldChar w:fldCharType="separate"/>
      </w:r>
      <w:bookmarkStart w:id="83" w:name="_ENREF_1"/>
      <w:r w:rsidR="00260D43" w:rsidRPr="00260D43">
        <w:rPr>
          <w:i/>
        </w:rPr>
        <w:t xml:space="preserve">Weka 3: Data Mining Software in Java </w:t>
      </w:r>
      <w:r w:rsidR="00260D43" w:rsidRPr="00260D43">
        <w:t xml:space="preserve">[Online]. Available: </w:t>
      </w:r>
      <w:hyperlink r:id="rId73" w:history="1">
        <w:r w:rsidR="00260D43" w:rsidRPr="00260D43">
          <w:rPr>
            <w:rStyle w:val="Hyperlink"/>
          </w:rPr>
          <w:t>http://www.cs.waikato.ac.nz/ml/weka/</w:t>
        </w:r>
      </w:hyperlink>
      <w:r w:rsidR="00260D43" w:rsidRPr="00260D43">
        <w:t xml:space="preserve"> 2015].</w:t>
      </w:r>
      <w:bookmarkEnd w:id="83"/>
    </w:p>
    <w:p w:rsidR="00260D43" w:rsidRPr="00260D43" w:rsidRDefault="00260D43" w:rsidP="00260D43">
      <w:pPr>
        <w:pStyle w:val="EndNoteBibliography"/>
        <w:spacing w:after="0"/>
        <w:ind w:left="720" w:hanging="720"/>
      </w:pPr>
      <w:bookmarkStart w:id="84" w:name="_ENREF_2"/>
      <w:r w:rsidRPr="00260D43">
        <w:t xml:space="preserve">2014. </w:t>
      </w:r>
      <w:r w:rsidRPr="00260D43">
        <w:rPr>
          <w:i/>
        </w:rPr>
        <w:t xml:space="preserve">What Is Schizophrenia? </w:t>
      </w:r>
      <w:r w:rsidRPr="00260D43">
        <w:t xml:space="preserve">[Online]. Available: </w:t>
      </w:r>
      <w:hyperlink r:id="rId74" w:history="1">
        <w:r w:rsidRPr="00260D43">
          <w:rPr>
            <w:rStyle w:val="Hyperlink"/>
          </w:rPr>
          <w:t>http://www.nimh.nih.gov/health/topics/schizophrenia/index.shtml</w:t>
        </w:r>
      </w:hyperlink>
      <w:r w:rsidRPr="00260D43">
        <w:t xml:space="preserve"> 2014].</w:t>
      </w:r>
      <w:bookmarkEnd w:id="84"/>
    </w:p>
    <w:p w:rsidR="00260D43" w:rsidRPr="00260D43" w:rsidRDefault="00260D43" w:rsidP="00260D43">
      <w:pPr>
        <w:pStyle w:val="EndNoteBibliography"/>
        <w:spacing w:after="0"/>
        <w:ind w:left="720" w:hanging="720"/>
      </w:pPr>
      <w:bookmarkStart w:id="85" w:name="_ENREF_3"/>
      <w:r w:rsidRPr="00260D43">
        <w:t>ALQALLAF, A. K., TEWFIK, A. H., KRAKOWIAK, P., TASSONE, F., DAVIS, R., HANSEN, R., HERTZ-PICCIOTTO, I., PESSAH, I., GREGG, J. &amp; SELLECK, S. B. Identifying patterns of copy number variants in case-control studies of human genetic disorders.  Genomic Signal Processing and Statistics, 2009. GENSIPS 2009. IEEE International Workshop on, 17-21 May 2009 2009. 1-4.</w:t>
      </w:r>
      <w:bookmarkEnd w:id="85"/>
    </w:p>
    <w:p w:rsidR="00260D43" w:rsidRPr="00260D43" w:rsidRDefault="00260D43" w:rsidP="00260D43">
      <w:pPr>
        <w:pStyle w:val="EndNoteBibliography"/>
        <w:spacing w:after="0"/>
        <w:ind w:left="720" w:hanging="720"/>
      </w:pPr>
      <w:bookmarkStart w:id="86" w:name="_ENREF_4"/>
      <w:r w:rsidRPr="00260D43">
        <w:t xml:space="preserve">ALTSCHUL, S. F., MADDEN, T. L., SCHÄFFER, A. A., ZHANG, J., ZHANG, Z., MILLER, W. &amp; LIPMAN, D. J. 1997. Gapped BLAST and PSI-BLAST: a new generation of protein database search programs. </w:t>
      </w:r>
      <w:r w:rsidRPr="00260D43">
        <w:rPr>
          <w:i/>
        </w:rPr>
        <w:t>Nucleic Acids Research,</w:t>
      </w:r>
      <w:r w:rsidRPr="00260D43">
        <w:t xml:space="preserve"> 25</w:t>
      </w:r>
      <w:r w:rsidRPr="00260D43">
        <w:rPr>
          <w:b/>
        </w:rPr>
        <w:t>,</w:t>
      </w:r>
      <w:r w:rsidRPr="00260D43">
        <w:t xml:space="preserve"> 3389-3402.</w:t>
      </w:r>
      <w:bookmarkEnd w:id="86"/>
    </w:p>
    <w:p w:rsidR="00260D43" w:rsidRPr="00260D43" w:rsidRDefault="00260D43" w:rsidP="00260D43">
      <w:pPr>
        <w:pStyle w:val="EndNoteBibliography"/>
        <w:spacing w:after="0"/>
        <w:ind w:left="720" w:hanging="720"/>
      </w:pPr>
      <w:bookmarkStart w:id="87" w:name="_ENREF_5"/>
      <w:r w:rsidRPr="00260D43">
        <w:t xml:space="preserve">ALTSHULER, D., DALY, M. &amp; KRUGLYAK, L. 2000. Guilt by association. </w:t>
      </w:r>
      <w:r w:rsidRPr="00260D43">
        <w:rPr>
          <w:i/>
        </w:rPr>
        <w:t>Nat Genet,</w:t>
      </w:r>
      <w:r w:rsidRPr="00260D43">
        <w:t xml:space="preserve"> 26</w:t>
      </w:r>
      <w:r w:rsidRPr="00260D43">
        <w:rPr>
          <w:b/>
        </w:rPr>
        <w:t>,</w:t>
      </w:r>
      <w:r w:rsidRPr="00260D43">
        <w:t xml:space="preserve"> 135-137.</w:t>
      </w:r>
      <w:bookmarkEnd w:id="87"/>
    </w:p>
    <w:p w:rsidR="00260D43" w:rsidRPr="00260D43" w:rsidRDefault="00260D43" w:rsidP="00260D43">
      <w:pPr>
        <w:pStyle w:val="EndNoteBibliography"/>
        <w:spacing w:after="0"/>
        <w:ind w:left="720" w:hanging="720"/>
      </w:pPr>
      <w:bookmarkStart w:id="88" w:name="_ENREF_6"/>
      <w:r w:rsidRPr="00260D43">
        <w:t xml:space="preserve">BAUER-MEHREN, A., RAUTSCHKA, M., SANZ, F. &amp; FURLONG, L. I. 2010. DisGeNET: a Cytoscape plugin to visualize, integrate, search and analyze gene–disease networks. </w:t>
      </w:r>
      <w:r w:rsidRPr="00260D43">
        <w:rPr>
          <w:i/>
        </w:rPr>
        <w:t>Bioinformatics,</w:t>
      </w:r>
      <w:r w:rsidRPr="00260D43">
        <w:t xml:space="preserve"> 26</w:t>
      </w:r>
      <w:r w:rsidRPr="00260D43">
        <w:rPr>
          <w:b/>
        </w:rPr>
        <w:t>,</w:t>
      </w:r>
      <w:r w:rsidRPr="00260D43">
        <w:t xml:space="preserve"> 2924-2926.</w:t>
      </w:r>
      <w:bookmarkEnd w:id="88"/>
    </w:p>
    <w:p w:rsidR="00260D43" w:rsidRPr="00260D43" w:rsidRDefault="00260D43" w:rsidP="00260D43">
      <w:pPr>
        <w:pStyle w:val="EndNoteBibliography"/>
        <w:spacing w:after="0"/>
        <w:ind w:left="720" w:hanging="720"/>
      </w:pPr>
      <w:bookmarkStart w:id="89" w:name="_ENREF_7"/>
      <w:r w:rsidRPr="00260D43">
        <w:t xml:space="preserve">BREIMAN, L., FRIEDMAN, J. H., OLSHEN, R. A. &amp; STONE, C. J. 1999. </w:t>
      </w:r>
      <w:r w:rsidRPr="00260D43">
        <w:rPr>
          <w:i/>
        </w:rPr>
        <w:t>Classification and Regression Trees</w:t>
      </w:r>
      <w:r w:rsidRPr="00260D43">
        <w:t>, CRC Press, New York.</w:t>
      </w:r>
      <w:bookmarkEnd w:id="89"/>
    </w:p>
    <w:p w:rsidR="00260D43" w:rsidRPr="00260D43" w:rsidRDefault="00260D43" w:rsidP="00260D43">
      <w:pPr>
        <w:pStyle w:val="EndNoteBibliography"/>
        <w:spacing w:after="0"/>
        <w:ind w:left="720" w:hanging="720"/>
      </w:pPr>
      <w:bookmarkStart w:id="90" w:name="_ENREF_8"/>
      <w:r w:rsidRPr="00260D43">
        <w:t xml:space="preserve">BROWN, K. R. &amp; JURISICA, I. 2005. Online predicted human interaction database. </w:t>
      </w:r>
      <w:r w:rsidRPr="00260D43">
        <w:rPr>
          <w:i/>
        </w:rPr>
        <w:t>Bioinformatics,</w:t>
      </w:r>
      <w:r w:rsidRPr="00260D43">
        <w:t xml:space="preserve"> 21</w:t>
      </w:r>
      <w:r w:rsidRPr="00260D43">
        <w:rPr>
          <w:b/>
        </w:rPr>
        <w:t>,</w:t>
      </w:r>
      <w:r w:rsidRPr="00260D43">
        <w:t xml:space="preserve"> 2076-2082.</w:t>
      </w:r>
      <w:bookmarkEnd w:id="90"/>
    </w:p>
    <w:p w:rsidR="00260D43" w:rsidRPr="00260D43" w:rsidRDefault="00260D43" w:rsidP="00260D43">
      <w:pPr>
        <w:pStyle w:val="EndNoteBibliography"/>
        <w:spacing w:after="0"/>
        <w:ind w:left="720" w:hanging="720"/>
      </w:pPr>
      <w:bookmarkStart w:id="91" w:name="_ENREF_9"/>
      <w:r w:rsidRPr="00260D43">
        <w:t xml:space="preserve">CONSORTIUM, T. U. 2010. The Universal Protein Resource (UniProt) in 2010. </w:t>
      </w:r>
      <w:r w:rsidRPr="00260D43">
        <w:rPr>
          <w:i/>
        </w:rPr>
        <w:t>Nucleic Acids Research,</w:t>
      </w:r>
      <w:r w:rsidRPr="00260D43">
        <w:t xml:space="preserve"> 38</w:t>
      </w:r>
      <w:r w:rsidRPr="00260D43">
        <w:rPr>
          <w:b/>
        </w:rPr>
        <w:t>,</w:t>
      </w:r>
      <w:r w:rsidRPr="00260D43">
        <w:t xml:space="preserve"> D142-D148.</w:t>
      </w:r>
      <w:bookmarkEnd w:id="91"/>
    </w:p>
    <w:p w:rsidR="00260D43" w:rsidRPr="00260D43" w:rsidRDefault="00260D43" w:rsidP="00260D43">
      <w:pPr>
        <w:pStyle w:val="EndNoteBibliography"/>
        <w:spacing w:after="0"/>
        <w:ind w:left="720" w:hanging="720"/>
      </w:pPr>
      <w:bookmarkStart w:id="92" w:name="_ENREF_10"/>
      <w:r w:rsidRPr="00260D43">
        <w:t xml:space="preserve">CORTES, C. &amp; VAPNIK, V. 1995. Support-Vector Networks. </w:t>
      </w:r>
      <w:r w:rsidRPr="00260D43">
        <w:rPr>
          <w:i/>
        </w:rPr>
        <w:t>Machine Learning,</w:t>
      </w:r>
      <w:r w:rsidRPr="00260D43">
        <w:t xml:space="preserve"> 20</w:t>
      </w:r>
      <w:r w:rsidRPr="00260D43">
        <w:rPr>
          <w:b/>
        </w:rPr>
        <w:t>,</w:t>
      </w:r>
      <w:r w:rsidRPr="00260D43">
        <w:t xml:space="preserve"> 273-297.</w:t>
      </w:r>
      <w:bookmarkEnd w:id="92"/>
    </w:p>
    <w:p w:rsidR="00260D43" w:rsidRPr="00260D43" w:rsidRDefault="00260D43" w:rsidP="00260D43">
      <w:pPr>
        <w:pStyle w:val="EndNoteBibliography"/>
        <w:spacing w:after="0"/>
        <w:ind w:left="720" w:hanging="720"/>
      </w:pPr>
      <w:bookmarkStart w:id="93" w:name="_ENREF_11"/>
      <w:r w:rsidRPr="00260D43">
        <w:t xml:space="preserve">DAWY, Z., SARKIS, M., HAGENAUER, J. &amp; MUELLER, J. C. 2008. Fine-Scale Genetic Mapping Using Independent Component Analysis. </w:t>
      </w:r>
      <w:r w:rsidRPr="00260D43">
        <w:rPr>
          <w:i/>
        </w:rPr>
        <w:t>Computational Biology and Bioinformatics, IEEE/ACM Transactions on,</w:t>
      </w:r>
      <w:r w:rsidRPr="00260D43">
        <w:t xml:space="preserve"> 5</w:t>
      </w:r>
      <w:r w:rsidRPr="00260D43">
        <w:rPr>
          <w:b/>
        </w:rPr>
        <w:t>,</w:t>
      </w:r>
      <w:r w:rsidRPr="00260D43">
        <w:t xml:space="preserve"> 448-460.</w:t>
      </w:r>
      <w:bookmarkEnd w:id="93"/>
    </w:p>
    <w:p w:rsidR="00260D43" w:rsidRPr="00260D43" w:rsidRDefault="00260D43" w:rsidP="00260D43">
      <w:pPr>
        <w:pStyle w:val="EndNoteBibliography"/>
        <w:spacing w:after="0"/>
        <w:ind w:left="720" w:hanging="720"/>
      </w:pPr>
      <w:bookmarkStart w:id="94" w:name="_ENREF_12"/>
      <w:r w:rsidRPr="00260D43">
        <w:t xml:space="preserve">EDGAR, R., DOMRACHEV, M. &amp; LASH, A. E. 2002. Gene Expression Omnibus: NCBI gene expression and hybridization array data repository. </w:t>
      </w:r>
      <w:r w:rsidRPr="00260D43">
        <w:rPr>
          <w:i/>
        </w:rPr>
        <w:t>Nucleic acids research,</w:t>
      </w:r>
      <w:r w:rsidRPr="00260D43">
        <w:t xml:space="preserve"> 30</w:t>
      </w:r>
      <w:r w:rsidRPr="00260D43">
        <w:rPr>
          <w:b/>
        </w:rPr>
        <w:t>,</w:t>
      </w:r>
      <w:r w:rsidRPr="00260D43">
        <w:t xml:space="preserve"> 207-210.</w:t>
      </w:r>
      <w:bookmarkEnd w:id="94"/>
    </w:p>
    <w:p w:rsidR="00260D43" w:rsidRPr="00260D43" w:rsidRDefault="00260D43" w:rsidP="00260D43">
      <w:pPr>
        <w:pStyle w:val="EndNoteBibliography"/>
        <w:spacing w:after="0"/>
        <w:ind w:left="720" w:hanging="720"/>
      </w:pPr>
      <w:bookmarkStart w:id="95" w:name="_ENREF_13"/>
      <w:r w:rsidRPr="00260D43">
        <w:t>EMRAN, S. M. &amp; YE, N. Robustness of canberra metric in computer intrusion detection.  Proc. IEEE Workshop on Information Assurance and Security, West Point, NY, USA, 2001. Citeseer.</w:t>
      </w:r>
      <w:bookmarkEnd w:id="95"/>
    </w:p>
    <w:p w:rsidR="00260D43" w:rsidRPr="00260D43" w:rsidRDefault="00260D43" w:rsidP="00260D43">
      <w:pPr>
        <w:pStyle w:val="EndNoteBibliography"/>
        <w:spacing w:after="0"/>
        <w:ind w:left="720" w:hanging="720"/>
      </w:pPr>
      <w:bookmarkStart w:id="96" w:name="_ENREF_14"/>
      <w:r w:rsidRPr="00260D43">
        <w:t>FIASCHI, L., GARIBALDI, J. M. &amp; KRASNOGOR, N. A framework for the application of decision trees to the analysis of SNPs data.  Computational Intelligence in Bioinformatics and Computational Biology, 2009. CIBCB '09. IEEE Symposium on, March 30 2009-April 2 2009 2009. 106-113.</w:t>
      </w:r>
      <w:bookmarkEnd w:id="96"/>
    </w:p>
    <w:p w:rsidR="00260D43" w:rsidRPr="00260D43" w:rsidRDefault="00260D43" w:rsidP="00260D43">
      <w:pPr>
        <w:pStyle w:val="EndNoteBibliography"/>
        <w:spacing w:after="0"/>
        <w:ind w:left="720" w:hanging="720"/>
      </w:pPr>
      <w:bookmarkStart w:id="97" w:name="_ENREF_15"/>
      <w:r w:rsidRPr="00260D43">
        <w:t xml:space="preserve">FINN, R. D., MISTRY, J., SCHUSTER-BÖCKLER, B., GRIFFITHS-JONES, S., HOLLICH, V., LASSMANN, T., MOXON, S., MARSHALL, M., KHANNA, A., DURBIN, R., EDDY, S. R., SONNHAMMER, E. L. L. &amp; BATEMAN, A. 2006. Pfam: clans, web tools and services. </w:t>
      </w:r>
      <w:r w:rsidRPr="00260D43">
        <w:rPr>
          <w:i/>
        </w:rPr>
        <w:t>Nucleic Acids Research,</w:t>
      </w:r>
      <w:r w:rsidRPr="00260D43">
        <w:t xml:space="preserve"> 34</w:t>
      </w:r>
      <w:r w:rsidRPr="00260D43">
        <w:rPr>
          <w:b/>
        </w:rPr>
        <w:t>,</w:t>
      </w:r>
      <w:r w:rsidRPr="00260D43">
        <w:t xml:space="preserve"> D247-D251.</w:t>
      </w:r>
      <w:bookmarkEnd w:id="97"/>
    </w:p>
    <w:p w:rsidR="00260D43" w:rsidRPr="00260D43" w:rsidRDefault="00260D43" w:rsidP="00260D43">
      <w:pPr>
        <w:pStyle w:val="EndNoteBibliography"/>
        <w:spacing w:after="0"/>
        <w:ind w:left="720" w:hanging="720"/>
      </w:pPr>
      <w:bookmarkStart w:id="98" w:name="_ENREF_16"/>
      <w:r w:rsidRPr="00260D43">
        <w:t xml:space="preserve">FRANKE, L., BAKEL, H. V., FOKKENS, L., DE JONG, E. D., EGMONT-PETERSEN, M. &amp; WIJMENGA, C. 2006. Reconstruction of a functional human gene network, with </w:t>
      </w:r>
      <w:r w:rsidRPr="00260D43">
        <w:lastRenderedPageBreak/>
        <w:t xml:space="preserve">an application for prioritizing positional candidate genes. </w:t>
      </w:r>
      <w:r w:rsidRPr="00260D43">
        <w:rPr>
          <w:i/>
        </w:rPr>
        <w:t>The American Journal of Human Genetics,</w:t>
      </w:r>
      <w:r w:rsidRPr="00260D43">
        <w:t xml:space="preserve"> 78</w:t>
      </w:r>
      <w:r w:rsidRPr="00260D43">
        <w:rPr>
          <w:b/>
        </w:rPr>
        <w:t>,</w:t>
      </w:r>
      <w:r w:rsidRPr="00260D43">
        <w:t xml:space="preserve"> 1011-1025.</w:t>
      </w:r>
      <w:bookmarkEnd w:id="98"/>
    </w:p>
    <w:p w:rsidR="00260D43" w:rsidRPr="00260D43" w:rsidRDefault="00260D43" w:rsidP="00260D43">
      <w:pPr>
        <w:pStyle w:val="EndNoteBibliography"/>
        <w:spacing w:after="0"/>
        <w:ind w:left="720" w:hanging="720"/>
      </w:pPr>
      <w:bookmarkStart w:id="99" w:name="_ENREF_17"/>
      <w:r w:rsidRPr="00260D43">
        <w:t>FREUND, Y. &amp; MASON, L. The alternating decision tree learning algorithm.  ICML, 1999. 124-133.</w:t>
      </w:r>
      <w:bookmarkEnd w:id="99"/>
    </w:p>
    <w:p w:rsidR="00260D43" w:rsidRPr="00260D43" w:rsidRDefault="00260D43" w:rsidP="00260D43">
      <w:pPr>
        <w:pStyle w:val="EndNoteBibliography"/>
        <w:spacing w:after="0"/>
        <w:ind w:left="720" w:hanging="720"/>
      </w:pPr>
      <w:bookmarkStart w:id="100" w:name="_ENREF_18"/>
      <w:r w:rsidRPr="00260D43">
        <w:t xml:space="preserve">GANDHI, T., ZHONG, J., MATHIVANAN, S., KARTHICK, L., CHANDRIKA, K., MOHAN, S. S., SHARMA, S., PINKERT, S., NAGARAJU, S. &amp; PERIASWAMY, B. 2006. Analysis of the human protein interactome and comparison with yeast, worm and fly interaction datasets. </w:t>
      </w:r>
      <w:r w:rsidRPr="00260D43">
        <w:rPr>
          <w:i/>
        </w:rPr>
        <w:t>Nature genetics,</w:t>
      </w:r>
      <w:r w:rsidRPr="00260D43">
        <w:t xml:space="preserve"> 38</w:t>
      </w:r>
      <w:r w:rsidRPr="00260D43">
        <w:rPr>
          <w:b/>
        </w:rPr>
        <w:t>,</w:t>
      </w:r>
      <w:r w:rsidRPr="00260D43">
        <w:t xml:space="preserve"> 285-293.</w:t>
      </w:r>
      <w:bookmarkEnd w:id="100"/>
    </w:p>
    <w:p w:rsidR="00260D43" w:rsidRPr="00260D43" w:rsidRDefault="00260D43" w:rsidP="00260D43">
      <w:pPr>
        <w:pStyle w:val="EndNoteBibliography"/>
        <w:spacing w:after="0"/>
        <w:ind w:left="720" w:hanging="720"/>
      </w:pPr>
      <w:bookmarkStart w:id="101" w:name="_ENREF_19"/>
      <w:r w:rsidRPr="00260D43">
        <w:t xml:space="preserve">GOH, K.-I., CUSICK, M. E., VALLE, D., CHILDS, B., VIDAL, M. &amp; BARABÁSI, A.-L. 2007. The human disease network. </w:t>
      </w:r>
      <w:r w:rsidRPr="00260D43">
        <w:rPr>
          <w:i/>
        </w:rPr>
        <w:t>Proceedings of the National Academy of Sciences,</w:t>
      </w:r>
      <w:r w:rsidRPr="00260D43">
        <w:t xml:space="preserve"> 104</w:t>
      </w:r>
      <w:r w:rsidRPr="00260D43">
        <w:rPr>
          <w:b/>
        </w:rPr>
        <w:t>,</w:t>
      </w:r>
      <w:r w:rsidRPr="00260D43">
        <w:t xml:space="preserve"> 8685-8690.</w:t>
      </w:r>
      <w:bookmarkEnd w:id="101"/>
    </w:p>
    <w:p w:rsidR="00260D43" w:rsidRPr="00260D43" w:rsidRDefault="00260D43" w:rsidP="00260D43">
      <w:pPr>
        <w:pStyle w:val="EndNoteBibliography"/>
        <w:spacing w:after="0"/>
        <w:ind w:left="720" w:hanging="720"/>
      </w:pPr>
      <w:bookmarkStart w:id="102" w:name="_ENREF_20"/>
      <w:r w:rsidRPr="00260D43">
        <w:t xml:space="preserve">HARRIS, S. 2014. </w:t>
      </w:r>
      <w:r w:rsidRPr="00260D43">
        <w:rPr>
          <w:i/>
        </w:rPr>
        <w:t xml:space="preserve">The End of Faith: Religion, Terror, and the Future of Reason </w:t>
      </w:r>
      <w:r w:rsidRPr="00260D43">
        <w:t>[Online]. Available: https://</w:t>
      </w:r>
      <w:hyperlink r:id="rId75" w:history="1">
        <w:r w:rsidRPr="00260D43">
          <w:rPr>
            <w:rStyle w:val="Hyperlink"/>
          </w:rPr>
          <w:t>www.goodreads.com/quotes/261279-what-are-the-chances-that-we-will-one-day-discover</w:t>
        </w:r>
      </w:hyperlink>
      <w:r w:rsidRPr="00260D43">
        <w:t xml:space="preserve"> 2014].</w:t>
      </w:r>
      <w:bookmarkEnd w:id="102"/>
    </w:p>
    <w:p w:rsidR="00260D43" w:rsidRPr="00260D43" w:rsidRDefault="00260D43" w:rsidP="00260D43">
      <w:pPr>
        <w:pStyle w:val="EndNoteBibliography"/>
        <w:spacing w:after="0"/>
        <w:ind w:left="720" w:hanging="720"/>
      </w:pPr>
      <w:bookmarkStart w:id="103" w:name="_ENREF_21"/>
      <w:r w:rsidRPr="00260D43">
        <w:t>HE, P. &amp; JIANG, R. Integrating multiple gene semantic similarity profiles to infer disease genes.  Control Conference (CCC), 2012 31st Chinese, 25-27 July 2012 2012. 7420-4725.</w:t>
      </w:r>
      <w:bookmarkEnd w:id="103"/>
    </w:p>
    <w:p w:rsidR="00260D43" w:rsidRPr="00260D43" w:rsidRDefault="00260D43" w:rsidP="00260D43">
      <w:pPr>
        <w:pStyle w:val="EndNoteBibliography"/>
        <w:spacing w:after="0"/>
        <w:ind w:left="720" w:hanging="720"/>
      </w:pPr>
      <w:bookmarkStart w:id="104" w:name="_ENREF_22"/>
      <w:r w:rsidRPr="00260D43">
        <w:t>HELLICAR, A. D., SMITH, D., RAHMAN, A., ENGELKE, U. &amp; HENSHALL, J. A hierarchical learning approach to calibrate allele frequencies for SNP based genotyping of DNA pools.  Neural Networks (IJCNN), 2014 International Joint Conference on, 6-11 July 2014 2014. 183-189.</w:t>
      </w:r>
      <w:bookmarkEnd w:id="104"/>
    </w:p>
    <w:p w:rsidR="00260D43" w:rsidRPr="00260D43" w:rsidRDefault="00260D43" w:rsidP="00260D43">
      <w:pPr>
        <w:pStyle w:val="EndNoteBibliography"/>
        <w:spacing w:after="0"/>
        <w:ind w:left="720" w:hanging="720"/>
      </w:pPr>
      <w:bookmarkStart w:id="105" w:name="_ENREF_23"/>
      <w:r w:rsidRPr="00260D43">
        <w:t xml:space="preserve">HIRSCHFELD, R. M. A., LEWIS, L. &amp; VORNIK, L. A. 2003. Perceptions and impact of bipolar disorder: How far have we really come? Results of the National Depressive and Manic-Depressive Association 2000 survey of individuals with bipolar disorder. </w:t>
      </w:r>
      <w:r w:rsidRPr="00260D43">
        <w:rPr>
          <w:i/>
        </w:rPr>
        <w:t>Journal of Clinical Psychiatry,</w:t>
      </w:r>
      <w:r w:rsidRPr="00260D43">
        <w:t xml:space="preserve"> 64</w:t>
      </w:r>
      <w:r w:rsidRPr="00260D43">
        <w:rPr>
          <w:b/>
        </w:rPr>
        <w:t>,</w:t>
      </w:r>
      <w:r w:rsidRPr="00260D43">
        <w:t xml:space="preserve"> 161-174.</w:t>
      </w:r>
      <w:bookmarkEnd w:id="105"/>
    </w:p>
    <w:p w:rsidR="00260D43" w:rsidRPr="00260D43" w:rsidRDefault="00260D43" w:rsidP="00260D43">
      <w:pPr>
        <w:pStyle w:val="EndNoteBibliography"/>
        <w:spacing w:after="0"/>
        <w:ind w:left="720" w:hanging="720"/>
      </w:pPr>
      <w:bookmarkStart w:id="106" w:name="_ENREF_24"/>
      <w:r w:rsidRPr="00260D43">
        <w:t xml:space="preserve">HOH, J. &amp; OTT, J. 2003. Mathematical multi-locus approaches to localizing complex human trait genes. </w:t>
      </w:r>
      <w:r w:rsidRPr="00260D43">
        <w:rPr>
          <w:i/>
        </w:rPr>
        <w:t>Nat Rev Genet,</w:t>
      </w:r>
      <w:r w:rsidRPr="00260D43">
        <w:t xml:space="preserve"> 4</w:t>
      </w:r>
      <w:r w:rsidRPr="00260D43">
        <w:rPr>
          <w:b/>
        </w:rPr>
        <w:t>,</w:t>
      </w:r>
      <w:r w:rsidRPr="00260D43">
        <w:t xml:space="preserve"> 701-709.</w:t>
      </w:r>
      <w:bookmarkEnd w:id="106"/>
    </w:p>
    <w:p w:rsidR="00260D43" w:rsidRPr="00260D43" w:rsidRDefault="00260D43" w:rsidP="00260D43">
      <w:pPr>
        <w:pStyle w:val="EndNoteBibliography"/>
        <w:spacing w:after="0"/>
        <w:ind w:left="720" w:hanging="720"/>
      </w:pPr>
      <w:bookmarkStart w:id="107" w:name="_ENREF_25"/>
      <w:r w:rsidRPr="00260D43">
        <w:t xml:space="preserve">JIANG, R., YANG, H., ZHOU, L., KUO, C. C. J., SUN, F. &amp; CHEN, T. 2007. Sequence-Based Prioritization of Nonsynonymous Single-Nucleotide Polymorphisms for the Study of Disease Mutations. </w:t>
      </w:r>
      <w:r w:rsidRPr="00260D43">
        <w:rPr>
          <w:i/>
        </w:rPr>
        <w:t>The American Journal of Human Genetics,</w:t>
      </w:r>
      <w:r w:rsidRPr="00260D43">
        <w:t xml:space="preserve"> 81</w:t>
      </w:r>
      <w:r w:rsidRPr="00260D43">
        <w:rPr>
          <w:b/>
        </w:rPr>
        <w:t>,</w:t>
      </w:r>
      <w:r w:rsidRPr="00260D43">
        <w:t xml:space="preserve"> 346-360.</w:t>
      </w:r>
      <w:bookmarkEnd w:id="107"/>
    </w:p>
    <w:p w:rsidR="00260D43" w:rsidRPr="00260D43" w:rsidRDefault="00260D43" w:rsidP="00260D43">
      <w:pPr>
        <w:pStyle w:val="EndNoteBibliography"/>
        <w:spacing w:after="0"/>
        <w:ind w:left="720" w:hanging="720"/>
      </w:pPr>
      <w:bookmarkStart w:id="108" w:name="_ENREF_26"/>
      <w:r w:rsidRPr="00260D43">
        <w:t>JIAXIN, W., WANGSHU, Z. &amp; RUI, J. Comparative study of ensemble learning approaches in the identification of disease mutations.  Biomedical Engineering and Informatics (BMEI), 2010 3rd International Conference on, 16-18 Oct. 2010 2010. 2306-2310.</w:t>
      </w:r>
      <w:bookmarkEnd w:id="108"/>
    </w:p>
    <w:p w:rsidR="00260D43" w:rsidRPr="00260D43" w:rsidRDefault="00260D43" w:rsidP="00260D43">
      <w:pPr>
        <w:pStyle w:val="EndNoteBibliography"/>
        <w:spacing w:after="0"/>
        <w:ind w:left="720" w:hanging="720"/>
      </w:pPr>
      <w:bookmarkStart w:id="109" w:name="_ENREF_27"/>
      <w:r w:rsidRPr="00260D43">
        <w:t xml:space="preserve">JIMENEZ-SANCHEZ, G., CHILDS, B. &amp; VALLE, D. 2001. Human disease genes. </w:t>
      </w:r>
      <w:r w:rsidRPr="00260D43">
        <w:rPr>
          <w:i/>
        </w:rPr>
        <w:t>Nature,</w:t>
      </w:r>
      <w:r w:rsidRPr="00260D43">
        <w:t xml:space="preserve"> 409</w:t>
      </w:r>
      <w:r w:rsidRPr="00260D43">
        <w:rPr>
          <w:b/>
        </w:rPr>
        <w:t>,</w:t>
      </w:r>
      <w:r w:rsidRPr="00260D43">
        <w:t xml:space="preserve"> 853-855.</w:t>
      </w:r>
      <w:bookmarkEnd w:id="109"/>
    </w:p>
    <w:p w:rsidR="00260D43" w:rsidRPr="00260D43" w:rsidRDefault="00260D43" w:rsidP="00260D43">
      <w:pPr>
        <w:pStyle w:val="EndNoteBibliography"/>
        <w:spacing w:after="0"/>
        <w:ind w:left="720" w:hanging="720"/>
      </w:pPr>
      <w:bookmarkStart w:id="110" w:name="_ENREF_28"/>
      <w:r w:rsidRPr="00260D43">
        <w:t>JINGCHUN, S., LENG, H. &amp; ZHONGMING, Z. Schizophrenia Genes: Characteristics of Function and Protein Interaction Networks.  BioMedical Engineering and Informatics, 2008. BMEI 2008. International Conference on, 27-30 May 2008 2008. 437-441.</w:t>
      </w:r>
      <w:bookmarkEnd w:id="110"/>
    </w:p>
    <w:p w:rsidR="00260D43" w:rsidRPr="00260D43" w:rsidRDefault="00260D43" w:rsidP="00260D43">
      <w:pPr>
        <w:pStyle w:val="EndNoteBibliography"/>
        <w:spacing w:after="0"/>
        <w:ind w:left="720" w:hanging="720"/>
      </w:pPr>
      <w:bookmarkStart w:id="111" w:name="_ENREF_29"/>
      <w:r w:rsidRPr="00260D43">
        <w:t xml:space="preserve">KANEHISA, M. &amp; GOTO, S. 2000. KEGG: Kyoto Encyclopedia of Genes and Genomes. </w:t>
      </w:r>
      <w:r w:rsidRPr="00260D43">
        <w:rPr>
          <w:i/>
        </w:rPr>
        <w:t>Nucleic Acids Research,</w:t>
      </w:r>
      <w:r w:rsidRPr="00260D43">
        <w:t xml:space="preserve"> 28</w:t>
      </w:r>
      <w:r w:rsidRPr="00260D43">
        <w:rPr>
          <w:b/>
        </w:rPr>
        <w:t>,</w:t>
      </w:r>
      <w:r w:rsidRPr="00260D43">
        <w:t xml:space="preserve"> 27-30.</w:t>
      </w:r>
      <w:bookmarkEnd w:id="111"/>
    </w:p>
    <w:p w:rsidR="00260D43" w:rsidRPr="00260D43" w:rsidRDefault="00260D43" w:rsidP="00260D43">
      <w:pPr>
        <w:pStyle w:val="EndNoteBibliography"/>
        <w:spacing w:after="0"/>
        <w:ind w:left="720" w:hanging="720"/>
      </w:pPr>
      <w:bookmarkStart w:id="112" w:name="_ENREF_30"/>
      <w:r w:rsidRPr="00260D43">
        <w:t xml:space="preserve">KIM, J. A., SZATMARI, P., BRYSON, S. E., STREINER, D. L. &amp; WILSON, F. J. 2000. The Prevalence of Anxiety and Mood Problems among Children with Autism and Asperger Syndrome. </w:t>
      </w:r>
      <w:r w:rsidRPr="00260D43">
        <w:rPr>
          <w:i/>
        </w:rPr>
        <w:t>Autism,</w:t>
      </w:r>
      <w:r w:rsidRPr="00260D43">
        <w:t xml:space="preserve"> 4</w:t>
      </w:r>
      <w:r w:rsidRPr="00260D43">
        <w:rPr>
          <w:b/>
        </w:rPr>
        <w:t>,</w:t>
      </w:r>
      <w:r w:rsidRPr="00260D43">
        <w:t xml:space="preserve"> 117-132.</w:t>
      </w:r>
      <w:bookmarkEnd w:id="112"/>
    </w:p>
    <w:p w:rsidR="00260D43" w:rsidRPr="00260D43" w:rsidRDefault="00260D43" w:rsidP="00260D43">
      <w:pPr>
        <w:pStyle w:val="EndNoteBibliography"/>
        <w:spacing w:after="0"/>
        <w:ind w:left="720" w:hanging="720"/>
      </w:pPr>
      <w:bookmarkStart w:id="113" w:name="_ENREF_31"/>
      <w:r w:rsidRPr="00260D43">
        <w:t>LIANGCAI, Z., LINA, C., YAN, Z., LIANGDE, X., YUKUI, S., QIAN, W. &amp; XIA, L. A SNP and KEGG Based Approach to Mine Risk Pathways Associated with Bipolar Disorder.  Natural Computation, 2008. ICNC '08. Fourth International Conference on, 18-20 Oct. 2008 2008. 34-38.</w:t>
      </w:r>
      <w:bookmarkEnd w:id="113"/>
    </w:p>
    <w:p w:rsidR="00260D43" w:rsidRPr="00260D43" w:rsidRDefault="00260D43" w:rsidP="00260D43">
      <w:pPr>
        <w:pStyle w:val="EndNoteBibliography"/>
        <w:spacing w:after="0"/>
        <w:ind w:left="720" w:hanging="720"/>
      </w:pPr>
      <w:bookmarkStart w:id="114" w:name="_ENREF_32"/>
      <w:r w:rsidRPr="00260D43">
        <w:t xml:space="preserve">LIU, D. J. &amp; LEAL, S. M. 2010. A Novel Adaptive Method for the Analysis of Next-Generation Sequencing Data to Detect Complex Trait Associations with Rare Variants Due to Gene Main Effects and Interactions. </w:t>
      </w:r>
      <w:r w:rsidRPr="00260D43">
        <w:rPr>
          <w:i/>
        </w:rPr>
        <w:t>PLoS Genet,</w:t>
      </w:r>
      <w:r w:rsidRPr="00260D43">
        <w:t xml:space="preserve"> 6</w:t>
      </w:r>
      <w:r w:rsidRPr="00260D43">
        <w:rPr>
          <w:b/>
        </w:rPr>
        <w:t>,</w:t>
      </w:r>
      <w:r w:rsidRPr="00260D43">
        <w:t xml:space="preserve"> e1001156.</w:t>
      </w:r>
      <w:bookmarkEnd w:id="114"/>
    </w:p>
    <w:p w:rsidR="00260D43" w:rsidRPr="00260D43" w:rsidRDefault="00260D43" w:rsidP="00260D43">
      <w:pPr>
        <w:pStyle w:val="EndNoteBibliography"/>
        <w:spacing w:after="0"/>
        <w:ind w:left="720" w:hanging="720"/>
      </w:pPr>
      <w:bookmarkStart w:id="115" w:name="_ENREF_33"/>
      <w:r w:rsidRPr="00260D43">
        <w:lastRenderedPageBreak/>
        <w:t xml:space="preserve">NG, P. C. &amp; HENIKOFF, S. 2003. SIFT: predicting amino acid changes that affect protein function. </w:t>
      </w:r>
      <w:r w:rsidRPr="00260D43">
        <w:rPr>
          <w:i/>
        </w:rPr>
        <w:t>Nucleic Acids Research,</w:t>
      </w:r>
      <w:r w:rsidRPr="00260D43">
        <w:t xml:space="preserve"> 31</w:t>
      </w:r>
      <w:r w:rsidRPr="00260D43">
        <w:rPr>
          <w:b/>
        </w:rPr>
        <w:t>,</w:t>
      </w:r>
      <w:r w:rsidRPr="00260D43">
        <w:t xml:space="preserve"> 3812-3814.</w:t>
      </w:r>
      <w:bookmarkEnd w:id="115"/>
    </w:p>
    <w:p w:rsidR="00260D43" w:rsidRPr="00260D43" w:rsidRDefault="00260D43" w:rsidP="00260D43">
      <w:pPr>
        <w:pStyle w:val="EndNoteBibliography"/>
        <w:spacing w:after="0"/>
        <w:ind w:left="720" w:hanging="720"/>
      </w:pPr>
      <w:bookmarkStart w:id="116" w:name="_ENREF_34"/>
      <w:r w:rsidRPr="00260D43">
        <w:t xml:space="preserve">NG, S.-K., ZHANG, Z., TAN, S.-H. &amp; LIN, K. 2003. InterDom: a database of putative interacting protein domains for validating predicted protein interactions and complexes. </w:t>
      </w:r>
      <w:r w:rsidRPr="00260D43">
        <w:rPr>
          <w:i/>
        </w:rPr>
        <w:t>Nucleic Acids Research,</w:t>
      </w:r>
      <w:r w:rsidRPr="00260D43">
        <w:t xml:space="preserve"> 31</w:t>
      </w:r>
      <w:r w:rsidRPr="00260D43">
        <w:rPr>
          <w:b/>
        </w:rPr>
        <w:t>,</w:t>
      </w:r>
      <w:r w:rsidRPr="00260D43">
        <w:t xml:space="preserve"> 251-254.</w:t>
      </w:r>
      <w:bookmarkEnd w:id="116"/>
    </w:p>
    <w:p w:rsidR="00260D43" w:rsidRPr="00260D43" w:rsidRDefault="00260D43" w:rsidP="00260D43">
      <w:pPr>
        <w:pStyle w:val="EndNoteBibliography"/>
        <w:spacing w:after="0"/>
        <w:ind w:left="720" w:hanging="720"/>
      </w:pPr>
      <w:bookmarkStart w:id="117" w:name="_ENREF_35"/>
      <w:r w:rsidRPr="00260D43">
        <w:t>NICOLAVICH, V. 2010. Multifactorial Diseases In Internal Medicine. kursk state medical university ,kursk ,russia: kursk state medical university.</w:t>
      </w:r>
      <w:bookmarkEnd w:id="117"/>
    </w:p>
    <w:p w:rsidR="00260D43" w:rsidRPr="00260D43" w:rsidRDefault="00260D43" w:rsidP="00260D43">
      <w:pPr>
        <w:pStyle w:val="EndNoteBibliography"/>
        <w:spacing w:after="0"/>
        <w:ind w:left="720" w:hanging="720"/>
      </w:pPr>
      <w:bookmarkStart w:id="118" w:name="_ENREF_36"/>
      <w:r w:rsidRPr="00260D43">
        <w:t xml:space="preserve">NIH. 2014. </w:t>
      </w:r>
      <w:r w:rsidRPr="00260D43">
        <w:rPr>
          <w:i/>
        </w:rPr>
        <w:t xml:space="preserve">What Is Schizophrenia? </w:t>
      </w:r>
      <w:r w:rsidRPr="00260D43">
        <w:t xml:space="preserve">[Online]. NIH. Available: </w:t>
      </w:r>
      <w:hyperlink r:id="rId76" w:history="1">
        <w:r w:rsidRPr="00260D43">
          <w:rPr>
            <w:rStyle w:val="Hyperlink"/>
          </w:rPr>
          <w:t>http://www.nimh.nih.gov/health/topics/schizophrenia/index.shtml</w:t>
        </w:r>
      </w:hyperlink>
      <w:r w:rsidRPr="00260D43">
        <w:t xml:space="preserve"> 2014].</w:t>
      </w:r>
      <w:bookmarkEnd w:id="118"/>
    </w:p>
    <w:p w:rsidR="00260D43" w:rsidRPr="00260D43" w:rsidRDefault="00260D43" w:rsidP="00260D43">
      <w:pPr>
        <w:pStyle w:val="EndNoteBibliography"/>
        <w:spacing w:after="0"/>
        <w:ind w:left="720" w:hanging="720"/>
      </w:pPr>
      <w:bookmarkStart w:id="119" w:name="_ENREF_37"/>
      <w:r w:rsidRPr="00260D43">
        <w:t xml:space="preserve">PAPADOPOULOS, J. S. &amp; AGARWALA, R. 2007. COBALT: constraint-based alignment tool for multiple protein sequences. </w:t>
      </w:r>
      <w:r w:rsidRPr="00260D43">
        <w:rPr>
          <w:i/>
        </w:rPr>
        <w:t>Bioinformatics,</w:t>
      </w:r>
      <w:r w:rsidRPr="00260D43">
        <w:t xml:space="preserve"> 23</w:t>
      </w:r>
      <w:r w:rsidRPr="00260D43">
        <w:rPr>
          <w:b/>
        </w:rPr>
        <w:t>,</w:t>
      </w:r>
      <w:r w:rsidRPr="00260D43">
        <w:t xml:space="preserve"> 1073-1079.</w:t>
      </w:r>
      <w:bookmarkEnd w:id="119"/>
    </w:p>
    <w:p w:rsidR="00260D43" w:rsidRPr="00260D43" w:rsidRDefault="00260D43" w:rsidP="00260D43">
      <w:pPr>
        <w:pStyle w:val="EndNoteBibliography"/>
        <w:spacing w:after="0"/>
        <w:ind w:left="720" w:hanging="720"/>
      </w:pPr>
      <w:bookmarkStart w:id="120" w:name="_ENREF_38"/>
      <w:r w:rsidRPr="00260D43">
        <w:t xml:space="preserve">PERERA, P. 2008. </w:t>
      </w:r>
      <w:r w:rsidRPr="00260D43">
        <w:rPr>
          <w:i/>
        </w:rPr>
        <w:t xml:space="preserve">Technology Adapted </w:t>
      </w:r>
      <w:r w:rsidRPr="00260D43">
        <w:t xml:space="preserve">[Online]. University of Moratuwa. Sri Lanka. Available: </w:t>
      </w:r>
      <w:hyperlink r:id="rId77" w:history="1">
        <w:r w:rsidRPr="00260D43">
          <w:rPr>
            <w:rStyle w:val="Hyperlink"/>
          </w:rPr>
          <w:t>http://dl.lib.mrt.ac.lk/bitstream/handle/123/1781/93001_3.pdf?sequence=5</w:t>
        </w:r>
      </w:hyperlink>
      <w:r w:rsidRPr="00260D43">
        <w:t xml:space="preserve"> 2015].</w:t>
      </w:r>
      <w:bookmarkEnd w:id="120"/>
    </w:p>
    <w:p w:rsidR="00260D43" w:rsidRPr="00260D43" w:rsidRDefault="00260D43" w:rsidP="00260D43">
      <w:pPr>
        <w:pStyle w:val="EndNoteBibliography"/>
        <w:spacing w:after="0"/>
        <w:ind w:left="720" w:hanging="720"/>
      </w:pPr>
      <w:bookmarkStart w:id="121" w:name="_ENREF_39"/>
      <w:r w:rsidRPr="00260D43">
        <w:t xml:space="preserve">PEREZ-IRATXETA, C., BORK, P. &amp; ANDRADE, M. A. 2002. Association of genes to genetically inherited diseases using data mining. </w:t>
      </w:r>
      <w:r w:rsidRPr="00260D43">
        <w:rPr>
          <w:i/>
        </w:rPr>
        <w:t>Nat Genet,</w:t>
      </w:r>
      <w:r w:rsidRPr="00260D43">
        <w:t xml:space="preserve"> 31</w:t>
      </w:r>
      <w:r w:rsidRPr="00260D43">
        <w:rPr>
          <w:b/>
        </w:rPr>
        <w:t>,</w:t>
      </w:r>
      <w:r w:rsidRPr="00260D43">
        <w:t xml:space="preserve"> 316-319.</w:t>
      </w:r>
      <w:bookmarkEnd w:id="121"/>
    </w:p>
    <w:p w:rsidR="00260D43" w:rsidRPr="00260D43" w:rsidRDefault="00260D43" w:rsidP="00260D43">
      <w:pPr>
        <w:pStyle w:val="EndNoteBibliography"/>
        <w:spacing w:after="0"/>
        <w:ind w:left="720" w:hanging="720"/>
      </w:pPr>
      <w:bookmarkStart w:id="122" w:name="_ENREF_40"/>
      <w:r w:rsidRPr="00260D43">
        <w:t xml:space="preserve">QUINLAN, J. R. 1993. </w:t>
      </w:r>
      <w:r w:rsidRPr="00260D43">
        <w:rPr>
          <w:i/>
        </w:rPr>
        <w:t>C4. 5: programs for machine learning</w:t>
      </w:r>
      <w:r w:rsidRPr="00260D43">
        <w:t>, Morgan kaufmann.</w:t>
      </w:r>
      <w:bookmarkEnd w:id="122"/>
    </w:p>
    <w:p w:rsidR="00260D43" w:rsidRPr="00260D43" w:rsidRDefault="00260D43" w:rsidP="00260D43">
      <w:pPr>
        <w:pStyle w:val="EndNoteBibliography"/>
        <w:spacing w:after="0"/>
        <w:ind w:left="720" w:hanging="720"/>
      </w:pPr>
      <w:bookmarkStart w:id="123" w:name="_ENREF_41"/>
      <w:r w:rsidRPr="00260D43">
        <w:t xml:space="preserve">RAGHAVACHARI, B., TASNEEM, A., PRZYTYCKA, T. M. &amp; JOTHI, R. 2008. DOMINE: a database of protein domain interactions. </w:t>
      </w:r>
      <w:r w:rsidRPr="00260D43">
        <w:rPr>
          <w:i/>
        </w:rPr>
        <w:t>Nucleic Acids Research,</w:t>
      </w:r>
      <w:r w:rsidRPr="00260D43">
        <w:t xml:space="preserve"> 36</w:t>
      </w:r>
      <w:r w:rsidRPr="00260D43">
        <w:rPr>
          <w:b/>
        </w:rPr>
        <w:t>,</w:t>
      </w:r>
      <w:r w:rsidRPr="00260D43">
        <w:t xml:space="preserve"> D656-D661.</w:t>
      </w:r>
      <w:bookmarkEnd w:id="123"/>
    </w:p>
    <w:p w:rsidR="00260D43" w:rsidRPr="00260D43" w:rsidRDefault="00260D43" w:rsidP="00260D43">
      <w:pPr>
        <w:pStyle w:val="EndNoteBibliography"/>
        <w:spacing w:after="0"/>
        <w:ind w:left="720" w:hanging="720"/>
      </w:pPr>
      <w:bookmarkStart w:id="124" w:name="_ENREF_42"/>
      <w:r w:rsidRPr="00260D43">
        <w:t>RAMENSKY, V., BORK, P. &amp; SUNYAEV, S. 2002. Human non</w:t>
      </w:r>
      <w:r w:rsidRPr="00260D43">
        <w:rPr>
          <w:rFonts w:ascii="Cambria Math" w:hAnsi="Cambria Math" w:cs="Cambria Math"/>
        </w:rPr>
        <w:t>‐</w:t>
      </w:r>
      <w:r w:rsidRPr="00260D43">
        <w:t xml:space="preserve">synonymous SNPs: server and survey. </w:t>
      </w:r>
      <w:r w:rsidRPr="00260D43">
        <w:rPr>
          <w:i/>
        </w:rPr>
        <w:t>Nucleic Acids Research,</w:t>
      </w:r>
      <w:r w:rsidRPr="00260D43">
        <w:t xml:space="preserve"> 30</w:t>
      </w:r>
      <w:r w:rsidRPr="00260D43">
        <w:rPr>
          <w:b/>
        </w:rPr>
        <w:t>,</w:t>
      </w:r>
      <w:r w:rsidRPr="00260D43">
        <w:t xml:space="preserve"> 3894-3900.</w:t>
      </w:r>
      <w:bookmarkEnd w:id="124"/>
    </w:p>
    <w:p w:rsidR="00260D43" w:rsidRPr="00260D43" w:rsidRDefault="00260D43" w:rsidP="00260D43">
      <w:pPr>
        <w:pStyle w:val="EndNoteBibliography"/>
        <w:spacing w:after="0"/>
        <w:ind w:left="720" w:hanging="720"/>
      </w:pPr>
      <w:bookmarkStart w:id="125" w:name="_ENREF_43"/>
      <w:r w:rsidRPr="00260D43">
        <w:t xml:space="preserve">RISCH, N. &amp; MERIKANGAS, K. 1996. The Future of Genetic Studies of Complex Human Diseases. </w:t>
      </w:r>
      <w:r w:rsidRPr="00260D43">
        <w:rPr>
          <w:i/>
        </w:rPr>
        <w:t>Science,</w:t>
      </w:r>
      <w:r w:rsidRPr="00260D43">
        <w:t xml:space="preserve"> 273</w:t>
      </w:r>
      <w:r w:rsidRPr="00260D43">
        <w:rPr>
          <w:b/>
        </w:rPr>
        <w:t>,</w:t>
      </w:r>
      <w:r w:rsidRPr="00260D43">
        <w:t xml:space="preserve"> 1516-1517.</w:t>
      </w:r>
      <w:bookmarkEnd w:id="125"/>
    </w:p>
    <w:p w:rsidR="00260D43" w:rsidRPr="00260D43" w:rsidRDefault="00260D43" w:rsidP="00260D43">
      <w:pPr>
        <w:pStyle w:val="EndNoteBibliography"/>
        <w:spacing w:after="0"/>
        <w:ind w:left="720" w:hanging="720"/>
      </w:pPr>
      <w:bookmarkStart w:id="126" w:name="_ENREF_44"/>
      <w:r w:rsidRPr="00260D43">
        <w:t xml:space="preserve">ROBERTS, J. M., TAYLOR, R. N., MUSCI, T. J., RODGERS, G. M., HUBEL, C. A. &amp; MCLAUGHLIN, M. K. 1989. Preeclampsia: An endothelial cell disorder. </w:t>
      </w:r>
      <w:r w:rsidRPr="00260D43">
        <w:rPr>
          <w:i/>
        </w:rPr>
        <w:t>American Journal of Obstetrics &amp; Gynecology,</w:t>
      </w:r>
      <w:r w:rsidRPr="00260D43">
        <w:t xml:space="preserve"> 161</w:t>
      </w:r>
      <w:r w:rsidRPr="00260D43">
        <w:rPr>
          <w:b/>
        </w:rPr>
        <w:t>,</w:t>
      </w:r>
      <w:r w:rsidRPr="00260D43">
        <w:t xml:space="preserve"> 1200-1204.</w:t>
      </w:r>
      <w:bookmarkEnd w:id="126"/>
    </w:p>
    <w:p w:rsidR="00260D43" w:rsidRPr="00260D43" w:rsidRDefault="00260D43" w:rsidP="00260D43">
      <w:pPr>
        <w:pStyle w:val="EndNoteBibliography"/>
        <w:spacing w:after="0"/>
        <w:ind w:left="720" w:hanging="720"/>
      </w:pPr>
      <w:bookmarkStart w:id="127" w:name="_ENREF_45"/>
      <w:r w:rsidRPr="00260D43">
        <w:t>RUI, J. &amp; JIAXIN, W. Integrating sequence conservation features and a domain-domain interaction network to detect disease-associated nsSNPs.  Bioinformatics and Biomedicine Workshops (BIBMW), 2011 IEEE International Conference on, 12-15 Nov. 2011 2011. 262-267.</w:t>
      </w:r>
      <w:bookmarkEnd w:id="127"/>
    </w:p>
    <w:p w:rsidR="00260D43" w:rsidRPr="00260D43" w:rsidRDefault="00260D43" w:rsidP="00260D43">
      <w:pPr>
        <w:pStyle w:val="EndNoteBibliography"/>
        <w:spacing w:after="0"/>
        <w:ind w:left="720" w:hanging="720"/>
      </w:pPr>
      <w:bookmarkStart w:id="128" w:name="_ENREF_46"/>
      <w:r w:rsidRPr="00260D43">
        <w:t xml:space="preserve">SMITH, N. G. C. &amp; EYRE-WALKER, A. 2003. Human disease genes: patterns and predictions. </w:t>
      </w:r>
      <w:r w:rsidRPr="00260D43">
        <w:rPr>
          <w:i/>
        </w:rPr>
        <w:t>Gene,</w:t>
      </w:r>
      <w:r w:rsidRPr="00260D43">
        <w:t xml:space="preserve"> 318</w:t>
      </w:r>
      <w:r w:rsidRPr="00260D43">
        <w:rPr>
          <w:b/>
        </w:rPr>
        <w:t>,</w:t>
      </w:r>
      <w:r w:rsidRPr="00260D43">
        <w:t xml:space="preserve"> 169-175.</w:t>
      </w:r>
      <w:bookmarkEnd w:id="128"/>
    </w:p>
    <w:p w:rsidR="00260D43" w:rsidRPr="00260D43" w:rsidRDefault="00260D43" w:rsidP="00260D43">
      <w:pPr>
        <w:pStyle w:val="EndNoteBibliography"/>
        <w:spacing w:after="0"/>
        <w:ind w:left="720" w:hanging="720"/>
      </w:pPr>
      <w:bookmarkStart w:id="129" w:name="_ENREF_47"/>
      <w:r w:rsidRPr="00260D43">
        <w:t xml:space="preserve">TRANCHEVENT, L.-C., CAPDEVILA, F. B., NITSCH, D., DE MOOR, B., DE CAUSMAECKER, P. &amp; MOREAU, Y. 2010. A guide to web tools to prioritize candidate genes. </w:t>
      </w:r>
      <w:r w:rsidRPr="00260D43">
        <w:rPr>
          <w:i/>
        </w:rPr>
        <w:t>Briefings in Bioinformatics</w:t>
      </w:r>
      <w:r w:rsidRPr="00260D43">
        <w:t>.</w:t>
      </w:r>
      <w:bookmarkEnd w:id="129"/>
    </w:p>
    <w:p w:rsidR="00260D43" w:rsidRPr="00260D43" w:rsidRDefault="00260D43" w:rsidP="00260D43">
      <w:pPr>
        <w:pStyle w:val="EndNoteBibliography"/>
        <w:spacing w:after="0"/>
        <w:ind w:left="720" w:hanging="720"/>
      </w:pPr>
      <w:bookmarkStart w:id="130" w:name="_ENREF_48"/>
      <w:r w:rsidRPr="00260D43">
        <w:t>VLADIMIR, V. 1992. Principles of Risk Minimization for Learning Theory. 831--838.</w:t>
      </w:r>
      <w:bookmarkEnd w:id="130"/>
    </w:p>
    <w:p w:rsidR="00260D43" w:rsidRPr="00260D43" w:rsidRDefault="00260D43" w:rsidP="00260D43">
      <w:pPr>
        <w:pStyle w:val="EndNoteBibliography"/>
        <w:spacing w:after="0"/>
        <w:ind w:left="720" w:hanging="720"/>
      </w:pPr>
      <w:bookmarkStart w:id="131" w:name="_ENREF_49"/>
      <w:r w:rsidRPr="00260D43">
        <w:t xml:space="preserve">WU, J., YANG, S. &amp; JIANG, R. 2014. Inferring non-synonymous single-nucleotide polymorphisms-disease associations via integration of multiple similarity networks. </w:t>
      </w:r>
      <w:r w:rsidRPr="00260D43">
        <w:rPr>
          <w:i/>
        </w:rPr>
        <w:t>Systems Biology, IET,</w:t>
      </w:r>
      <w:r w:rsidRPr="00260D43">
        <w:t xml:space="preserve"> 8</w:t>
      </w:r>
      <w:r w:rsidRPr="00260D43">
        <w:rPr>
          <w:b/>
        </w:rPr>
        <w:t>,</w:t>
      </w:r>
      <w:r w:rsidRPr="00260D43">
        <w:t xml:space="preserve"> 33-40.</w:t>
      </w:r>
      <w:bookmarkEnd w:id="131"/>
    </w:p>
    <w:p w:rsidR="00260D43" w:rsidRPr="00260D43" w:rsidRDefault="00260D43" w:rsidP="00260D43">
      <w:pPr>
        <w:pStyle w:val="EndNoteBibliography"/>
        <w:spacing w:after="0"/>
        <w:ind w:left="720" w:hanging="720"/>
      </w:pPr>
      <w:bookmarkStart w:id="132" w:name="_ENREF_50"/>
      <w:r w:rsidRPr="00260D43">
        <w:t xml:space="preserve">XIE, B., AGAM, G., SULAKHE, D., MALTSEV, N., CHITTURI, B. &amp; GILLIAM, T. C. 2012. Prediction of candidate genes for neuropsychiatric disorders using feature-based enrichment. </w:t>
      </w:r>
      <w:r w:rsidRPr="00260D43">
        <w:rPr>
          <w:i/>
        </w:rPr>
        <w:t>Proceedings of the ACM Conference on Bioinformatics, Computational Biology and Biomedicine.</w:t>
      </w:r>
      <w:r w:rsidRPr="00260D43">
        <w:t xml:space="preserve"> Orlando, Florida: ACM.</w:t>
      </w:r>
      <w:bookmarkEnd w:id="132"/>
    </w:p>
    <w:p w:rsidR="00260D43" w:rsidRPr="00260D43" w:rsidRDefault="00260D43" w:rsidP="00260D43">
      <w:pPr>
        <w:pStyle w:val="EndNoteBibliography"/>
        <w:spacing w:after="0"/>
        <w:ind w:left="720" w:hanging="720"/>
      </w:pPr>
      <w:bookmarkStart w:id="133" w:name="_ENREF_51"/>
      <w:r w:rsidRPr="00260D43">
        <w:t xml:space="preserve">XU, J. &amp; LI, Y. 2006. Discovering disease-genes by topological features in human protein–protein interaction network. </w:t>
      </w:r>
      <w:r w:rsidRPr="00260D43">
        <w:rPr>
          <w:i/>
        </w:rPr>
        <w:t>Bioinformatics,</w:t>
      </w:r>
      <w:r w:rsidRPr="00260D43">
        <w:t xml:space="preserve"> 22</w:t>
      </w:r>
      <w:r w:rsidRPr="00260D43">
        <w:rPr>
          <w:b/>
        </w:rPr>
        <w:t>,</w:t>
      </w:r>
      <w:r w:rsidRPr="00260D43">
        <w:t xml:space="preserve"> 2800-2805.</w:t>
      </w:r>
      <w:bookmarkEnd w:id="133"/>
    </w:p>
    <w:p w:rsidR="00260D43" w:rsidRPr="00260D43" w:rsidRDefault="00260D43" w:rsidP="00260D43">
      <w:pPr>
        <w:pStyle w:val="EndNoteBibliography"/>
        <w:spacing w:after="0"/>
        <w:ind w:left="720" w:hanging="720"/>
      </w:pPr>
      <w:bookmarkStart w:id="134" w:name="_ENREF_52"/>
      <w:r w:rsidRPr="00260D43">
        <w:t xml:space="preserve">YATES, C. M. &amp; STERNBERG, M. J. E. 2013. The Effects of Non-Synonymous Single Nucleotide Polymorphisms (nsSNPs) on Protein–Protein Interactions. </w:t>
      </w:r>
      <w:r w:rsidRPr="00260D43">
        <w:rPr>
          <w:i/>
        </w:rPr>
        <w:t>Journal of Molecular Biology,</w:t>
      </w:r>
      <w:r w:rsidRPr="00260D43">
        <w:t xml:space="preserve"> 425</w:t>
      </w:r>
      <w:r w:rsidRPr="00260D43">
        <w:rPr>
          <w:b/>
        </w:rPr>
        <w:t>,</w:t>
      </w:r>
      <w:r w:rsidRPr="00260D43">
        <w:t xml:space="preserve"> 3949-3963.</w:t>
      </w:r>
      <w:bookmarkEnd w:id="134"/>
    </w:p>
    <w:p w:rsidR="00260D43" w:rsidRPr="00260D43" w:rsidRDefault="00260D43" w:rsidP="00260D43">
      <w:pPr>
        <w:pStyle w:val="EndNoteBibliography"/>
        <w:ind w:left="720" w:hanging="720"/>
      </w:pPr>
      <w:bookmarkStart w:id="135" w:name="_ENREF_53"/>
      <w:r w:rsidRPr="00260D43">
        <w:lastRenderedPageBreak/>
        <w:t xml:space="preserve">ZHANG, P., ZHANG, J., SHENG, H., RUSSO, J. J., OSBORNE, B. &amp; BUETOW, K. 2006. Gene functional similarity search tool (GFSST). </w:t>
      </w:r>
      <w:r w:rsidRPr="00260D43">
        <w:rPr>
          <w:i/>
        </w:rPr>
        <w:t>BMC bioinformatics,</w:t>
      </w:r>
      <w:r w:rsidRPr="00260D43">
        <w:t xml:space="preserve"> 7</w:t>
      </w:r>
      <w:r w:rsidRPr="00260D43">
        <w:rPr>
          <w:b/>
        </w:rPr>
        <w:t>,</w:t>
      </w:r>
      <w:r w:rsidRPr="00260D43">
        <w:t xml:space="preserve"> 135.</w:t>
      </w:r>
      <w:bookmarkEnd w:id="135"/>
    </w:p>
    <w:p w:rsidR="000E2D1A" w:rsidRPr="000E2D1A" w:rsidRDefault="00954FAF" w:rsidP="000E2D1A">
      <w:r>
        <w:fldChar w:fldCharType="end"/>
      </w:r>
    </w:p>
    <w:sectPr w:rsidR="000E2D1A" w:rsidRPr="000E2D1A" w:rsidSect="00FE78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169" w:rsidRDefault="00960169" w:rsidP="00026772">
      <w:pPr>
        <w:spacing w:after="0" w:line="240" w:lineRule="auto"/>
      </w:pPr>
      <w:r>
        <w:separator/>
      </w:r>
    </w:p>
  </w:endnote>
  <w:endnote w:type="continuationSeparator" w:id="0">
    <w:p w:rsidR="00960169" w:rsidRDefault="00960169" w:rsidP="00026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169" w:rsidRDefault="00960169" w:rsidP="00026772">
      <w:pPr>
        <w:spacing w:after="0" w:line="240" w:lineRule="auto"/>
      </w:pPr>
      <w:r>
        <w:separator/>
      </w:r>
    </w:p>
  </w:footnote>
  <w:footnote w:type="continuationSeparator" w:id="0">
    <w:p w:rsidR="00960169" w:rsidRDefault="00960169" w:rsidP="000267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41ACB"/>
    <w:multiLevelType w:val="hybridMultilevel"/>
    <w:tmpl w:val="392CCD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F97562"/>
    <w:multiLevelType w:val="hybridMultilevel"/>
    <w:tmpl w:val="00D670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0BA73229"/>
    <w:multiLevelType w:val="hybridMultilevel"/>
    <w:tmpl w:val="E78EDC8E"/>
    <w:lvl w:ilvl="0" w:tplc="04090009">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3">
    <w:nsid w:val="0BAE31E7"/>
    <w:multiLevelType w:val="hybridMultilevel"/>
    <w:tmpl w:val="39421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DA17E34"/>
    <w:multiLevelType w:val="hybridMultilevel"/>
    <w:tmpl w:val="E2684D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577835"/>
    <w:multiLevelType w:val="hybridMultilevel"/>
    <w:tmpl w:val="A566AF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8271141"/>
    <w:multiLevelType w:val="hybridMultilevel"/>
    <w:tmpl w:val="39D617D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2267AA"/>
    <w:multiLevelType w:val="hybridMultilevel"/>
    <w:tmpl w:val="7AB4C64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379B6C84"/>
    <w:multiLevelType w:val="hybridMultilevel"/>
    <w:tmpl w:val="AC56014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DE73D6"/>
    <w:multiLevelType w:val="hybridMultilevel"/>
    <w:tmpl w:val="4DEA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E1B5071"/>
    <w:multiLevelType w:val="hybridMultilevel"/>
    <w:tmpl w:val="E8686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643814"/>
    <w:multiLevelType w:val="hybridMultilevel"/>
    <w:tmpl w:val="36CEDF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8B7E8B"/>
    <w:multiLevelType w:val="hybridMultilevel"/>
    <w:tmpl w:val="C4601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E745C0"/>
    <w:multiLevelType w:val="hybridMultilevel"/>
    <w:tmpl w:val="CC22D8E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A16F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21737A6"/>
    <w:multiLevelType w:val="hybridMultilevel"/>
    <w:tmpl w:val="3D1012A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780381"/>
    <w:multiLevelType w:val="hybridMultilevel"/>
    <w:tmpl w:val="39AAAC84"/>
    <w:lvl w:ilvl="0" w:tplc="04090005">
      <w:start w:val="1"/>
      <w:numFmt w:val="bullet"/>
      <w:lvlText w:val=""/>
      <w:lvlJc w:val="left"/>
      <w:pPr>
        <w:ind w:left="1500" w:hanging="360"/>
      </w:pPr>
      <w:rPr>
        <w:rFonts w:ascii="Wingdings" w:hAnsi="Wingdings"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9">
    <w:nsid w:val="524D262B"/>
    <w:multiLevelType w:val="hybridMultilevel"/>
    <w:tmpl w:val="A49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1A63E2"/>
    <w:multiLevelType w:val="hybridMultilevel"/>
    <w:tmpl w:val="2C68E3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4563EBE"/>
    <w:multiLevelType w:val="hybridMultilevel"/>
    <w:tmpl w:val="730C2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nsid w:val="56D60C93"/>
    <w:multiLevelType w:val="multilevel"/>
    <w:tmpl w:val="38CC61F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5907217D"/>
    <w:multiLevelType w:val="hybridMultilevel"/>
    <w:tmpl w:val="02D290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95D1B4D"/>
    <w:multiLevelType w:val="hybridMultilevel"/>
    <w:tmpl w:val="B5F274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8D1B94"/>
    <w:multiLevelType w:val="hybridMultilevel"/>
    <w:tmpl w:val="D20A49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4B61E3"/>
    <w:multiLevelType w:val="hybridMultilevel"/>
    <w:tmpl w:val="33D625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DC3F35"/>
    <w:multiLevelType w:val="hybridMultilevel"/>
    <w:tmpl w:val="9F58A1B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0E972B3"/>
    <w:multiLevelType w:val="hybridMultilevel"/>
    <w:tmpl w:val="81D89AAA"/>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88D03FC"/>
    <w:multiLevelType w:val="hybridMultilevel"/>
    <w:tmpl w:val="30685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8D567ED"/>
    <w:multiLevelType w:val="multilevel"/>
    <w:tmpl w:val="ACB053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3"/>
  </w:num>
  <w:num w:numId="2">
    <w:abstractNumId w:val="31"/>
  </w:num>
  <w:num w:numId="3">
    <w:abstractNumId w:val="23"/>
  </w:num>
  <w:num w:numId="4">
    <w:abstractNumId w:val="14"/>
  </w:num>
  <w:num w:numId="5">
    <w:abstractNumId w:val="12"/>
  </w:num>
  <w:num w:numId="6">
    <w:abstractNumId w:val="24"/>
  </w:num>
  <w:num w:numId="7">
    <w:abstractNumId w:val="10"/>
  </w:num>
  <w:num w:numId="8">
    <w:abstractNumId w:val="28"/>
  </w:num>
  <w:num w:numId="9">
    <w:abstractNumId w:val="15"/>
  </w:num>
  <w:num w:numId="10">
    <w:abstractNumId w:val="11"/>
  </w:num>
  <w:num w:numId="11">
    <w:abstractNumId w:val="19"/>
  </w:num>
  <w:num w:numId="12">
    <w:abstractNumId w:val="6"/>
  </w:num>
  <w:num w:numId="13">
    <w:abstractNumId w:val="7"/>
  </w:num>
  <w:num w:numId="14">
    <w:abstractNumId w:val="29"/>
  </w:num>
  <w:num w:numId="15">
    <w:abstractNumId w:val="21"/>
  </w:num>
  <w:num w:numId="16">
    <w:abstractNumId w:val="1"/>
  </w:num>
  <w:num w:numId="17">
    <w:abstractNumId w:val="8"/>
  </w:num>
  <w:num w:numId="18">
    <w:abstractNumId w:val="20"/>
  </w:num>
  <w:num w:numId="19">
    <w:abstractNumId w:val="26"/>
  </w:num>
  <w:num w:numId="20">
    <w:abstractNumId w:val="16"/>
  </w:num>
  <w:num w:numId="21">
    <w:abstractNumId w:val="22"/>
  </w:num>
  <w:num w:numId="22">
    <w:abstractNumId w:val="27"/>
  </w:num>
  <w:num w:numId="23">
    <w:abstractNumId w:val="4"/>
  </w:num>
  <w:num w:numId="24">
    <w:abstractNumId w:val="5"/>
  </w:num>
  <w:num w:numId="25">
    <w:abstractNumId w:val="30"/>
  </w:num>
  <w:num w:numId="26">
    <w:abstractNumId w:val="17"/>
  </w:num>
  <w:num w:numId="27">
    <w:abstractNumId w:val="0"/>
  </w:num>
  <w:num w:numId="28">
    <w:abstractNumId w:val="25"/>
  </w:num>
  <w:num w:numId="29">
    <w:abstractNumId w:val="9"/>
  </w:num>
  <w:num w:numId="30">
    <w:abstractNumId w:val="13"/>
  </w:num>
  <w:num w:numId="31">
    <w:abstractNumId w:val="18"/>
  </w:num>
  <w:num w:numId="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6&lt;/item&gt;&lt;item&gt;8&lt;/item&gt;&lt;item&gt;10&lt;/item&gt;&lt;item&gt;11&lt;/item&gt;&lt;item&gt;12&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3&lt;/item&gt;&lt;item&gt;74&lt;/item&gt;&lt;item&gt;75&lt;/item&gt;&lt;item&gt;76&lt;/item&gt;&lt;item&gt;81&lt;/item&gt;&lt;item&gt;83&lt;/item&gt;&lt;/record-ids&gt;&lt;/item&gt;&lt;/Libraries&gt;"/>
  </w:docVars>
  <w:rsids>
    <w:rsidRoot w:val="00CA6AAF"/>
    <w:rsid w:val="000052DC"/>
    <w:rsid w:val="00005820"/>
    <w:rsid w:val="00015C4E"/>
    <w:rsid w:val="00015CB9"/>
    <w:rsid w:val="00021750"/>
    <w:rsid w:val="00026772"/>
    <w:rsid w:val="000460FC"/>
    <w:rsid w:val="00055BBE"/>
    <w:rsid w:val="00060FE1"/>
    <w:rsid w:val="0006226F"/>
    <w:rsid w:val="00072D26"/>
    <w:rsid w:val="00075CE6"/>
    <w:rsid w:val="000837AC"/>
    <w:rsid w:val="000A77DC"/>
    <w:rsid w:val="000C4123"/>
    <w:rsid w:val="000E2D1A"/>
    <w:rsid w:val="000E3D2F"/>
    <w:rsid w:val="000E5640"/>
    <w:rsid w:val="000E5E4B"/>
    <w:rsid w:val="000E74DB"/>
    <w:rsid w:val="000E76C7"/>
    <w:rsid w:val="000F755B"/>
    <w:rsid w:val="00104C1A"/>
    <w:rsid w:val="001072C1"/>
    <w:rsid w:val="001105F6"/>
    <w:rsid w:val="00112CF2"/>
    <w:rsid w:val="00131912"/>
    <w:rsid w:val="00135076"/>
    <w:rsid w:val="00137CDD"/>
    <w:rsid w:val="00142AAA"/>
    <w:rsid w:val="0014713D"/>
    <w:rsid w:val="00147FAB"/>
    <w:rsid w:val="00153BA9"/>
    <w:rsid w:val="00153ED2"/>
    <w:rsid w:val="00160608"/>
    <w:rsid w:val="00160C84"/>
    <w:rsid w:val="001650C3"/>
    <w:rsid w:val="0017610B"/>
    <w:rsid w:val="001832E6"/>
    <w:rsid w:val="00183F4C"/>
    <w:rsid w:val="001864D1"/>
    <w:rsid w:val="00195139"/>
    <w:rsid w:val="00196714"/>
    <w:rsid w:val="00196AC3"/>
    <w:rsid w:val="00197D19"/>
    <w:rsid w:val="001A1D50"/>
    <w:rsid w:val="001A56DD"/>
    <w:rsid w:val="001C0CCB"/>
    <w:rsid w:val="001C10D5"/>
    <w:rsid w:val="001C2664"/>
    <w:rsid w:val="001C26EB"/>
    <w:rsid w:val="001C2A83"/>
    <w:rsid w:val="001C3893"/>
    <w:rsid w:val="001C3C46"/>
    <w:rsid w:val="001C4F48"/>
    <w:rsid w:val="001C5782"/>
    <w:rsid w:val="001D5A86"/>
    <w:rsid w:val="001D631B"/>
    <w:rsid w:val="001D6922"/>
    <w:rsid w:val="001E2157"/>
    <w:rsid w:val="001E41C9"/>
    <w:rsid w:val="001E41EB"/>
    <w:rsid w:val="001E7885"/>
    <w:rsid w:val="001F3CEA"/>
    <w:rsid w:val="001F41D9"/>
    <w:rsid w:val="001F4919"/>
    <w:rsid w:val="001F7808"/>
    <w:rsid w:val="00200271"/>
    <w:rsid w:val="00201F75"/>
    <w:rsid w:val="00207CB1"/>
    <w:rsid w:val="00214967"/>
    <w:rsid w:val="00214B53"/>
    <w:rsid w:val="00216E4C"/>
    <w:rsid w:val="00220A5A"/>
    <w:rsid w:val="00224357"/>
    <w:rsid w:val="002362DA"/>
    <w:rsid w:val="00241F31"/>
    <w:rsid w:val="00242390"/>
    <w:rsid w:val="00243AE2"/>
    <w:rsid w:val="002442EC"/>
    <w:rsid w:val="00253178"/>
    <w:rsid w:val="00253B07"/>
    <w:rsid w:val="0025424A"/>
    <w:rsid w:val="00254CE5"/>
    <w:rsid w:val="00260D43"/>
    <w:rsid w:val="0026279A"/>
    <w:rsid w:val="002658CA"/>
    <w:rsid w:val="00267837"/>
    <w:rsid w:val="00274EF6"/>
    <w:rsid w:val="0027675F"/>
    <w:rsid w:val="00281BCD"/>
    <w:rsid w:val="00284BAC"/>
    <w:rsid w:val="0028642F"/>
    <w:rsid w:val="002A0A4B"/>
    <w:rsid w:val="002A224C"/>
    <w:rsid w:val="002A59AF"/>
    <w:rsid w:val="002B2928"/>
    <w:rsid w:val="002B3628"/>
    <w:rsid w:val="002B3A54"/>
    <w:rsid w:val="002C2BD8"/>
    <w:rsid w:val="002C3335"/>
    <w:rsid w:val="002C3C5F"/>
    <w:rsid w:val="002D0E80"/>
    <w:rsid w:val="002D14A1"/>
    <w:rsid w:val="002E0F02"/>
    <w:rsid w:val="002E2AEF"/>
    <w:rsid w:val="002F0627"/>
    <w:rsid w:val="002F2E90"/>
    <w:rsid w:val="002F3E1D"/>
    <w:rsid w:val="00300E91"/>
    <w:rsid w:val="00303426"/>
    <w:rsid w:val="003104F8"/>
    <w:rsid w:val="00317BE2"/>
    <w:rsid w:val="00324D7D"/>
    <w:rsid w:val="003250B5"/>
    <w:rsid w:val="003250FC"/>
    <w:rsid w:val="00325871"/>
    <w:rsid w:val="003319D3"/>
    <w:rsid w:val="00334388"/>
    <w:rsid w:val="00334F16"/>
    <w:rsid w:val="00357701"/>
    <w:rsid w:val="00365761"/>
    <w:rsid w:val="00367C7B"/>
    <w:rsid w:val="00370453"/>
    <w:rsid w:val="0037084E"/>
    <w:rsid w:val="00372D50"/>
    <w:rsid w:val="0038116D"/>
    <w:rsid w:val="00381C8B"/>
    <w:rsid w:val="00383E71"/>
    <w:rsid w:val="00392811"/>
    <w:rsid w:val="003A0047"/>
    <w:rsid w:val="003A5DA2"/>
    <w:rsid w:val="003C479C"/>
    <w:rsid w:val="003C5555"/>
    <w:rsid w:val="003C7FED"/>
    <w:rsid w:val="003D0A46"/>
    <w:rsid w:val="003D19D9"/>
    <w:rsid w:val="003D32EE"/>
    <w:rsid w:val="003D56F9"/>
    <w:rsid w:val="003D76AF"/>
    <w:rsid w:val="003E7BA9"/>
    <w:rsid w:val="003F0068"/>
    <w:rsid w:val="003F607D"/>
    <w:rsid w:val="004056BA"/>
    <w:rsid w:val="00414F47"/>
    <w:rsid w:val="00415A50"/>
    <w:rsid w:val="004215CB"/>
    <w:rsid w:val="0042676B"/>
    <w:rsid w:val="004347BD"/>
    <w:rsid w:val="004411CF"/>
    <w:rsid w:val="00445611"/>
    <w:rsid w:val="00451E16"/>
    <w:rsid w:val="0045274D"/>
    <w:rsid w:val="0045403F"/>
    <w:rsid w:val="00454447"/>
    <w:rsid w:val="00456715"/>
    <w:rsid w:val="004621AA"/>
    <w:rsid w:val="0046507B"/>
    <w:rsid w:val="004736AE"/>
    <w:rsid w:val="004737F1"/>
    <w:rsid w:val="00484BB4"/>
    <w:rsid w:val="00492532"/>
    <w:rsid w:val="004972DB"/>
    <w:rsid w:val="004A25FF"/>
    <w:rsid w:val="004A6A46"/>
    <w:rsid w:val="004A6EB1"/>
    <w:rsid w:val="004B12AE"/>
    <w:rsid w:val="004B1E9D"/>
    <w:rsid w:val="004B297F"/>
    <w:rsid w:val="004B2D29"/>
    <w:rsid w:val="004B47FC"/>
    <w:rsid w:val="004C517D"/>
    <w:rsid w:val="004C5F1A"/>
    <w:rsid w:val="004D1832"/>
    <w:rsid w:val="004D1E01"/>
    <w:rsid w:val="004D49DB"/>
    <w:rsid w:val="004D7F9B"/>
    <w:rsid w:val="004E0AA8"/>
    <w:rsid w:val="004E14C9"/>
    <w:rsid w:val="004E3339"/>
    <w:rsid w:val="004E4538"/>
    <w:rsid w:val="004E510C"/>
    <w:rsid w:val="004E5D36"/>
    <w:rsid w:val="004E7883"/>
    <w:rsid w:val="004F3AE8"/>
    <w:rsid w:val="005025FD"/>
    <w:rsid w:val="0050778D"/>
    <w:rsid w:val="00507E51"/>
    <w:rsid w:val="00511E82"/>
    <w:rsid w:val="0051435B"/>
    <w:rsid w:val="00514CB8"/>
    <w:rsid w:val="00520A7F"/>
    <w:rsid w:val="00524933"/>
    <w:rsid w:val="00526955"/>
    <w:rsid w:val="00530EF2"/>
    <w:rsid w:val="005339F3"/>
    <w:rsid w:val="005509B9"/>
    <w:rsid w:val="005606E6"/>
    <w:rsid w:val="005658AE"/>
    <w:rsid w:val="00566CEE"/>
    <w:rsid w:val="00567647"/>
    <w:rsid w:val="005874DC"/>
    <w:rsid w:val="0059135B"/>
    <w:rsid w:val="005954D3"/>
    <w:rsid w:val="005977E5"/>
    <w:rsid w:val="005A0129"/>
    <w:rsid w:val="005A0484"/>
    <w:rsid w:val="005A1884"/>
    <w:rsid w:val="005A6254"/>
    <w:rsid w:val="005A6EB5"/>
    <w:rsid w:val="005B0B12"/>
    <w:rsid w:val="005C1236"/>
    <w:rsid w:val="005C41C3"/>
    <w:rsid w:val="005C4323"/>
    <w:rsid w:val="005C64A8"/>
    <w:rsid w:val="005C7E5E"/>
    <w:rsid w:val="005D01AE"/>
    <w:rsid w:val="005D0216"/>
    <w:rsid w:val="005D21F4"/>
    <w:rsid w:val="005D6F9D"/>
    <w:rsid w:val="005E030A"/>
    <w:rsid w:val="005E1136"/>
    <w:rsid w:val="005E6A43"/>
    <w:rsid w:val="005F0775"/>
    <w:rsid w:val="005F3318"/>
    <w:rsid w:val="00606A5B"/>
    <w:rsid w:val="0061369D"/>
    <w:rsid w:val="006154B9"/>
    <w:rsid w:val="006216FB"/>
    <w:rsid w:val="00625D7B"/>
    <w:rsid w:val="006279BA"/>
    <w:rsid w:val="0063580C"/>
    <w:rsid w:val="00637098"/>
    <w:rsid w:val="006378C1"/>
    <w:rsid w:val="0064248F"/>
    <w:rsid w:val="0064262F"/>
    <w:rsid w:val="00643BEB"/>
    <w:rsid w:val="00655EAC"/>
    <w:rsid w:val="00657FD3"/>
    <w:rsid w:val="00662AB4"/>
    <w:rsid w:val="006778C1"/>
    <w:rsid w:val="00682797"/>
    <w:rsid w:val="00683320"/>
    <w:rsid w:val="00685F2E"/>
    <w:rsid w:val="00686C2F"/>
    <w:rsid w:val="00686D90"/>
    <w:rsid w:val="006926F1"/>
    <w:rsid w:val="006A5619"/>
    <w:rsid w:val="006A623F"/>
    <w:rsid w:val="006A6B0E"/>
    <w:rsid w:val="006A72DE"/>
    <w:rsid w:val="006B05FD"/>
    <w:rsid w:val="006B06AA"/>
    <w:rsid w:val="006B7B69"/>
    <w:rsid w:val="006B7E52"/>
    <w:rsid w:val="006D115D"/>
    <w:rsid w:val="006D50BB"/>
    <w:rsid w:val="006D7258"/>
    <w:rsid w:val="006D744F"/>
    <w:rsid w:val="006E1445"/>
    <w:rsid w:val="006E15BA"/>
    <w:rsid w:val="006E1C79"/>
    <w:rsid w:val="006E5705"/>
    <w:rsid w:val="006F11E2"/>
    <w:rsid w:val="006F1267"/>
    <w:rsid w:val="006F2214"/>
    <w:rsid w:val="006F5FB9"/>
    <w:rsid w:val="006F7661"/>
    <w:rsid w:val="00704BF8"/>
    <w:rsid w:val="00704D2A"/>
    <w:rsid w:val="00704E07"/>
    <w:rsid w:val="00716573"/>
    <w:rsid w:val="00716810"/>
    <w:rsid w:val="00720535"/>
    <w:rsid w:val="00721C5B"/>
    <w:rsid w:val="00721EFD"/>
    <w:rsid w:val="007241E5"/>
    <w:rsid w:val="00725052"/>
    <w:rsid w:val="00734621"/>
    <w:rsid w:val="0073570B"/>
    <w:rsid w:val="007374E6"/>
    <w:rsid w:val="0074494B"/>
    <w:rsid w:val="007468DB"/>
    <w:rsid w:val="00757B52"/>
    <w:rsid w:val="00757FB7"/>
    <w:rsid w:val="007610D9"/>
    <w:rsid w:val="007611BB"/>
    <w:rsid w:val="007612D5"/>
    <w:rsid w:val="00763313"/>
    <w:rsid w:val="00773859"/>
    <w:rsid w:val="00775CFC"/>
    <w:rsid w:val="007843E1"/>
    <w:rsid w:val="007859D7"/>
    <w:rsid w:val="00786F07"/>
    <w:rsid w:val="00791621"/>
    <w:rsid w:val="007A18C7"/>
    <w:rsid w:val="007A21C5"/>
    <w:rsid w:val="007A2A8E"/>
    <w:rsid w:val="007A5152"/>
    <w:rsid w:val="007A768D"/>
    <w:rsid w:val="007B4C71"/>
    <w:rsid w:val="007B6373"/>
    <w:rsid w:val="007C4A4D"/>
    <w:rsid w:val="007C6BB5"/>
    <w:rsid w:val="007C704A"/>
    <w:rsid w:val="007C752D"/>
    <w:rsid w:val="007D292A"/>
    <w:rsid w:val="007D3189"/>
    <w:rsid w:val="007D44A5"/>
    <w:rsid w:val="007E02D5"/>
    <w:rsid w:val="007E0632"/>
    <w:rsid w:val="007E4B0E"/>
    <w:rsid w:val="007E7631"/>
    <w:rsid w:val="007F1CA8"/>
    <w:rsid w:val="007F1FB8"/>
    <w:rsid w:val="007F2693"/>
    <w:rsid w:val="007F5B9D"/>
    <w:rsid w:val="007F6C6C"/>
    <w:rsid w:val="008050AF"/>
    <w:rsid w:val="00805E7D"/>
    <w:rsid w:val="00805E95"/>
    <w:rsid w:val="008128DD"/>
    <w:rsid w:val="00813A08"/>
    <w:rsid w:val="00821DC9"/>
    <w:rsid w:val="00823110"/>
    <w:rsid w:val="00825BF5"/>
    <w:rsid w:val="00834851"/>
    <w:rsid w:val="00837781"/>
    <w:rsid w:val="00857C2D"/>
    <w:rsid w:val="00863094"/>
    <w:rsid w:val="00867F60"/>
    <w:rsid w:val="0087027B"/>
    <w:rsid w:val="00870546"/>
    <w:rsid w:val="00875E98"/>
    <w:rsid w:val="00880D3B"/>
    <w:rsid w:val="00881281"/>
    <w:rsid w:val="008835AF"/>
    <w:rsid w:val="00890FA6"/>
    <w:rsid w:val="00892B1E"/>
    <w:rsid w:val="008A1243"/>
    <w:rsid w:val="008B41A1"/>
    <w:rsid w:val="008B7BD6"/>
    <w:rsid w:val="008C07C1"/>
    <w:rsid w:val="008C159A"/>
    <w:rsid w:val="008C355D"/>
    <w:rsid w:val="008D0CAF"/>
    <w:rsid w:val="008D2573"/>
    <w:rsid w:val="008E07AC"/>
    <w:rsid w:val="008E1F00"/>
    <w:rsid w:val="008E2276"/>
    <w:rsid w:val="008E6665"/>
    <w:rsid w:val="008F20EF"/>
    <w:rsid w:val="008F5FC4"/>
    <w:rsid w:val="00901C75"/>
    <w:rsid w:val="00904400"/>
    <w:rsid w:val="00913AB3"/>
    <w:rsid w:val="00915569"/>
    <w:rsid w:val="00916DA6"/>
    <w:rsid w:val="00917D48"/>
    <w:rsid w:val="00920901"/>
    <w:rsid w:val="009222DD"/>
    <w:rsid w:val="00922F4C"/>
    <w:rsid w:val="009233CA"/>
    <w:rsid w:val="00925628"/>
    <w:rsid w:val="00930314"/>
    <w:rsid w:val="00933F06"/>
    <w:rsid w:val="009366CA"/>
    <w:rsid w:val="00944578"/>
    <w:rsid w:val="00946D6E"/>
    <w:rsid w:val="00954FAF"/>
    <w:rsid w:val="00960169"/>
    <w:rsid w:val="00965D92"/>
    <w:rsid w:val="00971A32"/>
    <w:rsid w:val="0097279F"/>
    <w:rsid w:val="009751F3"/>
    <w:rsid w:val="00977870"/>
    <w:rsid w:val="0098143F"/>
    <w:rsid w:val="00983D22"/>
    <w:rsid w:val="00990EDD"/>
    <w:rsid w:val="009942CA"/>
    <w:rsid w:val="00997F85"/>
    <w:rsid w:val="009A1053"/>
    <w:rsid w:val="009A2288"/>
    <w:rsid w:val="009A2621"/>
    <w:rsid w:val="009A3429"/>
    <w:rsid w:val="009A3BE5"/>
    <w:rsid w:val="009A5153"/>
    <w:rsid w:val="009A6823"/>
    <w:rsid w:val="009C1C1F"/>
    <w:rsid w:val="009D789D"/>
    <w:rsid w:val="009E0111"/>
    <w:rsid w:val="009E1FE1"/>
    <w:rsid w:val="009F1C93"/>
    <w:rsid w:val="009F36EF"/>
    <w:rsid w:val="009F66BA"/>
    <w:rsid w:val="00A04313"/>
    <w:rsid w:val="00A24072"/>
    <w:rsid w:val="00A25C11"/>
    <w:rsid w:val="00A31015"/>
    <w:rsid w:val="00A31822"/>
    <w:rsid w:val="00A3228C"/>
    <w:rsid w:val="00A32F24"/>
    <w:rsid w:val="00A347A4"/>
    <w:rsid w:val="00A56690"/>
    <w:rsid w:val="00A612A9"/>
    <w:rsid w:val="00A654C8"/>
    <w:rsid w:val="00A66615"/>
    <w:rsid w:val="00A67D63"/>
    <w:rsid w:val="00A77FF1"/>
    <w:rsid w:val="00A8006A"/>
    <w:rsid w:val="00A86A91"/>
    <w:rsid w:val="00A91273"/>
    <w:rsid w:val="00AA0FEF"/>
    <w:rsid w:val="00AA7BDB"/>
    <w:rsid w:val="00AC01D0"/>
    <w:rsid w:val="00AC1AD4"/>
    <w:rsid w:val="00AC3F03"/>
    <w:rsid w:val="00AC5319"/>
    <w:rsid w:val="00AC6F02"/>
    <w:rsid w:val="00AD4311"/>
    <w:rsid w:val="00AE4404"/>
    <w:rsid w:val="00AE4F99"/>
    <w:rsid w:val="00AE5B65"/>
    <w:rsid w:val="00AE63CC"/>
    <w:rsid w:val="00AE65B6"/>
    <w:rsid w:val="00AE6B0C"/>
    <w:rsid w:val="00AF744B"/>
    <w:rsid w:val="00B041F1"/>
    <w:rsid w:val="00B0620D"/>
    <w:rsid w:val="00B14AF8"/>
    <w:rsid w:val="00B15E4A"/>
    <w:rsid w:val="00B2118E"/>
    <w:rsid w:val="00B218EE"/>
    <w:rsid w:val="00B22DE3"/>
    <w:rsid w:val="00B277DE"/>
    <w:rsid w:val="00B35116"/>
    <w:rsid w:val="00B37151"/>
    <w:rsid w:val="00B3784B"/>
    <w:rsid w:val="00B37C14"/>
    <w:rsid w:val="00B401E2"/>
    <w:rsid w:val="00B52A8E"/>
    <w:rsid w:val="00B54DF6"/>
    <w:rsid w:val="00B5673D"/>
    <w:rsid w:val="00B569D4"/>
    <w:rsid w:val="00B57D19"/>
    <w:rsid w:val="00B620E4"/>
    <w:rsid w:val="00B6236E"/>
    <w:rsid w:val="00B645C3"/>
    <w:rsid w:val="00B7251A"/>
    <w:rsid w:val="00B72586"/>
    <w:rsid w:val="00B72DA9"/>
    <w:rsid w:val="00B74D93"/>
    <w:rsid w:val="00B81B93"/>
    <w:rsid w:val="00B82EDC"/>
    <w:rsid w:val="00B83066"/>
    <w:rsid w:val="00B913ED"/>
    <w:rsid w:val="00B935D5"/>
    <w:rsid w:val="00B93E87"/>
    <w:rsid w:val="00BA4000"/>
    <w:rsid w:val="00BA6EB7"/>
    <w:rsid w:val="00BB3EA3"/>
    <w:rsid w:val="00BB7F87"/>
    <w:rsid w:val="00BD361C"/>
    <w:rsid w:val="00BD61D1"/>
    <w:rsid w:val="00BE1430"/>
    <w:rsid w:val="00BE20B1"/>
    <w:rsid w:val="00BE3889"/>
    <w:rsid w:val="00BE4F34"/>
    <w:rsid w:val="00BE69DC"/>
    <w:rsid w:val="00BE6D3B"/>
    <w:rsid w:val="00BF0D24"/>
    <w:rsid w:val="00BF3F13"/>
    <w:rsid w:val="00C0229C"/>
    <w:rsid w:val="00C0386C"/>
    <w:rsid w:val="00C1046C"/>
    <w:rsid w:val="00C27A8B"/>
    <w:rsid w:val="00C27B57"/>
    <w:rsid w:val="00C33FDA"/>
    <w:rsid w:val="00C375D5"/>
    <w:rsid w:val="00C37AC4"/>
    <w:rsid w:val="00C4029B"/>
    <w:rsid w:val="00C42922"/>
    <w:rsid w:val="00C546E5"/>
    <w:rsid w:val="00C54C40"/>
    <w:rsid w:val="00C57F17"/>
    <w:rsid w:val="00C60357"/>
    <w:rsid w:val="00C61823"/>
    <w:rsid w:val="00C6239A"/>
    <w:rsid w:val="00C6532D"/>
    <w:rsid w:val="00C71694"/>
    <w:rsid w:val="00C747E8"/>
    <w:rsid w:val="00C75BF6"/>
    <w:rsid w:val="00C82845"/>
    <w:rsid w:val="00C846B0"/>
    <w:rsid w:val="00C938BA"/>
    <w:rsid w:val="00C93AAA"/>
    <w:rsid w:val="00CA411C"/>
    <w:rsid w:val="00CA41D4"/>
    <w:rsid w:val="00CA4D20"/>
    <w:rsid w:val="00CA55A7"/>
    <w:rsid w:val="00CA6AAF"/>
    <w:rsid w:val="00CB09E1"/>
    <w:rsid w:val="00CB21E3"/>
    <w:rsid w:val="00CC1C5E"/>
    <w:rsid w:val="00CD4FC4"/>
    <w:rsid w:val="00CD75D6"/>
    <w:rsid w:val="00CE1F47"/>
    <w:rsid w:val="00CE59DD"/>
    <w:rsid w:val="00CE5BD3"/>
    <w:rsid w:val="00CF07F5"/>
    <w:rsid w:val="00CF0DE2"/>
    <w:rsid w:val="00CF1B1E"/>
    <w:rsid w:val="00CF2F5B"/>
    <w:rsid w:val="00CF7B99"/>
    <w:rsid w:val="00D04590"/>
    <w:rsid w:val="00D056A9"/>
    <w:rsid w:val="00D105C9"/>
    <w:rsid w:val="00D12442"/>
    <w:rsid w:val="00D13BE8"/>
    <w:rsid w:val="00D15A7F"/>
    <w:rsid w:val="00D15DDB"/>
    <w:rsid w:val="00D2317D"/>
    <w:rsid w:val="00D300D0"/>
    <w:rsid w:val="00D304C6"/>
    <w:rsid w:val="00D33C13"/>
    <w:rsid w:val="00D35357"/>
    <w:rsid w:val="00D40D8A"/>
    <w:rsid w:val="00D4221E"/>
    <w:rsid w:val="00D436BE"/>
    <w:rsid w:val="00D45DD3"/>
    <w:rsid w:val="00D46F5D"/>
    <w:rsid w:val="00D557F6"/>
    <w:rsid w:val="00D604A2"/>
    <w:rsid w:val="00D628B8"/>
    <w:rsid w:val="00D6749F"/>
    <w:rsid w:val="00D72176"/>
    <w:rsid w:val="00D7616D"/>
    <w:rsid w:val="00D77DCB"/>
    <w:rsid w:val="00D82285"/>
    <w:rsid w:val="00D90AAA"/>
    <w:rsid w:val="00D910A9"/>
    <w:rsid w:val="00D92321"/>
    <w:rsid w:val="00DB1086"/>
    <w:rsid w:val="00DB176B"/>
    <w:rsid w:val="00DB1DB9"/>
    <w:rsid w:val="00DB728A"/>
    <w:rsid w:val="00DC297E"/>
    <w:rsid w:val="00DC4A88"/>
    <w:rsid w:val="00DC795A"/>
    <w:rsid w:val="00DD52C4"/>
    <w:rsid w:val="00DD6230"/>
    <w:rsid w:val="00DD7094"/>
    <w:rsid w:val="00DE1875"/>
    <w:rsid w:val="00DF112A"/>
    <w:rsid w:val="00DF6946"/>
    <w:rsid w:val="00E000BD"/>
    <w:rsid w:val="00E01D28"/>
    <w:rsid w:val="00E02375"/>
    <w:rsid w:val="00E03A2F"/>
    <w:rsid w:val="00E05980"/>
    <w:rsid w:val="00E05DD9"/>
    <w:rsid w:val="00E15527"/>
    <w:rsid w:val="00E15C56"/>
    <w:rsid w:val="00E177F0"/>
    <w:rsid w:val="00E270E9"/>
    <w:rsid w:val="00E31602"/>
    <w:rsid w:val="00E3186E"/>
    <w:rsid w:val="00E32FCC"/>
    <w:rsid w:val="00E32FFA"/>
    <w:rsid w:val="00E339C7"/>
    <w:rsid w:val="00E33DD5"/>
    <w:rsid w:val="00E43F7A"/>
    <w:rsid w:val="00E57AD5"/>
    <w:rsid w:val="00E638B0"/>
    <w:rsid w:val="00E7620F"/>
    <w:rsid w:val="00E76B15"/>
    <w:rsid w:val="00E7787A"/>
    <w:rsid w:val="00E81500"/>
    <w:rsid w:val="00E81830"/>
    <w:rsid w:val="00E91011"/>
    <w:rsid w:val="00E94CC6"/>
    <w:rsid w:val="00E95195"/>
    <w:rsid w:val="00E97ED5"/>
    <w:rsid w:val="00EA7C45"/>
    <w:rsid w:val="00EB2FBF"/>
    <w:rsid w:val="00EC3643"/>
    <w:rsid w:val="00EC41D0"/>
    <w:rsid w:val="00EC6FDE"/>
    <w:rsid w:val="00EE2535"/>
    <w:rsid w:val="00EF0B5A"/>
    <w:rsid w:val="00EF24F2"/>
    <w:rsid w:val="00EF423D"/>
    <w:rsid w:val="00EF71DA"/>
    <w:rsid w:val="00EF7EBB"/>
    <w:rsid w:val="00F00500"/>
    <w:rsid w:val="00F00D15"/>
    <w:rsid w:val="00F030D5"/>
    <w:rsid w:val="00F057AC"/>
    <w:rsid w:val="00F109DC"/>
    <w:rsid w:val="00F133BC"/>
    <w:rsid w:val="00F1760C"/>
    <w:rsid w:val="00F224B9"/>
    <w:rsid w:val="00F24E9D"/>
    <w:rsid w:val="00F25383"/>
    <w:rsid w:val="00F30A25"/>
    <w:rsid w:val="00F32E17"/>
    <w:rsid w:val="00F3303D"/>
    <w:rsid w:val="00F3438D"/>
    <w:rsid w:val="00F3505C"/>
    <w:rsid w:val="00F352B7"/>
    <w:rsid w:val="00F36979"/>
    <w:rsid w:val="00F36D9E"/>
    <w:rsid w:val="00F4186D"/>
    <w:rsid w:val="00F56DFC"/>
    <w:rsid w:val="00F570D7"/>
    <w:rsid w:val="00F57BF1"/>
    <w:rsid w:val="00F6497A"/>
    <w:rsid w:val="00F74779"/>
    <w:rsid w:val="00F7483F"/>
    <w:rsid w:val="00F80328"/>
    <w:rsid w:val="00F85434"/>
    <w:rsid w:val="00F9035C"/>
    <w:rsid w:val="00F94D2F"/>
    <w:rsid w:val="00F95227"/>
    <w:rsid w:val="00F95C8C"/>
    <w:rsid w:val="00F96C2D"/>
    <w:rsid w:val="00F96F12"/>
    <w:rsid w:val="00F97E61"/>
    <w:rsid w:val="00FB11C1"/>
    <w:rsid w:val="00FB2C66"/>
    <w:rsid w:val="00FB3768"/>
    <w:rsid w:val="00FB7D1B"/>
    <w:rsid w:val="00FB7E58"/>
    <w:rsid w:val="00FD19C4"/>
    <w:rsid w:val="00FE01F5"/>
    <w:rsid w:val="00FE11C6"/>
    <w:rsid w:val="00FE4346"/>
    <w:rsid w:val="00FE7822"/>
    <w:rsid w:val="00FF1F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 w:type="character" w:styleId="CommentReference">
    <w:name w:val="annotation reference"/>
    <w:basedOn w:val="DefaultParagraphFont"/>
    <w:uiPriority w:val="99"/>
    <w:semiHidden/>
    <w:unhideWhenUsed/>
    <w:rsid w:val="008835AF"/>
    <w:rPr>
      <w:sz w:val="16"/>
      <w:szCs w:val="16"/>
    </w:rPr>
  </w:style>
  <w:style w:type="paragraph" w:styleId="CommentText">
    <w:name w:val="annotation text"/>
    <w:basedOn w:val="Normal"/>
    <w:link w:val="CommentTextChar"/>
    <w:uiPriority w:val="99"/>
    <w:semiHidden/>
    <w:unhideWhenUsed/>
    <w:rsid w:val="008835AF"/>
    <w:pPr>
      <w:spacing w:line="240" w:lineRule="auto"/>
      <w:jc w:val="left"/>
    </w:pPr>
    <w:rPr>
      <w:rFonts w:asciiTheme="minorHAnsi" w:hAnsiTheme="minorHAnsi" w:cstheme="minorBidi"/>
      <w:sz w:val="20"/>
      <w:szCs w:val="20"/>
    </w:rPr>
  </w:style>
  <w:style w:type="character" w:customStyle="1" w:styleId="CommentTextChar">
    <w:name w:val="Comment Text Char"/>
    <w:basedOn w:val="DefaultParagraphFont"/>
    <w:link w:val="CommentText"/>
    <w:uiPriority w:val="99"/>
    <w:semiHidden/>
    <w:rsid w:val="008835AF"/>
    <w:rPr>
      <w:rFonts w:asciiTheme="minorHAnsi" w:hAnsiTheme="minorHAnsi" w:cstheme="min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905344">
      <w:bodyDiv w:val="1"/>
      <w:marLeft w:val="0"/>
      <w:marRight w:val="0"/>
      <w:marTop w:val="0"/>
      <w:marBottom w:val="0"/>
      <w:divBdr>
        <w:top w:val="none" w:sz="0" w:space="0" w:color="auto"/>
        <w:left w:val="none" w:sz="0" w:space="0" w:color="auto"/>
        <w:bottom w:val="none" w:sz="0" w:space="0" w:color="auto"/>
        <w:right w:val="none" w:sz="0" w:space="0" w:color="auto"/>
      </w:divBdr>
    </w:div>
    <w:div w:id="1355380025">
      <w:bodyDiv w:val="1"/>
      <w:marLeft w:val="0"/>
      <w:marRight w:val="0"/>
      <w:marTop w:val="0"/>
      <w:marBottom w:val="0"/>
      <w:divBdr>
        <w:top w:val="none" w:sz="0" w:space="0" w:color="auto"/>
        <w:left w:val="none" w:sz="0" w:space="0" w:color="auto"/>
        <w:bottom w:val="none" w:sz="0" w:space="0" w:color="auto"/>
        <w:right w:val="none" w:sz="0" w:space="0" w:color="auto"/>
      </w:divBdr>
    </w:div>
    <w:div w:id="209546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3.bin"/><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oleObject" Target="embeddings/oleObject10.bin"/><Relationship Id="rId68" Type="http://schemas.openxmlformats.org/officeDocument/2006/relationships/image" Target="media/image36.png"/><Relationship Id="rId16" Type="http://schemas.openxmlformats.org/officeDocument/2006/relationships/image" Target="media/image3.wmf"/><Relationship Id="rId11" Type="http://schemas.openxmlformats.org/officeDocument/2006/relationships/diagramQuickStyle" Target="diagrams/quickStyle1.xml"/><Relationship Id="rId24" Type="http://schemas.openxmlformats.org/officeDocument/2006/relationships/image" Target="media/image7.wmf"/><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hyperlink" Target="http://www.cs.waikato.ac.nz/ml/weka/" TargetMode="External"/><Relationship Id="rId58" Type="http://schemas.openxmlformats.org/officeDocument/2006/relationships/hyperlink" Target="http://www.mysql.com/" TargetMode="External"/><Relationship Id="rId66" Type="http://schemas.openxmlformats.org/officeDocument/2006/relationships/image" Target="media/image34.gif"/><Relationship Id="rId74" Type="http://schemas.openxmlformats.org/officeDocument/2006/relationships/hyperlink" Target="http://www.nimh.nih.gov/health/topics/schizophrenia/index.shtml" TargetMode="Externa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oleObject" Target="embeddings/oleObject9.bin"/><Relationship Id="rId19" Type="http://schemas.openxmlformats.org/officeDocument/2006/relationships/oleObject" Target="embeddings/oleObject2.bin"/><Relationship Id="rId14" Type="http://schemas.openxmlformats.org/officeDocument/2006/relationships/image" Target="media/image1.emf"/><Relationship Id="rId22" Type="http://schemas.openxmlformats.org/officeDocument/2006/relationships/image" Target="media/image6.wmf"/><Relationship Id="rId27" Type="http://schemas.openxmlformats.org/officeDocument/2006/relationships/oleObject" Target="embeddings/oleObject6.bin"/><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hyperlink" Target="https://poi.apache.org/" TargetMode="External"/><Relationship Id="rId64" Type="http://schemas.openxmlformats.org/officeDocument/2006/relationships/image" Target="media/image32.jpeg"/><Relationship Id="rId69" Type="http://schemas.openxmlformats.org/officeDocument/2006/relationships/chart" Target="charts/chart1.xml"/><Relationship Id="rId77" Type="http://schemas.openxmlformats.org/officeDocument/2006/relationships/hyperlink" Target="http://dl.lib.mrt.ac.lk/bitstream/handle/123/1781/93001_3.pdf?sequence=5" TargetMode="External"/><Relationship Id="rId8" Type="http://schemas.openxmlformats.org/officeDocument/2006/relationships/endnotes" Target="endnotes.xml"/><Relationship Id="rId51" Type="http://schemas.openxmlformats.org/officeDocument/2006/relationships/hyperlink" Target="http://logging.apache.org/log4j/2.x/" TargetMode="External"/><Relationship Id="rId72" Type="http://schemas.openxmlformats.org/officeDocument/2006/relationships/chart" Target="charts/chart4.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image" Target="media/image12.emf"/><Relationship Id="rId38" Type="http://schemas.openxmlformats.org/officeDocument/2006/relationships/image" Target="media/image17.jpeg"/><Relationship Id="rId46" Type="http://schemas.openxmlformats.org/officeDocument/2006/relationships/image" Target="media/image25.png"/><Relationship Id="rId59" Type="http://schemas.openxmlformats.org/officeDocument/2006/relationships/image" Target="media/image29.png"/><Relationship Id="rId67" Type="http://schemas.openxmlformats.org/officeDocument/2006/relationships/image" Target="media/image35.jpeg"/><Relationship Id="rId20" Type="http://schemas.openxmlformats.org/officeDocument/2006/relationships/image" Target="media/image5.wmf"/><Relationship Id="rId41" Type="http://schemas.openxmlformats.org/officeDocument/2006/relationships/image" Target="media/image20.png"/><Relationship Id="rId54" Type="http://schemas.openxmlformats.org/officeDocument/2006/relationships/hyperlink" Target="http://jgap.sourceforge.net/" TargetMode="External"/><Relationship Id="rId62" Type="http://schemas.openxmlformats.org/officeDocument/2006/relationships/image" Target="media/image31.emf"/><Relationship Id="rId70" Type="http://schemas.openxmlformats.org/officeDocument/2006/relationships/chart" Target="charts/chart2.xml"/><Relationship Id="rId75" Type="http://schemas.openxmlformats.org/officeDocument/2006/relationships/hyperlink" Target="http://www.goodreads.com/quotes/261279-what-are-the-chances-that-we-will-one-day-discover"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oleObject" Target="embeddings/oleObject4.bin"/><Relationship Id="rId28" Type="http://schemas.openxmlformats.org/officeDocument/2006/relationships/image" Target="media/image9.wmf"/><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hyperlink" Target="http://getbootstrap.com/" TargetMode="External"/><Relationship Id="rId10" Type="http://schemas.openxmlformats.org/officeDocument/2006/relationships/diagramLayout" Target="diagrams/layout1.xml"/><Relationship Id="rId31" Type="http://schemas.openxmlformats.org/officeDocument/2006/relationships/oleObject" Target="embeddings/oleObject8.bin"/><Relationship Id="rId44" Type="http://schemas.openxmlformats.org/officeDocument/2006/relationships/image" Target="media/image23.png"/><Relationship Id="rId52" Type="http://schemas.openxmlformats.org/officeDocument/2006/relationships/hyperlink" Target="http://www.chartjs.org/" TargetMode="External"/><Relationship Id="rId60" Type="http://schemas.openxmlformats.org/officeDocument/2006/relationships/image" Target="media/image30.emf"/><Relationship Id="rId65" Type="http://schemas.openxmlformats.org/officeDocument/2006/relationships/image" Target="media/image33.png"/><Relationship Id="rId73" Type="http://schemas.openxmlformats.org/officeDocument/2006/relationships/hyperlink" Target="http://www.cs.waikato.ac.nz/ml/weka/" TargetMode="External"/><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diagramData" Target="diagrams/data1.xml"/><Relationship Id="rId13" Type="http://schemas.microsoft.com/office/2007/relationships/diagramDrawing" Target="diagrams/drawing1.xml"/><Relationship Id="rId18" Type="http://schemas.openxmlformats.org/officeDocument/2006/relationships/image" Target="media/image4.wmf"/><Relationship Id="rId39" Type="http://schemas.openxmlformats.org/officeDocument/2006/relationships/image" Target="media/image18.png"/><Relationship Id="rId34" Type="http://schemas.openxmlformats.org/officeDocument/2006/relationships/image" Target="media/image13.emf"/><Relationship Id="rId50" Type="http://schemas.openxmlformats.org/officeDocument/2006/relationships/hyperlink" Target="http://www.oracle.com/technetwork/java/javase/downloads/index.html" TargetMode="External"/><Relationship Id="rId55" Type="http://schemas.openxmlformats.org/officeDocument/2006/relationships/hyperlink" Target="https://angularjs.org/" TargetMode="External"/><Relationship Id="rId76" Type="http://schemas.openxmlformats.org/officeDocument/2006/relationships/hyperlink" Target="http://www.nimh.nih.gov/health/topics/schizophrenia/index.shtml" TargetMode="External"/><Relationship Id="rId7" Type="http://schemas.openxmlformats.org/officeDocument/2006/relationships/footnotes" Target="footnotes.xml"/><Relationship Id="rId71" Type="http://schemas.openxmlformats.org/officeDocument/2006/relationships/chart" Target="charts/chart3.xml"/><Relationship Id="rId2" Type="http://schemas.openxmlformats.org/officeDocument/2006/relationships/numbering" Target="numbering.xml"/><Relationship Id="rId29" Type="http://schemas.openxmlformats.org/officeDocument/2006/relationships/oleObject" Target="embeddings/oleObject7.bin"/></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dea</a:t>
            </a:r>
            <a:r>
              <a:rPr lang="en-US" baseline="0"/>
              <a:t> on Disease Prediction Algorithm</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4</c:f>
              <c:strCache>
                <c:ptCount val="3"/>
                <c:pt idx="0">
                  <c:v>Positive</c:v>
                </c:pt>
                <c:pt idx="1">
                  <c:v>Non-commited</c:v>
                </c:pt>
                <c:pt idx="2">
                  <c:v>Negative</c:v>
                </c:pt>
              </c:strCache>
            </c:strRef>
          </c:cat>
          <c:val>
            <c:numRef>
              <c:f>Sheet1!$B$2:$B$4</c:f>
              <c:numCache>
                <c:formatCode>0%</c:formatCode>
                <c:ptCount val="3"/>
                <c:pt idx="0">
                  <c:v>0.9</c:v>
                </c:pt>
                <c:pt idx="1">
                  <c:v>0.1</c:v>
                </c:pt>
                <c:pt idx="2">
                  <c:v>0.1</c:v>
                </c:pt>
              </c:numCache>
            </c:numRef>
          </c:val>
        </c:ser>
        <c:dLbls>
          <c:showLegendKey val="0"/>
          <c:showVal val="0"/>
          <c:showCatName val="0"/>
          <c:showSerName val="0"/>
          <c:showPercent val="0"/>
          <c:showBubbleSize val="0"/>
        </c:dLbls>
        <c:gapWidth val="150"/>
        <c:axId val="232975360"/>
        <c:axId val="185090624"/>
      </c:barChart>
      <c:catAx>
        <c:axId val="232975360"/>
        <c:scaling>
          <c:orientation val="minMax"/>
        </c:scaling>
        <c:delete val="0"/>
        <c:axPos val="b"/>
        <c:majorTickMark val="out"/>
        <c:minorTickMark val="none"/>
        <c:tickLblPos val="nextTo"/>
        <c:txPr>
          <a:bodyPr/>
          <a:lstStyle/>
          <a:p>
            <a:pPr>
              <a:defRPr b="1"/>
            </a:pPr>
            <a:endParaRPr lang="en-US"/>
          </a:p>
        </c:txPr>
        <c:crossAx val="185090624"/>
        <c:crosses val="autoZero"/>
        <c:auto val="1"/>
        <c:lblAlgn val="ctr"/>
        <c:lblOffset val="100"/>
        <c:noMultiLvlLbl val="0"/>
      </c:catAx>
      <c:valAx>
        <c:axId val="185090624"/>
        <c:scaling>
          <c:orientation val="minMax"/>
        </c:scaling>
        <c:delete val="0"/>
        <c:axPos val="l"/>
        <c:majorGridlines/>
        <c:numFmt formatCode="0%" sourceLinked="1"/>
        <c:majorTickMark val="out"/>
        <c:minorTickMark val="none"/>
        <c:tickLblPos val="nextTo"/>
        <c:crossAx val="23297536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Idea</a:t>
            </a:r>
            <a:r>
              <a:rPr lang="en-US" baseline="0"/>
              <a:t> on Disease Genes Prioritize Algorithm</a:t>
            </a:r>
            <a:endParaRPr lang="en-US"/>
          </a:p>
        </c:rich>
      </c:tx>
      <c:overlay val="0"/>
    </c:title>
    <c:autoTitleDeleted val="0"/>
    <c:plotArea>
      <c:layout/>
      <c:barChart>
        <c:barDir val="col"/>
        <c:grouping val="clustered"/>
        <c:varyColors val="0"/>
        <c:ser>
          <c:idx val="0"/>
          <c:order val="0"/>
          <c:tx>
            <c:strRef>
              <c:f>Sheet1!$B$1</c:f>
              <c:strCache>
                <c:ptCount val="1"/>
                <c:pt idx="0">
                  <c:v>Series 1</c:v>
                </c:pt>
              </c:strCache>
            </c:strRef>
          </c:tx>
          <c:invertIfNegative val="0"/>
          <c:cat>
            <c:strRef>
              <c:f>Sheet1!$A$2:$A$4</c:f>
              <c:strCache>
                <c:ptCount val="3"/>
                <c:pt idx="0">
                  <c:v>Positive</c:v>
                </c:pt>
                <c:pt idx="1">
                  <c:v>Non-commited</c:v>
                </c:pt>
                <c:pt idx="2">
                  <c:v>Negative</c:v>
                </c:pt>
              </c:strCache>
            </c:strRef>
          </c:cat>
          <c:val>
            <c:numRef>
              <c:f>Sheet1!$B$2:$B$4</c:f>
              <c:numCache>
                <c:formatCode>0%</c:formatCode>
                <c:ptCount val="3"/>
                <c:pt idx="0">
                  <c:v>0.9</c:v>
                </c:pt>
                <c:pt idx="1">
                  <c:v>0.1</c:v>
                </c:pt>
                <c:pt idx="2">
                  <c:v>0.1</c:v>
                </c:pt>
              </c:numCache>
            </c:numRef>
          </c:val>
        </c:ser>
        <c:dLbls>
          <c:showLegendKey val="0"/>
          <c:showVal val="0"/>
          <c:showCatName val="0"/>
          <c:showSerName val="0"/>
          <c:showPercent val="0"/>
          <c:showBubbleSize val="0"/>
        </c:dLbls>
        <c:gapWidth val="150"/>
        <c:axId val="232975872"/>
        <c:axId val="185091776"/>
      </c:barChart>
      <c:catAx>
        <c:axId val="232975872"/>
        <c:scaling>
          <c:orientation val="minMax"/>
        </c:scaling>
        <c:delete val="0"/>
        <c:axPos val="b"/>
        <c:majorTickMark val="out"/>
        <c:minorTickMark val="none"/>
        <c:tickLblPos val="nextTo"/>
        <c:txPr>
          <a:bodyPr/>
          <a:lstStyle/>
          <a:p>
            <a:pPr>
              <a:defRPr b="1"/>
            </a:pPr>
            <a:endParaRPr lang="en-US"/>
          </a:p>
        </c:txPr>
        <c:crossAx val="185091776"/>
        <c:crosses val="autoZero"/>
        <c:auto val="1"/>
        <c:lblAlgn val="ctr"/>
        <c:lblOffset val="100"/>
        <c:noMultiLvlLbl val="0"/>
      </c:catAx>
      <c:valAx>
        <c:axId val="185091776"/>
        <c:scaling>
          <c:orientation val="minMax"/>
        </c:scaling>
        <c:delete val="0"/>
        <c:axPos val="l"/>
        <c:majorGridlines/>
        <c:numFmt formatCode="0%" sourceLinked="1"/>
        <c:majorTickMark val="out"/>
        <c:minorTickMark val="none"/>
        <c:tickLblPos val="nextTo"/>
        <c:crossAx val="232975872"/>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utability of</a:t>
            </a:r>
            <a:r>
              <a:rPr lang="en-US" baseline="0"/>
              <a:t> JGAP</a:t>
            </a:r>
            <a:endParaRPr lang="en-US"/>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5</c:f>
              <c:strCache>
                <c:ptCount val="3"/>
                <c:pt idx="0">
                  <c:v>Positive</c:v>
                </c:pt>
                <c:pt idx="1">
                  <c:v>Negative</c:v>
                </c:pt>
                <c:pt idx="2">
                  <c:v>Non-commited</c:v>
                </c:pt>
              </c:strCache>
            </c:strRef>
          </c:cat>
          <c:val>
            <c:numRef>
              <c:f>Sheet1!$B$2:$B$5</c:f>
              <c:numCache>
                <c:formatCode>0%</c:formatCode>
                <c:ptCount val="4"/>
                <c:pt idx="0">
                  <c:v>0.85</c:v>
                </c:pt>
                <c:pt idx="1">
                  <c:v>0.09</c:v>
                </c:pt>
                <c:pt idx="2">
                  <c:v>0</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utability of Weka</a:t>
            </a:r>
          </a:p>
        </c:rich>
      </c:tx>
      <c:overlay val="0"/>
    </c:title>
    <c:autoTitleDeleted val="0"/>
    <c:plotArea>
      <c:layout/>
      <c:pieChart>
        <c:varyColors val="1"/>
        <c:ser>
          <c:idx val="0"/>
          <c:order val="0"/>
          <c:tx>
            <c:strRef>
              <c:f>Sheet1!$B$1</c:f>
              <c:strCache>
                <c:ptCount val="1"/>
                <c:pt idx="0">
                  <c:v>Sales</c:v>
                </c:pt>
              </c:strCache>
            </c:strRef>
          </c:tx>
          <c:dLbls>
            <c:showLegendKey val="0"/>
            <c:showVal val="0"/>
            <c:showCatName val="0"/>
            <c:showSerName val="0"/>
            <c:showPercent val="1"/>
            <c:showBubbleSize val="0"/>
            <c:showLeaderLines val="1"/>
          </c:dLbls>
          <c:cat>
            <c:strRef>
              <c:f>Sheet1!$A$2:$A$5</c:f>
              <c:strCache>
                <c:ptCount val="3"/>
                <c:pt idx="0">
                  <c:v>Positive</c:v>
                </c:pt>
                <c:pt idx="1">
                  <c:v>Negative</c:v>
                </c:pt>
                <c:pt idx="2">
                  <c:v>Non-commited</c:v>
                </c:pt>
              </c:strCache>
            </c:strRef>
          </c:cat>
          <c:val>
            <c:numRef>
              <c:f>Sheet1!$B$2:$B$5</c:f>
              <c:numCache>
                <c:formatCode>0%</c:formatCode>
                <c:ptCount val="4"/>
                <c:pt idx="0">
                  <c:v>0.8</c:v>
                </c:pt>
                <c:pt idx="1">
                  <c:v>0.09</c:v>
                </c:pt>
                <c:pt idx="2">
                  <c:v>0.09</c:v>
                </c:pt>
              </c:numCache>
            </c:numRef>
          </c:val>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E1D619-9B09-4947-9A7A-B73D77BB5A98}"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CB59B8CC-4640-4455-BBA8-EB9B75375D6F}">
      <dgm:prSet phldrT="[Text]"/>
      <dgm:spPr/>
      <dgm:t>
        <a:bodyPr/>
        <a:lstStyle/>
        <a:p>
          <a:pPr algn="ctr"/>
          <a:r>
            <a:rPr lang="en-US"/>
            <a:t>IDExplorer</a:t>
          </a:r>
        </a:p>
      </dgm:t>
    </dgm:pt>
    <dgm:pt modelId="{2E7ACE1E-AABD-4E34-A394-89A67E9A0806}" type="parTrans" cxnId="{EC0CFCA9-144E-45EB-A030-08D5C5B6CC87}">
      <dgm:prSet/>
      <dgm:spPr/>
      <dgm:t>
        <a:bodyPr/>
        <a:lstStyle/>
        <a:p>
          <a:pPr algn="ctr"/>
          <a:endParaRPr lang="en-US"/>
        </a:p>
      </dgm:t>
    </dgm:pt>
    <dgm:pt modelId="{A5A76FD6-62A0-40E1-A20A-D3397B74D0AF}" type="sibTrans" cxnId="{EC0CFCA9-144E-45EB-A030-08D5C5B6CC87}">
      <dgm:prSet/>
      <dgm:spPr/>
      <dgm:t>
        <a:bodyPr/>
        <a:lstStyle/>
        <a:p>
          <a:pPr algn="ctr"/>
          <a:endParaRPr lang="en-US"/>
        </a:p>
      </dgm:t>
    </dgm:pt>
    <dgm:pt modelId="{5015158F-29C6-4202-9768-5898C41CA25A}">
      <dgm:prSet phldrT="[Text]"/>
      <dgm:spPr/>
      <dgm:t>
        <a:bodyPr/>
        <a:lstStyle/>
        <a:p>
          <a:pPr algn="ctr"/>
          <a:r>
            <a:rPr lang="en-US"/>
            <a:t>Cassification Algorithms</a:t>
          </a:r>
        </a:p>
      </dgm:t>
    </dgm:pt>
    <dgm:pt modelId="{A6ED1321-5307-41F2-BCE3-A1AA376551FA}" type="parTrans" cxnId="{10DB909C-6166-468D-9E6D-C392FC3C7AF7}">
      <dgm:prSet/>
      <dgm:spPr/>
      <dgm:t>
        <a:bodyPr/>
        <a:lstStyle/>
        <a:p>
          <a:pPr algn="ctr"/>
          <a:endParaRPr lang="en-US"/>
        </a:p>
      </dgm:t>
    </dgm:pt>
    <dgm:pt modelId="{4B1263AA-610C-4451-95CD-C880F8B448E6}" type="sibTrans" cxnId="{10DB909C-6166-468D-9E6D-C392FC3C7AF7}">
      <dgm:prSet/>
      <dgm:spPr/>
      <dgm:t>
        <a:bodyPr/>
        <a:lstStyle/>
        <a:p>
          <a:pPr algn="ctr"/>
          <a:endParaRPr lang="en-US"/>
        </a:p>
      </dgm:t>
    </dgm:pt>
    <dgm:pt modelId="{EFB6A185-1680-4D31-BABA-EBC934AF9EE0}">
      <dgm:prSet phldrT="[Text]"/>
      <dgm:spPr/>
      <dgm:t>
        <a:bodyPr/>
        <a:lstStyle/>
        <a:p>
          <a:pPr algn="ctr"/>
          <a:r>
            <a:rPr lang="en-US"/>
            <a:t>Genetic sequence analysis</a:t>
          </a:r>
        </a:p>
      </dgm:t>
    </dgm:pt>
    <dgm:pt modelId="{B3A912D6-3D82-49AC-9E51-9394D313B3A9}" type="parTrans" cxnId="{D9304BB4-EEED-43D6-882C-01BA68B9CCB3}">
      <dgm:prSet/>
      <dgm:spPr/>
      <dgm:t>
        <a:bodyPr/>
        <a:lstStyle/>
        <a:p>
          <a:pPr algn="ctr"/>
          <a:endParaRPr lang="en-US"/>
        </a:p>
      </dgm:t>
    </dgm:pt>
    <dgm:pt modelId="{AA0B17F8-3362-40D2-829E-3FE28373B3AB}" type="sibTrans" cxnId="{D9304BB4-EEED-43D6-882C-01BA68B9CCB3}">
      <dgm:prSet/>
      <dgm:spPr/>
      <dgm:t>
        <a:bodyPr/>
        <a:lstStyle/>
        <a:p>
          <a:pPr algn="ctr"/>
          <a:endParaRPr lang="en-US"/>
        </a:p>
      </dgm:t>
    </dgm:pt>
    <dgm:pt modelId="{A60CB04F-DBD1-4B5A-A45E-EA97B0E0D7D3}">
      <dgm:prSet phldrT="[Text]"/>
      <dgm:spPr/>
      <dgm:t>
        <a:bodyPr/>
        <a:lstStyle/>
        <a:p>
          <a:pPr algn="ctr"/>
          <a:r>
            <a:rPr lang="en-US"/>
            <a:t>Identify Inherited diseases</a:t>
          </a:r>
        </a:p>
      </dgm:t>
    </dgm:pt>
    <dgm:pt modelId="{3F47F29D-3AC1-4C3B-ABC2-93812050F4CB}" type="parTrans" cxnId="{7C5183BE-4ABE-42DB-98C7-D8C163B6494C}">
      <dgm:prSet/>
      <dgm:spPr/>
      <dgm:t>
        <a:bodyPr/>
        <a:lstStyle/>
        <a:p>
          <a:pPr algn="ctr"/>
          <a:endParaRPr lang="en-US"/>
        </a:p>
      </dgm:t>
    </dgm:pt>
    <dgm:pt modelId="{F0C1E498-954E-401F-BE25-AAA6F0FE2A54}" type="sibTrans" cxnId="{7C5183BE-4ABE-42DB-98C7-D8C163B6494C}">
      <dgm:prSet/>
      <dgm:spPr/>
      <dgm:t>
        <a:bodyPr/>
        <a:lstStyle/>
        <a:p>
          <a:pPr algn="ctr"/>
          <a:endParaRPr lang="en-US"/>
        </a:p>
      </dgm:t>
    </dgm:pt>
    <dgm:pt modelId="{C87F90DD-DEFE-47DA-9BC1-F98F0AD7CD25}">
      <dgm:prSet phldrT="[Text]"/>
      <dgm:spPr/>
      <dgm:t>
        <a:bodyPr/>
        <a:lstStyle/>
        <a:p>
          <a:pPr algn="ctr"/>
          <a:r>
            <a:rPr lang="en-US"/>
            <a:t>Gene data sources</a:t>
          </a:r>
        </a:p>
      </dgm:t>
    </dgm:pt>
    <dgm:pt modelId="{EDEEA1F3-42C1-4211-9C11-DAB59167269B}" type="parTrans" cxnId="{36D14F99-F380-4799-9F52-01DBD6A14378}">
      <dgm:prSet/>
      <dgm:spPr/>
      <dgm:t>
        <a:bodyPr/>
        <a:lstStyle/>
        <a:p>
          <a:pPr algn="ctr"/>
          <a:endParaRPr lang="en-US"/>
        </a:p>
      </dgm:t>
    </dgm:pt>
    <dgm:pt modelId="{C8E39895-B35B-44C1-9F15-1221A392ABE2}" type="sibTrans" cxnId="{36D14F99-F380-4799-9F52-01DBD6A14378}">
      <dgm:prSet/>
      <dgm:spPr/>
      <dgm:t>
        <a:bodyPr/>
        <a:lstStyle/>
        <a:p>
          <a:pPr algn="ctr"/>
          <a:endParaRPr lang="en-US"/>
        </a:p>
      </dgm:t>
    </dgm:pt>
    <dgm:pt modelId="{72CA039C-DB6E-456F-B804-FCC1C80DFD1B}" type="pres">
      <dgm:prSet presAssocID="{AFE1D619-9B09-4947-9A7A-B73D77BB5A98}" presName="cycle" presStyleCnt="0">
        <dgm:presLayoutVars>
          <dgm:chMax val="1"/>
          <dgm:dir/>
          <dgm:animLvl val="ctr"/>
          <dgm:resizeHandles val="exact"/>
        </dgm:presLayoutVars>
      </dgm:prSet>
      <dgm:spPr/>
      <dgm:t>
        <a:bodyPr/>
        <a:lstStyle/>
        <a:p>
          <a:endParaRPr lang="en-US"/>
        </a:p>
      </dgm:t>
    </dgm:pt>
    <dgm:pt modelId="{DE7A7A8A-B02E-4610-B048-B7612C5FC434}" type="pres">
      <dgm:prSet presAssocID="{CB59B8CC-4640-4455-BBA8-EB9B75375D6F}" presName="centerShape" presStyleLbl="node0" presStyleIdx="0" presStyleCnt="1"/>
      <dgm:spPr/>
      <dgm:t>
        <a:bodyPr/>
        <a:lstStyle/>
        <a:p>
          <a:endParaRPr lang="en-US"/>
        </a:p>
      </dgm:t>
    </dgm:pt>
    <dgm:pt modelId="{3AECAE57-C108-43FD-A273-558EFFB56592}" type="pres">
      <dgm:prSet presAssocID="{A6ED1321-5307-41F2-BCE3-A1AA376551FA}" presName="Name9" presStyleLbl="parChTrans1D2" presStyleIdx="0" presStyleCnt="4"/>
      <dgm:spPr/>
      <dgm:t>
        <a:bodyPr/>
        <a:lstStyle/>
        <a:p>
          <a:endParaRPr lang="en-US"/>
        </a:p>
      </dgm:t>
    </dgm:pt>
    <dgm:pt modelId="{B4AFF11B-F0AE-481A-A09C-8DD8A7185C92}" type="pres">
      <dgm:prSet presAssocID="{A6ED1321-5307-41F2-BCE3-A1AA376551FA}" presName="connTx" presStyleLbl="parChTrans1D2" presStyleIdx="0" presStyleCnt="4"/>
      <dgm:spPr/>
      <dgm:t>
        <a:bodyPr/>
        <a:lstStyle/>
        <a:p>
          <a:endParaRPr lang="en-US"/>
        </a:p>
      </dgm:t>
    </dgm:pt>
    <dgm:pt modelId="{EB696ED8-5418-4BEF-B408-D3775968B70E}" type="pres">
      <dgm:prSet presAssocID="{5015158F-29C6-4202-9768-5898C41CA25A}" presName="node" presStyleLbl="node1" presStyleIdx="0" presStyleCnt="4">
        <dgm:presLayoutVars>
          <dgm:bulletEnabled val="1"/>
        </dgm:presLayoutVars>
      </dgm:prSet>
      <dgm:spPr/>
      <dgm:t>
        <a:bodyPr/>
        <a:lstStyle/>
        <a:p>
          <a:endParaRPr lang="en-US"/>
        </a:p>
      </dgm:t>
    </dgm:pt>
    <dgm:pt modelId="{0DBB3E7C-3949-4ECD-AFBD-634E0866D7AB}" type="pres">
      <dgm:prSet presAssocID="{B3A912D6-3D82-49AC-9E51-9394D313B3A9}" presName="Name9" presStyleLbl="parChTrans1D2" presStyleIdx="1" presStyleCnt="4"/>
      <dgm:spPr/>
      <dgm:t>
        <a:bodyPr/>
        <a:lstStyle/>
        <a:p>
          <a:endParaRPr lang="en-US"/>
        </a:p>
      </dgm:t>
    </dgm:pt>
    <dgm:pt modelId="{A4A50C6F-03C0-45E6-B23D-5D943E94203A}" type="pres">
      <dgm:prSet presAssocID="{B3A912D6-3D82-49AC-9E51-9394D313B3A9}" presName="connTx" presStyleLbl="parChTrans1D2" presStyleIdx="1" presStyleCnt="4"/>
      <dgm:spPr/>
      <dgm:t>
        <a:bodyPr/>
        <a:lstStyle/>
        <a:p>
          <a:endParaRPr lang="en-US"/>
        </a:p>
      </dgm:t>
    </dgm:pt>
    <dgm:pt modelId="{9EC11178-988B-4F57-8245-1257400BE70B}" type="pres">
      <dgm:prSet presAssocID="{EFB6A185-1680-4D31-BABA-EBC934AF9EE0}" presName="node" presStyleLbl="node1" presStyleIdx="1" presStyleCnt="4">
        <dgm:presLayoutVars>
          <dgm:bulletEnabled val="1"/>
        </dgm:presLayoutVars>
      </dgm:prSet>
      <dgm:spPr/>
      <dgm:t>
        <a:bodyPr/>
        <a:lstStyle/>
        <a:p>
          <a:endParaRPr lang="en-US"/>
        </a:p>
      </dgm:t>
    </dgm:pt>
    <dgm:pt modelId="{DC26CD81-57C1-4C77-B455-C695218B19A2}" type="pres">
      <dgm:prSet presAssocID="{3F47F29D-3AC1-4C3B-ABC2-93812050F4CB}" presName="Name9" presStyleLbl="parChTrans1D2" presStyleIdx="2" presStyleCnt="4"/>
      <dgm:spPr/>
      <dgm:t>
        <a:bodyPr/>
        <a:lstStyle/>
        <a:p>
          <a:endParaRPr lang="en-US"/>
        </a:p>
      </dgm:t>
    </dgm:pt>
    <dgm:pt modelId="{2285215A-E9F1-45E3-A2D0-AB772AF72DF3}" type="pres">
      <dgm:prSet presAssocID="{3F47F29D-3AC1-4C3B-ABC2-93812050F4CB}" presName="connTx" presStyleLbl="parChTrans1D2" presStyleIdx="2" presStyleCnt="4"/>
      <dgm:spPr/>
      <dgm:t>
        <a:bodyPr/>
        <a:lstStyle/>
        <a:p>
          <a:endParaRPr lang="en-US"/>
        </a:p>
      </dgm:t>
    </dgm:pt>
    <dgm:pt modelId="{53A526BC-B484-4260-ABE3-261755DAEE03}" type="pres">
      <dgm:prSet presAssocID="{A60CB04F-DBD1-4B5A-A45E-EA97B0E0D7D3}" presName="node" presStyleLbl="node1" presStyleIdx="2" presStyleCnt="4">
        <dgm:presLayoutVars>
          <dgm:bulletEnabled val="1"/>
        </dgm:presLayoutVars>
      </dgm:prSet>
      <dgm:spPr/>
      <dgm:t>
        <a:bodyPr/>
        <a:lstStyle/>
        <a:p>
          <a:endParaRPr lang="en-US"/>
        </a:p>
      </dgm:t>
    </dgm:pt>
    <dgm:pt modelId="{FFCDDEE0-313E-4A79-9CAB-80BB8F01BA27}" type="pres">
      <dgm:prSet presAssocID="{EDEEA1F3-42C1-4211-9C11-DAB59167269B}" presName="Name9" presStyleLbl="parChTrans1D2" presStyleIdx="3" presStyleCnt="4"/>
      <dgm:spPr/>
      <dgm:t>
        <a:bodyPr/>
        <a:lstStyle/>
        <a:p>
          <a:endParaRPr lang="en-US"/>
        </a:p>
      </dgm:t>
    </dgm:pt>
    <dgm:pt modelId="{1ADC4540-55C5-42C7-8A22-1660CC22A7B7}" type="pres">
      <dgm:prSet presAssocID="{EDEEA1F3-42C1-4211-9C11-DAB59167269B}" presName="connTx" presStyleLbl="parChTrans1D2" presStyleIdx="3" presStyleCnt="4"/>
      <dgm:spPr/>
      <dgm:t>
        <a:bodyPr/>
        <a:lstStyle/>
        <a:p>
          <a:endParaRPr lang="en-US"/>
        </a:p>
      </dgm:t>
    </dgm:pt>
    <dgm:pt modelId="{C8BCF294-345F-499F-971C-CB75B3523F33}" type="pres">
      <dgm:prSet presAssocID="{C87F90DD-DEFE-47DA-9BC1-F98F0AD7CD25}" presName="node" presStyleLbl="node1" presStyleIdx="3" presStyleCnt="4">
        <dgm:presLayoutVars>
          <dgm:bulletEnabled val="1"/>
        </dgm:presLayoutVars>
      </dgm:prSet>
      <dgm:spPr/>
      <dgm:t>
        <a:bodyPr/>
        <a:lstStyle/>
        <a:p>
          <a:endParaRPr lang="en-US"/>
        </a:p>
      </dgm:t>
    </dgm:pt>
  </dgm:ptLst>
  <dgm:cxnLst>
    <dgm:cxn modelId="{F1177D47-8DA7-43B5-81F3-8EAD77853E58}" type="presOf" srcId="{A60CB04F-DBD1-4B5A-A45E-EA97B0E0D7D3}" destId="{53A526BC-B484-4260-ABE3-261755DAEE03}" srcOrd="0" destOrd="0" presId="urn:microsoft.com/office/officeart/2005/8/layout/radial1"/>
    <dgm:cxn modelId="{1D4FA82F-1A63-49BF-8137-A3D78A533DAB}" type="presOf" srcId="{3F47F29D-3AC1-4C3B-ABC2-93812050F4CB}" destId="{DC26CD81-57C1-4C77-B455-C695218B19A2}" srcOrd="0" destOrd="0" presId="urn:microsoft.com/office/officeart/2005/8/layout/radial1"/>
    <dgm:cxn modelId="{36D14F99-F380-4799-9F52-01DBD6A14378}" srcId="{CB59B8CC-4640-4455-BBA8-EB9B75375D6F}" destId="{C87F90DD-DEFE-47DA-9BC1-F98F0AD7CD25}" srcOrd="3" destOrd="0" parTransId="{EDEEA1F3-42C1-4211-9C11-DAB59167269B}" sibTransId="{C8E39895-B35B-44C1-9F15-1221A392ABE2}"/>
    <dgm:cxn modelId="{C52D9952-537D-4FB9-9AE9-AA54A03957C4}" type="presOf" srcId="{A6ED1321-5307-41F2-BCE3-A1AA376551FA}" destId="{3AECAE57-C108-43FD-A273-558EFFB56592}" srcOrd="0" destOrd="0" presId="urn:microsoft.com/office/officeart/2005/8/layout/radial1"/>
    <dgm:cxn modelId="{10DB909C-6166-468D-9E6D-C392FC3C7AF7}" srcId="{CB59B8CC-4640-4455-BBA8-EB9B75375D6F}" destId="{5015158F-29C6-4202-9768-5898C41CA25A}" srcOrd="0" destOrd="0" parTransId="{A6ED1321-5307-41F2-BCE3-A1AA376551FA}" sibTransId="{4B1263AA-610C-4451-95CD-C880F8B448E6}"/>
    <dgm:cxn modelId="{EC0CFCA9-144E-45EB-A030-08D5C5B6CC87}" srcId="{AFE1D619-9B09-4947-9A7A-B73D77BB5A98}" destId="{CB59B8CC-4640-4455-BBA8-EB9B75375D6F}" srcOrd="0" destOrd="0" parTransId="{2E7ACE1E-AABD-4E34-A394-89A67E9A0806}" sibTransId="{A5A76FD6-62A0-40E1-A20A-D3397B74D0AF}"/>
    <dgm:cxn modelId="{006886B0-FD91-4263-B977-B83844BA583F}" type="presOf" srcId="{CB59B8CC-4640-4455-BBA8-EB9B75375D6F}" destId="{DE7A7A8A-B02E-4610-B048-B7612C5FC434}" srcOrd="0" destOrd="0" presId="urn:microsoft.com/office/officeart/2005/8/layout/radial1"/>
    <dgm:cxn modelId="{49DFB8AA-7C75-4554-9526-703DD2C0B925}" type="presOf" srcId="{C87F90DD-DEFE-47DA-9BC1-F98F0AD7CD25}" destId="{C8BCF294-345F-499F-971C-CB75B3523F33}" srcOrd="0" destOrd="0" presId="urn:microsoft.com/office/officeart/2005/8/layout/radial1"/>
    <dgm:cxn modelId="{7E251444-0A13-46A6-8AB9-86D6E1BE0FEB}" type="presOf" srcId="{EFB6A185-1680-4D31-BABA-EBC934AF9EE0}" destId="{9EC11178-988B-4F57-8245-1257400BE70B}" srcOrd="0" destOrd="0" presId="urn:microsoft.com/office/officeart/2005/8/layout/radial1"/>
    <dgm:cxn modelId="{955D3D18-7762-48F9-B0D7-9A8FD07158E6}" type="presOf" srcId="{AFE1D619-9B09-4947-9A7A-B73D77BB5A98}" destId="{72CA039C-DB6E-456F-B804-FCC1C80DFD1B}" srcOrd="0" destOrd="0" presId="urn:microsoft.com/office/officeart/2005/8/layout/radial1"/>
    <dgm:cxn modelId="{13ABF447-AE2D-419F-B20D-A7C8C10E7936}" type="presOf" srcId="{3F47F29D-3AC1-4C3B-ABC2-93812050F4CB}" destId="{2285215A-E9F1-45E3-A2D0-AB772AF72DF3}" srcOrd="1" destOrd="0" presId="urn:microsoft.com/office/officeart/2005/8/layout/radial1"/>
    <dgm:cxn modelId="{66BBF573-309C-4198-9374-C30D93F1ED0B}" type="presOf" srcId="{B3A912D6-3D82-49AC-9E51-9394D313B3A9}" destId="{A4A50C6F-03C0-45E6-B23D-5D943E94203A}" srcOrd="1" destOrd="0" presId="urn:microsoft.com/office/officeart/2005/8/layout/radial1"/>
    <dgm:cxn modelId="{6617CB58-15A5-49EB-A193-2DCC8329A690}" type="presOf" srcId="{A6ED1321-5307-41F2-BCE3-A1AA376551FA}" destId="{B4AFF11B-F0AE-481A-A09C-8DD8A7185C92}" srcOrd="1" destOrd="0" presId="urn:microsoft.com/office/officeart/2005/8/layout/radial1"/>
    <dgm:cxn modelId="{FABFF9B1-21D7-4408-A5FF-9B2555A4059B}" type="presOf" srcId="{B3A912D6-3D82-49AC-9E51-9394D313B3A9}" destId="{0DBB3E7C-3949-4ECD-AFBD-634E0866D7AB}" srcOrd="0" destOrd="0" presId="urn:microsoft.com/office/officeart/2005/8/layout/radial1"/>
    <dgm:cxn modelId="{9518D589-10B6-4706-9388-CDF882BE0B0F}" type="presOf" srcId="{EDEEA1F3-42C1-4211-9C11-DAB59167269B}" destId="{1ADC4540-55C5-42C7-8A22-1660CC22A7B7}" srcOrd="1" destOrd="0" presId="urn:microsoft.com/office/officeart/2005/8/layout/radial1"/>
    <dgm:cxn modelId="{7C5183BE-4ABE-42DB-98C7-D8C163B6494C}" srcId="{CB59B8CC-4640-4455-BBA8-EB9B75375D6F}" destId="{A60CB04F-DBD1-4B5A-A45E-EA97B0E0D7D3}" srcOrd="2" destOrd="0" parTransId="{3F47F29D-3AC1-4C3B-ABC2-93812050F4CB}" sibTransId="{F0C1E498-954E-401F-BE25-AAA6F0FE2A54}"/>
    <dgm:cxn modelId="{D9304BB4-EEED-43D6-882C-01BA68B9CCB3}" srcId="{CB59B8CC-4640-4455-BBA8-EB9B75375D6F}" destId="{EFB6A185-1680-4D31-BABA-EBC934AF9EE0}" srcOrd="1" destOrd="0" parTransId="{B3A912D6-3D82-49AC-9E51-9394D313B3A9}" sibTransId="{AA0B17F8-3362-40D2-829E-3FE28373B3AB}"/>
    <dgm:cxn modelId="{8624680B-9376-43CA-B946-49C37EA98141}" type="presOf" srcId="{5015158F-29C6-4202-9768-5898C41CA25A}" destId="{EB696ED8-5418-4BEF-B408-D3775968B70E}" srcOrd="0" destOrd="0" presId="urn:microsoft.com/office/officeart/2005/8/layout/radial1"/>
    <dgm:cxn modelId="{4D3183CB-FC7D-4DFE-A83F-5284FFBA282F}" type="presOf" srcId="{EDEEA1F3-42C1-4211-9C11-DAB59167269B}" destId="{FFCDDEE0-313E-4A79-9CAB-80BB8F01BA27}" srcOrd="0" destOrd="0" presId="urn:microsoft.com/office/officeart/2005/8/layout/radial1"/>
    <dgm:cxn modelId="{3C04ED2C-7C1D-4B07-B349-12634306DAB0}" type="presParOf" srcId="{72CA039C-DB6E-456F-B804-FCC1C80DFD1B}" destId="{DE7A7A8A-B02E-4610-B048-B7612C5FC434}" srcOrd="0" destOrd="0" presId="urn:microsoft.com/office/officeart/2005/8/layout/radial1"/>
    <dgm:cxn modelId="{093FE6F9-4690-4BC9-886D-67AFF8C9236B}" type="presParOf" srcId="{72CA039C-DB6E-456F-B804-FCC1C80DFD1B}" destId="{3AECAE57-C108-43FD-A273-558EFFB56592}" srcOrd="1" destOrd="0" presId="urn:microsoft.com/office/officeart/2005/8/layout/radial1"/>
    <dgm:cxn modelId="{41729795-BAD2-43D4-AD56-9BCA1989CAB1}" type="presParOf" srcId="{3AECAE57-C108-43FD-A273-558EFFB56592}" destId="{B4AFF11B-F0AE-481A-A09C-8DD8A7185C92}" srcOrd="0" destOrd="0" presId="urn:microsoft.com/office/officeart/2005/8/layout/radial1"/>
    <dgm:cxn modelId="{625D244F-B9CF-4D4E-B5DB-5A651A15F908}" type="presParOf" srcId="{72CA039C-DB6E-456F-B804-FCC1C80DFD1B}" destId="{EB696ED8-5418-4BEF-B408-D3775968B70E}" srcOrd="2" destOrd="0" presId="urn:microsoft.com/office/officeart/2005/8/layout/radial1"/>
    <dgm:cxn modelId="{176DFBE2-C8BC-40C5-B781-1ADC942C927C}" type="presParOf" srcId="{72CA039C-DB6E-456F-B804-FCC1C80DFD1B}" destId="{0DBB3E7C-3949-4ECD-AFBD-634E0866D7AB}" srcOrd="3" destOrd="0" presId="urn:microsoft.com/office/officeart/2005/8/layout/radial1"/>
    <dgm:cxn modelId="{E866E2EB-BEDE-4853-BD9E-3D1FBCFD6E77}" type="presParOf" srcId="{0DBB3E7C-3949-4ECD-AFBD-634E0866D7AB}" destId="{A4A50C6F-03C0-45E6-B23D-5D943E94203A}" srcOrd="0" destOrd="0" presId="urn:microsoft.com/office/officeart/2005/8/layout/radial1"/>
    <dgm:cxn modelId="{EC5DFAF1-AD45-4A91-9A84-1E4E5AB61B86}" type="presParOf" srcId="{72CA039C-DB6E-456F-B804-FCC1C80DFD1B}" destId="{9EC11178-988B-4F57-8245-1257400BE70B}" srcOrd="4" destOrd="0" presId="urn:microsoft.com/office/officeart/2005/8/layout/radial1"/>
    <dgm:cxn modelId="{D4624A26-FEB5-4783-8C20-7975C7685772}" type="presParOf" srcId="{72CA039C-DB6E-456F-B804-FCC1C80DFD1B}" destId="{DC26CD81-57C1-4C77-B455-C695218B19A2}" srcOrd="5" destOrd="0" presId="urn:microsoft.com/office/officeart/2005/8/layout/radial1"/>
    <dgm:cxn modelId="{F30768A6-3FC8-4B56-A681-ED644BBE4C5B}" type="presParOf" srcId="{DC26CD81-57C1-4C77-B455-C695218B19A2}" destId="{2285215A-E9F1-45E3-A2D0-AB772AF72DF3}" srcOrd="0" destOrd="0" presId="urn:microsoft.com/office/officeart/2005/8/layout/radial1"/>
    <dgm:cxn modelId="{199BDAD9-F4BD-431F-A28C-E48B3E82628F}" type="presParOf" srcId="{72CA039C-DB6E-456F-B804-FCC1C80DFD1B}" destId="{53A526BC-B484-4260-ABE3-261755DAEE03}" srcOrd="6" destOrd="0" presId="urn:microsoft.com/office/officeart/2005/8/layout/radial1"/>
    <dgm:cxn modelId="{922FD5C2-2033-41C4-AC9E-474E7A827C52}" type="presParOf" srcId="{72CA039C-DB6E-456F-B804-FCC1C80DFD1B}" destId="{FFCDDEE0-313E-4A79-9CAB-80BB8F01BA27}" srcOrd="7" destOrd="0" presId="urn:microsoft.com/office/officeart/2005/8/layout/radial1"/>
    <dgm:cxn modelId="{EA3C3AA6-FABB-420A-A3A8-510824345B74}" type="presParOf" srcId="{FFCDDEE0-313E-4A79-9CAB-80BB8F01BA27}" destId="{1ADC4540-55C5-42C7-8A22-1660CC22A7B7}" srcOrd="0" destOrd="0" presId="urn:microsoft.com/office/officeart/2005/8/layout/radial1"/>
    <dgm:cxn modelId="{002BEC2B-0F34-4366-91B5-4EED8335E29D}" type="presParOf" srcId="{72CA039C-DB6E-456F-B804-FCC1C80DFD1B}" destId="{C8BCF294-345F-499F-971C-CB75B3523F33}" srcOrd="8"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A7A8A-B02E-4610-B048-B7612C5FC434}">
      <dsp:nvSpPr>
        <dsp:cNvPr id="0" name=""/>
        <dsp:cNvSpPr/>
      </dsp:nvSpPr>
      <dsp:spPr>
        <a:xfrm>
          <a:off x="2299171"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IDExplorer</a:t>
          </a:r>
        </a:p>
      </dsp:txBody>
      <dsp:txXfrm>
        <a:off x="2429224" y="1286224"/>
        <a:ext cx="627951" cy="627951"/>
      </dsp:txXfrm>
    </dsp:sp>
    <dsp:sp modelId="{3AECAE57-C108-43FD-A273-558EFFB56592}">
      <dsp:nvSpPr>
        <dsp:cNvPr id="0" name=""/>
        <dsp:cNvSpPr/>
      </dsp:nvSpPr>
      <dsp:spPr>
        <a:xfrm rot="16200000">
          <a:off x="2609940" y="1008343"/>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1016248"/>
        <a:ext cx="13325" cy="13325"/>
      </dsp:txXfrm>
    </dsp:sp>
    <dsp:sp modelId="{EB696ED8-5418-4BEF-B408-D3775968B70E}">
      <dsp:nvSpPr>
        <dsp:cNvPr id="0" name=""/>
        <dsp:cNvSpPr/>
      </dsp:nvSpPr>
      <dsp:spPr>
        <a:xfrm>
          <a:off x="2299171" y="1594"/>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assification Algorithms</a:t>
          </a:r>
        </a:p>
      </dsp:txBody>
      <dsp:txXfrm>
        <a:off x="2429224" y="131647"/>
        <a:ext cx="627951" cy="627951"/>
      </dsp:txXfrm>
    </dsp:sp>
    <dsp:sp modelId="{0DBB3E7C-3949-4ECD-AFBD-634E0866D7AB}">
      <dsp:nvSpPr>
        <dsp:cNvPr id="0" name=""/>
        <dsp:cNvSpPr/>
      </dsp:nvSpPr>
      <dsp:spPr>
        <a:xfrm>
          <a:off x="3187228"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13825" y="1593537"/>
        <a:ext cx="13325" cy="13325"/>
      </dsp:txXfrm>
    </dsp:sp>
    <dsp:sp modelId="{9EC11178-988B-4F57-8245-1257400BE70B}">
      <dsp:nvSpPr>
        <dsp:cNvPr id="0" name=""/>
        <dsp:cNvSpPr/>
      </dsp:nvSpPr>
      <dsp:spPr>
        <a:xfrm>
          <a:off x="3453748"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tic sequence analysis</a:t>
          </a:r>
        </a:p>
      </dsp:txBody>
      <dsp:txXfrm>
        <a:off x="3583801" y="1286224"/>
        <a:ext cx="627951" cy="627951"/>
      </dsp:txXfrm>
    </dsp:sp>
    <dsp:sp modelId="{DC26CD81-57C1-4C77-B455-C695218B19A2}">
      <dsp:nvSpPr>
        <dsp:cNvPr id="0" name=""/>
        <dsp:cNvSpPr/>
      </dsp:nvSpPr>
      <dsp:spPr>
        <a:xfrm rot="5400000">
          <a:off x="2609940" y="2162920"/>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2170825"/>
        <a:ext cx="13325" cy="13325"/>
      </dsp:txXfrm>
    </dsp:sp>
    <dsp:sp modelId="{53A526BC-B484-4260-ABE3-261755DAEE03}">
      <dsp:nvSpPr>
        <dsp:cNvPr id="0" name=""/>
        <dsp:cNvSpPr/>
      </dsp:nvSpPr>
      <dsp:spPr>
        <a:xfrm>
          <a:off x="2299171" y="2310748"/>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dentify Inherited diseases</a:t>
          </a:r>
        </a:p>
      </dsp:txBody>
      <dsp:txXfrm>
        <a:off x="2429224" y="2440801"/>
        <a:ext cx="627951" cy="627951"/>
      </dsp:txXfrm>
    </dsp:sp>
    <dsp:sp modelId="{FFCDDEE0-313E-4A79-9CAB-80BB8F01BA27}">
      <dsp:nvSpPr>
        <dsp:cNvPr id="0" name=""/>
        <dsp:cNvSpPr/>
      </dsp:nvSpPr>
      <dsp:spPr>
        <a:xfrm rot="10800000">
          <a:off x="2032651"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59248" y="1593537"/>
        <a:ext cx="13325" cy="13325"/>
      </dsp:txXfrm>
    </dsp:sp>
    <dsp:sp modelId="{C8BCF294-345F-499F-971C-CB75B3523F33}">
      <dsp:nvSpPr>
        <dsp:cNvPr id="0" name=""/>
        <dsp:cNvSpPr/>
      </dsp:nvSpPr>
      <dsp:spPr>
        <a:xfrm>
          <a:off x="1144594"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 data sources</a:t>
          </a:r>
        </a:p>
      </dsp:txBody>
      <dsp:txXfrm>
        <a:off x="1274647" y="128622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7B94EF-B890-4A20-AE05-779A3AC7B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0</TotalTime>
  <Pages>74</Pages>
  <Words>35663</Words>
  <Characters>203283</Characters>
  <Application>Microsoft Office Word</Application>
  <DocSecurity>0</DocSecurity>
  <Lines>1694</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448</cp:revision>
  <dcterms:created xsi:type="dcterms:W3CDTF">2015-04-21T09:54:00Z</dcterms:created>
  <dcterms:modified xsi:type="dcterms:W3CDTF">2015-04-26T22:35:00Z</dcterms:modified>
</cp:coreProperties>
</file>